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7.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8.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9.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0.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1.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2.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63.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4.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5.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6.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67.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68.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69.xml" ContentType="application/vnd.openxmlformats-officedocument.drawingml.chart+xml"/>
  <Override PartName="/word/charts/style69.xml" ContentType="application/vnd.ms-office.chartstyle+xml"/>
  <Override PartName="/word/charts/colors69.xml" ContentType="application/vnd.ms-office.chartcolorstyle+xml"/>
  <Override PartName="/word/charts/chart70.xml" ContentType="application/vnd.openxmlformats-officedocument.drawingml.chart+xml"/>
  <Override PartName="/word/charts/style70.xml" ContentType="application/vnd.ms-office.chartstyle+xml"/>
  <Override PartName="/word/charts/colors70.xml" ContentType="application/vnd.ms-office.chartcolorstyle+xml"/>
  <Override PartName="/word/charts/chart71.xml" ContentType="application/vnd.openxmlformats-officedocument.drawingml.chart+xml"/>
  <Override PartName="/word/charts/style71.xml" ContentType="application/vnd.ms-office.chartstyle+xml"/>
  <Override PartName="/word/charts/colors71.xml" ContentType="application/vnd.ms-office.chartcolorstyle+xml"/>
  <Override PartName="/word/charts/chart72.xml" ContentType="application/vnd.openxmlformats-officedocument.drawingml.chart+xml"/>
  <Override PartName="/word/charts/style72.xml" ContentType="application/vnd.ms-office.chartstyle+xml"/>
  <Override PartName="/word/charts/colors72.xml" ContentType="application/vnd.ms-office.chartcolorstyle+xml"/>
  <Override PartName="/word/charts/chart73.xml" ContentType="application/vnd.openxmlformats-officedocument.drawingml.chart+xml"/>
  <Override PartName="/word/charts/style73.xml" ContentType="application/vnd.ms-office.chartstyle+xml"/>
  <Override PartName="/word/charts/colors73.xml" ContentType="application/vnd.ms-office.chartcolorstyle+xml"/>
  <Override PartName="/word/charts/chart74.xml" ContentType="application/vnd.openxmlformats-officedocument.drawingml.chart+xml"/>
  <Override PartName="/word/charts/style74.xml" ContentType="application/vnd.ms-office.chartstyle+xml"/>
  <Override PartName="/word/charts/colors74.xml" ContentType="application/vnd.ms-office.chartcolorstyle+xml"/>
  <Override PartName="/word/charts/chart75.xml" ContentType="application/vnd.openxmlformats-officedocument.drawingml.chart+xml"/>
  <Override PartName="/word/charts/style75.xml" ContentType="application/vnd.ms-office.chartstyle+xml"/>
  <Override PartName="/word/charts/colors75.xml" ContentType="application/vnd.ms-office.chartcolorstyle+xml"/>
  <Override PartName="/word/charts/chart76.xml" ContentType="application/vnd.openxmlformats-officedocument.drawingml.chart+xml"/>
  <Override PartName="/word/charts/style76.xml" ContentType="application/vnd.ms-office.chartstyle+xml"/>
  <Override PartName="/word/charts/colors76.xml" ContentType="application/vnd.ms-office.chartcolorstyle+xml"/>
  <Override PartName="/word/charts/chart77.xml" ContentType="application/vnd.openxmlformats-officedocument.drawingml.chart+xml"/>
  <Override PartName="/word/charts/style77.xml" ContentType="application/vnd.ms-office.chartstyle+xml"/>
  <Override PartName="/word/charts/colors77.xml" ContentType="application/vnd.ms-office.chartcolorstyle+xml"/>
  <Override PartName="/word/charts/chart78.xml" ContentType="application/vnd.openxmlformats-officedocument.drawingml.chart+xml"/>
  <Override PartName="/word/charts/style78.xml" ContentType="application/vnd.ms-office.chartstyle+xml"/>
  <Override PartName="/word/charts/colors78.xml" ContentType="application/vnd.ms-office.chartcolorstyle+xml"/>
  <Override PartName="/word/charts/chart79.xml" ContentType="application/vnd.openxmlformats-officedocument.drawingml.chart+xml"/>
  <Override PartName="/word/charts/style79.xml" ContentType="application/vnd.ms-office.chartstyle+xml"/>
  <Override PartName="/word/charts/colors79.xml" ContentType="application/vnd.ms-office.chartcolorstyle+xml"/>
  <Override PartName="/word/charts/chart80.xml" ContentType="application/vnd.openxmlformats-officedocument.drawingml.chart+xml"/>
  <Override PartName="/word/charts/style80.xml" ContentType="application/vnd.ms-office.chartstyle+xml"/>
  <Override PartName="/word/charts/colors80.xml" ContentType="application/vnd.ms-office.chartcolorstyle+xml"/>
  <Override PartName="/word/charts/chart81.xml" ContentType="application/vnd.openxmlformats-officedocument.drawingml.chart+xml"/>
  <Override PartName="/word/charts/style81.xml" ContentType="application/vnd.ms-office.chartstyle+xml"/>
  <Override PartName="/word/charts/colors81.xml" ContentType="application/vnd.ms-office.chartcolorstyle+xml"/>
  <Override PartName="/word/charts/chart82.xml" ContentType="application/vnd.openxmlformats-officedocument.drawingml.chart+xml"/>
  <Override PartName="/word/charts/style82.xml" ContentType="application/vnd.ms-office.chartstyle+xml"/>
  <Override PartName="/word/charts/colors82.xml" ContentType="application/vnd.ms-office.chartcolorstyle+xml"/>
  <Override PartName="/word/charts/chart83.xml" ContentType="application/vnd.openxmlformats-officedocument.drawingml.chart+xml"/>
  <Override PartName="/word/charts/style83.xml" ContentType="application/vnd.ms-office.chartstyle+xml"/>
  <Override PartName="/word/charts/colors83.xml" ContentType="application/vnd.ms-office.chartcolorstyle+xml"/>
  <Override PartName="/word/charts/chart84.xml" ContentType="application/vnd.openxmlformats-officedocument.drawingml.chart+xml"/>
  <Override PartName="/word/charts/style84.xml" ContentType="application/vnd.ms-office.chartstyle+xml"/>
  <Override PartName="/word/charts/colors84.xml" ContentType="application/vnd.ms-office.chartcolorstyle+xml"/>
  <Override PartName="/word/charts/chart85.xml" ContentType="application/vnd.openxmlformats-officedocument.drawingml.chart+xml"/>
  <Override PartName="/word/charts/style85.xml" ContentType="application/vnd.ms-office.chartstyle+xml"/>
  <Override PartName="/word/charts/colors85.xml" ContentType="application/vnd.ms-office.chartcolorstyle+xml"/>
  <Override PartName="/word/charts/chart86.xml" ContentType="application/vnd.openxmlformats-officedocument.drawingml.chart+xml"/>
  <Override PartName="/word/charts/style86.xml" ContentType="application/vnd.ms-office.chartstyle+xml"/>
  <Override PartName="/word/charts/colors86.xml" ContentType="application/vnd.ms-office.chartcolorstyle+xml"/>
  <Override PartName="/word/charts/chart87.xml" ContentType="application/vnd.openxmlformats-officedocument.drawingml.chart+xml"/>
  <Override PartName="/word/charts/style87.xml" ContentType="application/vnd.ms-office.chartstyle+xml"/>
  <Override PartName="/word/charts/colors87.xml" ContentType="application/vnd.ms-office.chartcolorstyle+xml"/>
  <Override PartName="/word/charts/chart88.xml" ContentType="application/vnd.openxmlformats-officedocument.drawingml.chart+xml"/>
  <Override PartName="/word/charts/style88.xml" ContentType="application/vnd.ms-office.chartstyle+xml"/>
  <Override PartName="/word/charts/colors88.xml" ContentType="application/vnd.ms-office.chartcolorstyle+xml"/>
  <Override PartName="/word/charts/chart89.xml" ContentType="application/vnd.openxmlformats-officedocument.drawingml.chart+xml"/>
  <Override PartName="/word/charts/style89.xml" ContentType="application/vnd.ms-office.chartstyle+xml"/>
  <Override PartName="/word/charts/colors89.xml" ContentType="application/vnd.ms-office.chartcolorstyle+xml"/>
  <Override PartName="/word/charts/chart90.xml" ContentType="application/vnd.openxmlformats-officedocument.drawingml.chart+xml"/>
  <Override PartName="/word/charts/style90.xml" ContentType="application/vnd.ms-office.chartstyle+xml"/>
  <Override PartName="/word/charts/colors90.xml" ContentType="application/vnd.ms-office.chartcolorstyle+xml"/>
  <Override PartName="/word/charts/chart91.xml" ContentType="application/vnd.openxmlformats-officedocument.drawingml.chart+xml"/>
  <Override PartName="/word/charts/style91.xml" ContentType="application/vnd.ms-office.chartstyle+xml"/>
  <Override PartName="/word/charts/colors91.xml" ContentType="application/vnd.ms-office.chartcolorstyle+xml"/>
  <Override PartName="/word/charts/chart92.xml" ContentType="application/vnd.openxmlformats-officedocument.drawingml.chart+xml"/>
  <Override PartName="/word/charts/style92.xml" ContentType="application/vnd.ms-office.chartstyle+xml"/>
  <Override PartName="/word/charts/colors92.xml" ContentType="application/vnd.ms-office.chartcolorstyle+xml"/>
  <Override PartName="/word/charts/chart93.xml" ContentType="application/vnd.openxmlformats-officedocument.drawingml.chart+xml"/>
  <Override PartName="/word/charts/style93.xml" ContentType="application/vnd.ms-office.chartstyle+xml"/>
  <Override PartName="/word/charts/colors93.xml" ContentType="application/vnd.ms-office.chartcolorstyle+xml"/>
  <Override PartName="/word/charts/chart94.xml" ContentType="application/vnd.openxmlformats-officedocument.drawingml.chart+xml"/>
  <Override PartName="/word/charts/style94.xml" ContentType="application/vnd.ms-office.chartstyle+xml"/>
  <Override PartName="/word/charts/colors94.xml" ContentType="application/vnd.ms-office.chartcolorstyle+xml"/>
  <Override PartName="/word/charts/chart95.xml" ContentType="application/vnd.openxmlformats-officedocument.drawingml.chart+xml"/>
  <Override PartName="/word/charts/style95.xml" ContentType="application/vnd.ms-office.chartstyle+xml"/>
  <Override PartName="/word/charts/colors95.xml" ContentType="application/vnd.ms-office.chartcolorstyle+xml"/>
  <Override PartName="/word/charts/chart96.xml" ContentType="application/vnd.openxmlformats-officedocument.drawingml.chart+xml"/>
  <Override PartName="/word/charts/style96.xml" ContentType="application/vnd.ms-office.chartstyle+xml"/>
  <Override PartName="/word/charts/colors96.xml" ContentType="application/vnd.ms-office.chartcolorstyle+xml"/>
  <Override PartName="/word/charts/chart97.xml" ContentType="application/vnd.openxmlformats-officedocument.drawingml.chart+xml"/>
  <Override PartName="/word/charts/style97.xml" ContentType="application/vnd.ms-office.chartstyle+xml"/>
  <Override PartName="/word/charts/colors97.xml" ContentType="application/vnd.ms-office.chartcolorstyle+xml"/>
  <Override PartName="/word/charts/chart98.xml" ContentType="application/vnd.openxmlformats-officedocument.drawingml.chart+xml"/>
  <Override PartName="/word/charts/style98.xml" ContentType="application/vnd.ms-office.chartstyle+xml"/>
  <Override PartName="/word/charts/colors98.xml" ContentType="application/vnd.ms-office.chartcolorstyle+xml"/>
  <Override PartName="/word/charts/chart99.xml" ContentType="application/vnd.openxmlformats-officedocument.drawingml.chart+xml"/>
  <Override PartName="/word/charts/style99.xml" ContentType="application/vnd.ms-office.chartstyle+xml"/>
  <Override PartName="/word/charts/colors99.xml" ContentType="application/vnd.ms-office.chartcolorstyle+xml"/>
  <Override PartName="/word/charts/chart100.xml" ContentType="application/vnd.openxmlformats-officedocument.drawingml.chart+xml"/>
  <Override PartName="/word/charts/style100.xml" ContentType="application/vnd.ms-office.chartstyle+xml"/>
  <Override PartName="/word/charts/colors100.xml" ContentType="application/vnd.ms-office.chartcolorstyle+xml"/>
  <Override PartName="/word/charts/chart101.xml" ContentType="application/vnd.openxmlformats-officedocument.drawingml.chart+xml"/>
  <Override PartName="/word/charts/style101.xml" ContentType="application/vnd.ms-office.chartstyle+xml"/>
  <Override PartName="/word/charts/colors101.xml" ContentType="application/vnd.ms-office.chartcolorstyle+xml"/>
  <Override PartName="/word/charts/chart102.xml" ContentType="application/vnd.openxmlformats-officedocument.drawingml.chart+xml"/>
  <Override PartName="/word/charts/style102.xml" ContentType="application/vnd.ms-office.chartstyle+xml"/>
  <Override PartName="/word/charts/colors102.xml" ContentType="application/vnd.ms-office.chartcolorstyle+xml"/>
  <Override PartName="/word/charts/chart103.xml" ContentType="application/vnd.openxmlformats-officedocument.drawingml.chart+xml"/>
  <Override PartName="/word/charts/style103.xml" ContentType="application/vnd.ms-office.chartstyle+xml"/>
  <Override PartName="/word/charts/colors103.xml" ContentType="application/vnd.ms-office.chartcolorstyle+xml"/>
  <Override PartName="/word/charts/chart104.xml" ContentType="application/vnd.openxmlformats-officedocument.drawingml.chart+xml"/>
  <Override PartName="/word/charts/style104.xml" ContentType="application/vnd.ms-office.chartstyle+xml"/>
  <Override PartName="/word/charts/colors104.xml" ContentType="application/vnd.ms-office.chartcolorstyle+xml"/>
  <Override PartName="/word/charts/chart105.xml" ContentType="application/vnd.openxmlformats-officedocument.drawingml.chart+xml"/>
  <Override PartName="/word/charts/style105.xml" ContentType="application/vnd.ms-office.chartstyle+xml"/>
  <Override PartName="/word/charts/colors105.xml" ContentType="application/vnd.ms-office.chartcolorstyle+xml"/>
  <Override PartName="/word/charts/chart106.xml" ContentType="application/vnd.openxmlformats-officedocument.drawingml.chart+xml"/>
  <Override PartName="/word/charts/style106.xml" ContentType="application/vnd.ms-office.chartstyle+xml"/>
  <Override PartName="/word/charts/colors106.xml" ContentType="application/vnd.ms-office.chartcolorstyle+xml"/>
  <Override PartName="/word/charts/chart107.xml" ContentType="application/vnd.openxmlformats-officedocument.drawingml.chart+xml"/>
  <Override PartName="/word/charts/style107.xml" ContentType="application/vnd.ms-office.chartstyle+xml"/>
  <Override PartName="/word/charts/colors107.xml" ContentType="application/vnd.ms-office.chartcolorstyle+xml"/>
  <Override PartName="/word/charts/chart108.xml" ContentType="application/vnd.openxmlformats-officedocument.drawingml.chart+xml"/>
  <Override PartName="/word/charts/style108.xml" ContentType="application/vnd.ms-office.chartstyle+xml"/>
  <Override PartName="/word/charts/colors108.xml" ContentType="application/vnd.ms-office.chartcolorstyle+xml"/>
  <Override PartName="/word/charts/chart109.xml" ContentType="application/vnd.openxmlformats-officedocument.drawingml.chart+xml"/>
  <Override PartName="/word/charts/style109.xml" ContentType="application/vnd.ms-office.chartstyle+xml"/>
  <Override PartName="/word/charts/colors109.xml" ContentType="application/vnd.ms-office.chartcolorstyle+xml"/>
  <Override PartName="/word/charts/chart110.xml" ContentType="application/vnd.openxmlformats-officedocument.drawingml.chart+xml"/>
  <Override PartName="/word/charts/style110.xml" ContentType="application/vnd.ms-office.chartstyle+xml"/>
  <Override PartName="/word/charts/colors110.xml" ContentType="application/vnd.ms-office.chartcolorstyle+xml"/>
  <Override PartName="/word/charts/chart111.xml" ContentType="application/vnd.openxmlformats-officedocument.drawingml.chart+xml"/>
  <Override PartName="/word/charts/style111.xml" ContentType="application/vnd.ms-office.chartstyle+xml"/>
  <Override PartName="/word/charts/colors111.xml" ContentType="application/vnd.ms-office.chartcolorstyle+xml"/>
  <Override PartName="/word/charts/chart112.xml" ContentType="application/vnd.openxmlformats-officedocument.drawingml.chart+xml"/>
  <Override PartName="/word/charts/style112.xml" ContentType="application/vnd.ms-office.chartstyle+xml"/>
  <Override PartName="/word/charts/colors112.xml" ContentType="application/vnd.ms-office.chartcolorstyle+xml"/>
  <Override PartName="/word/charts/chart113.xml" ContentType="application/vnd.openxmlformats-officedocument.drawingml.chart+xml"/>
  <Override PartName="/word/charts/style113.xml" ContentType="application/vnd.ms-office.chartstyle+xml"/>
  <Override PartName="/word/charts/colors113.xml" ContentType="application/vnd.ms-office.chartcolorstyle+xml"/>
  <Override PartName="/word/charts/chart114.xml" ContentType="application/vnd.openxmlformats-officedocument.drawingml.chart+xml"/>
  <Override PartName="/word/charts/style114.xml" ContentType="application/vnd.ms-office.chartstyle+xml"/>
  <Override PartName="/word/charts/colors114.xml" ContentType="application/vnd.ms-office.chartcolorstyle+xml"/>
  <Override PartName="/word/charts/chart115.xml" ContentType="application/vnd.openxmlformats-officedocument.drawingml.chart+xml"/>
  <Override PartName="/word/charts/style115.xml" ContentType="application/vnd.ms-office.chartstyle+xml"/>
  <Override PartName="/word/charts/colors115.xml" ContentType="application/vnd.ms-office.chartcolorstyle+xml"/>
  <Override PartName="/word/charts/chart116.xml" ContentType="application/vnd.openxmlformats-officedocument.drawingml.chart+xml"/>
  <Override PartName="/word/charts/style116.xml" ContentType="application/vnd.ms-office.chartstyle+xml"/>
  <Override PartName="/word/charts/colors116.xml" ContentType="application/vnd.ms-office.chartcolorstyle+xml"/>
  <Override PartName="/word/charts/chart117.xml" ContentType="application/vnd.openxmlformats-officedocument.drawingml.chart+xml"/>
  <Override PartName="/word/charts/style117.xml" ContentType="application/vnd.ms-office.chartstyle+xml"/>
  <Override PartName="/word/charts/colors117.xml" ContentType="application/vnd.ms-office.chartcolorstyle+xml"/>
  <Override PartName="/word/charts/chart118.xml" ContentType="application/vnd.openxmlformats-officedocument.drawingml.chart+xml"/>
  <Override PartName="/word/charts/style118.xml" ContentType="application/vnd.ms-office.chartstyle+xml"/>
  <Override PartName="/word/charts/colors118.xml" ContentType="application/vnd.ms-office.chartcolorstyle+xml"/>
  <Override PartName="/word/charts/chart119.xml" ContentType="application/vnd.openxmlformats-officedocument.drawingml.chart+xml"/>
  <Override PartName="/word/charts/style119.xml" ContentType="application/vnd.ms-office.chartstyle+xml"/>
  <Override PartName="/word/charts/colors119.xml" ContentType="application/vnd.ms-office.chartcolorstyle+xml"/>
  <Override PartName="/word/charts/chart120.xml" ContentType="application/vnd.openxmlformats-officedocument.drawingml.chart+xml"/>
  <Override PartName="/word/charts/style120.xml" ContentType="application/vnd.ms-office.chartstyle+xml"/>
  <Override PartName="/word/charts/colors120.xml" ContentType="application/vnd.ms-office.chartcolorstyle+xml"/>
  <Override PartName="/word/charts/chart121.xml" ContentType="application/vnd.openxmlformats-officedocument.drawingml.chart+xml"/>
  <Override PartName="/word/charts/style121.xml" ContentType="application/vnd.ms-office.chartstyle+xml"/>
  <Override PartName="/word/charts/colors121.xml" ContentType="application/vnd.ms-office.chartcolorstyle+xml"/>
  <Override PartName="/word/charts/chart122.xml" ContentType="application/vnd.openxmlformats-officedocument.drawingml.chart+xml"/>
  <Override PartName="/word/charts/style122.xml" ContentType="application/vnd.ms-office.chartstyle+xml"/>
  <Override PartName="/word/charts/colors122.xml" ContentType="application/vnd.ms-office.chartcolorstyle+xml"/>
  <Override PartName="/word/charts/chart123.xml" ContentType="application/vnd.openxmlformats-officedocument.drawingml.chart+xml"/>
  <Override PartName="/word/charts/style123.xml" ContentType="application/vnd.ms-office.chartstyle+xml"/>
  <Override PartName="/word/charts/colors123.xml" ContentType="application/vnd.ms-office.chartcolorstyle+xml"/>
  <Override PartName="/word/charts/chart124.xml" ContentType="application/vnd.openxmlformats-officedocument.drawingml.chart+xml"/>
  <Override PartName="/word/charts/style124.xml" ContentType="application/vnd.ms-office.chartstyle+xml"/>
  <Override PartName="/word/charts/colors124.xml" ContentType="application/vnd.ms-office.chartcolorstyle+xml"/>
  <Override PartName="/word/charts/chart125.xml" ContentType="application/vnd.openxmlformats-officedocument.drawingml.chart+xml"/>
  <Override PartName="/word/charts/style125.xml" ContentType="application/vnd.ms-office.chartstyle+xml"/>
  <Override PartName="/word/charts/colors125.xml" ContentType="application/vnd.ms-office.chartcolorstyle+xml"/>
  <Override PartName="/word/charts/chart126.xml" ContentType="application/vnd.openxmlformats-officedocument.drawingml.chart+xml"/>
  <Override PartName="/word/charts/style126.xml" ContentType="application/vnd.ms-office.chartstyle+xml"/>
  <Override PartName="/word/charts/colors126.xml" ContentType="application/vnd.ms-office.chartcolorstyle+xml"/>
  <Override PartName="/word/charts/chart127.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128.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129.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130.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131.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132.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133.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134.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135.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136.xml" ContentType="application/vnd.openxmlformats-officedocument.drawingml.chart+xml"/>
  <Override PartName="/word/charts/style136.xml" ContentType="application/vnd.ms-office.chartstyle+xml"/>
  <Override PartName="/word/charts/colors136.xml" ContentType="application/vnd.ms-office.chartcolorstyle+xml"/>
  <Override PartName="/word/charts/chart137.xml" ContentType="application/vnd.openxmlformats-officedocument.drawingml.chart+xml"/>
  <Override PartName="/word/charts/style137.xml" ContentType="application/vnd.ms-office.chartstyle+xml"/>
  <Override PartName="/word/charts/colors137.xml" ContentType="application/vnd.ms-office.chartcolorstyle+xml"/>
  <Override PartName="/word/charts/chart138.xml" ContentType="application/vnd.openxmlformats-officedocument.drawingml.chart+xml"/>
  <Override PartName="/word/charts/style138.xml" ContentType="application/vnd.ms-office.chartstyle+xml"/>
  <Override PartName="/word/charts/colors138.xml" ContentType="application/vnd.ms-office.chartcolorstyle+xml"/>
  <Override PartName="/word/charts/chart139.xml" ContentType="application/vnd.openxmlformats-officedocument.drawingml.chart+xml"/>
  <Override PartName="/word/charts/style139.xml" ContentType="application/vnd.ms-office.chartstyle+xml"/>
  <Override PartName="/word/charts/colors139.xml" ContentType="application/vnd.ms-office.chartcolorstyle+xml"/>
  <Override PartName="/word/charts/chart140.xml" ContentType="application/vnd.openxmlformats-officedocument.drawingml.chart+xml"/>
  <Override PartName="/word/charts/style140.xml" ContentType="application/vnd.ms-office.chartstyle+xml"/>
  <Override PartName="/word/charts/colors140.xml" ContentType="application/vnd.ms-office.chartcolorstyle+xml"/>
  <Override PartName="/word/charts/chart141.xml" ContentType="application/vnd.openxmlformats-officedocument.drawingml.chart+xml"/>
  <Override PartName="/word/charts/style141.xml" ContentType="application/vnd.ms-office.chartstyle+xml"/>
  <Override PartName="/word/charts/colors141.xml" ContentType="application/vnd.ms-office.chartcolorstyle+xml"/>
  <Override PartName="/word/charts/chart142.xml" ContentType="application/vnd.openxmlformats-officedocument.drawingml.chart+xml"/>
  <Override PartName="/word/charts/style142.xml" ContentType="application/vnd.ms-office.chartstyle+xml"/>
  <Override PartName="/word/charts/colors142.xml" ContentType="application/vnd.ms-office.chartcolorstyle+xml"/>
  <Override PartName="/word/charts/chart143.xml" ContentType="application/vnd.openxmlformats-officedocument.drawingml.chart+xml"/>
  <Override PartName="/word/charts/style143.xml" ContentType="application/vnd.ms-office.chartstyle+xml"/>
  <Override PartName="/word/charts/colors143.xml" ContentType="application/vnd.ms-office.chartcolorstyle+xml"/>
  <Override PartName="/word/charts/chart144.xml" ContentType="application/vnd.openxmlformats-officedocument.drawingml.chart+xml"/>
  <Override PartName="/word/charts/style144.xml" ContentType="application/vnd.ms-office.chartstyle+xml"/>
  <Override PartName="/word/charts/colors144.xml" ContentType="application/vnd.ms-office.chartcolorstyle+xml"/>
  <Override PartName="/word/charts/chart145.xml" ContentType="application/vnd.openxmlformats-officedocument.drawingml.chart+xml"/>
  <Override PartName="/word/charts/style145.xml" ContentType="application/vnd.ms-office.chartstyle+xml"/>
  <Override PartName="/word/charts/colors145.xml" ContentType="application/vnd.ms-office.chartcolorstyle+xml"/>
  <Override PartName="/word/charts/chart146.xml" ContentType="application/vnd.openxmlformats-officedocument.drawingml.chart+xml"/>
  <Override PartName="/word/charts/style146.xml" ContentType="application/vnd.ms-office.chartstyle+xml"/>
  <Override PartName="/word/charts/colors146.xml" ContentType="application/vnd.ms-office.chartcolorstyle+xml"/>
  <Override PartName="/word/charts/chart147.xml" ContentType="application/vnd.openxmlformats-officedocument.drawingml.chart+xml"/>
  <Override PartName="/word/charts/style147.xml" ContentType="application/vnd.ms-office.chartstyle+xml"/>
  <Override PartName="/word/charts/colors147.xml" ContentType="application/vnd.ms-office.chartcolorstyle+xml"/>
  <Override PartName="/word/charts/chart148.xml" ContentType="application/vnd.openxmlformats-officedocument.drawingml.chart+xml"/>
  <Override PartName="/word/charts/style148.xml" ContentType="application/vnd.ms-office.chartstyle+xml"/>
  <Override PartName="/word/charts/colors148.xml" ContentType="application/vnd.ms-office.chartcolorstyle+xml"/>
  <Override PartName="/word/charts/chart149.xml" ContentType="application/vnd.openxmlformats-officedocument.drawingml.chart+xml"/>
  <Override PartName="/word/charts/style149.xml" ContentType="application/vnd.ms-office.chartstyle+xml"/>
  <Override PartName="/word/charts/colors14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038" w:rsidRPr="00A131EE" w:rsidRDefault="007B6038" w:rsidP="007618BA">
      <w:pPr>
        <w:spacing w:after="120"/>
        <w:jc w:val="both"/>
        <w:rPr>
          <w:rFonts w:ascii="Times New Roman" w:hAnsi="Times New Roman" w:cs="Times New Roman"/>
          <w:b/>
          <w:sz w:val="22"/>
          <w:lang w:val="ru-RU"/>
        </w:rPr>
      </w:pPr>
      <w:r w:rsidRPr="001C41DD">
        <w:rPr>
          <w:rFonts w:ascii="Times New Roman" w:hAnsi="Times New Roman" w:cs="Times New Roman"/>
          <w:b/>
          <w:sz w:val="22"/>
        </w:rPr>
        <w:t>INTRODUCTION</w:t>
      </w:r>
    </w:p>
    <w:p w:rsidR="001D3B9C" w:rsidRPr="001D3B9C" w:rsidRDefault="001D3B9C" w:rsidP="001D3B9C">
      <w:pPr>
        <w:spacing w:after="120"/>
        <w:jc w:val="both"/>
        <w:rPr>
          <w:rFonts w:ascii="Times New Roman" w:hAnsi="Times New Roman" w:cs="Times New Roman"/>
          <w:sz w:val="22"/>
          <w:lang w:val="ru-RU"/>
        </w:rPr>
      </w:pPr>
      <w:r w:rsidRPr="001D3B9C">
        <w:rPr>
          <w:rFonts w:ascii="Times New Roman" w:hAnsi="Times New Roman" w:cs="Times New Roman"/>
          <w:sz w:val="22"/>
          <w:lang w:val="ru-RU"/>
        </w:rPr>
        <w:t>В последние годы климат на Земле заметно изменился: одни страны страдают от аномальной жары, другие - от слишком суровых и снежных зим, необычных для этих мест[1]. Помимо глобального потепления, происходит дисбаланс всех природных систем. Это приводит к изменению режима осадков, температурным аномалиям, увеличению частоты экстремальных явлений, таких как ураганы, наводнения и засухи. Влияние человека является доминирующей причиной наблюдаемого потепления с середины 20-го века. Продолжающиеся выбросы парниковых газов вызовут дальнейшее потепление и изменения во всех компонентах климатической системы. Для противодействия изменению климата необходимо существенное и устойчивое сокращение выбросов парниковых газов. Решением проблемы изменения климата может стать сокращение выбросов парниковых газов путем отказа от ископаемых источников энергии. Амбициозная цель освободить мир от ископаемого топлива подразумевает самое широкое использование возобновляемых источников энергии[2].</w:t>
      </w:r>
    </w:p>
    <w:p w:rsidR="001D3B9C" w:rsidRPr="001D3B9C" w:rsidRDefault="001D3B9C" w:rsidP="001D3B9C">
      <w:pPr>
        <w:spacing w:after="120"/>
        <w:jc w:val="both"/>
        <w:rPr>
          <w:rFonts w:ascii="Times New Roman" w:hAnsi="Times New Roman" w:cs="Times New Roman"/>
          <w:sz w:val="22"/>
          <w:lang w:val="ru-RU"/>
        </w:rPr>
      </w:pPr>
      <w:r w:rsidRPr="001D3B9C">
        <w:rPr>
          <w:rFonts w:ascii="Times New Roman" w:hAnsi="Times New Roman" w:cs="Times New Roman"/>
          <w:sz w:val="22"/>
          <w:lang w:val="ru-RU"/>
        </w:rPr>
        <w:t>Мировой прогресс в развитии возобновляемых источников энергии очень значителен. Наиболее активно развивающимися направлениями возобновляемой энергетики являются солнечная и ветровая генерация. Распространение инноваций в области возобновляемой энергетики привлекает все большее внимание как основной инструмент борьбы с изменением климата и возможность повысить конкурентоспособность стран на международном рынке.</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Предметом данной статьи является ветроэнергетика как одна из наиболее перспективных возобновляемых технологий, позволяющая оценить возможные будущие тенденции применения возобновляемых источников энергии.</w:t>
      </w:r>
    </w:p>
    <w:p w:rsidR="00A131EE" w:rsidRPr="00A131EE" w:rsidRDefault="00A131EE" w:rsidP="00A131EE">
      <w:pPr>
        <w:spacing w:after="120"/>
        <w:jc w:val="both"/>
        <w:rPr>
          <w:rFonts w:ascii="Times New Roman" w:hAnsi="Times New Roman" w:cs="Times New Roman"/>
          <w:sz w:val="22"/>
        </w:rPr>
      </w:pPr>
      <w:r w:rsidRPr="00A131EE">
        <w:rPr>
          <w:rFonts w:ascii="Times New Roman" w:hAnsi="Times New Roman" w:cs="Times New Roman"/>
          <w:sz w:val="22"/>
          <w:lang w:val="ru-RU"/>
        </w:rPr>
        <w:t xml:space="preserve">Согласно статистическому обзору мировой энергетики </w:t>
      </w:r>
      <w:r w:rsidRPr="00A131EE">
        <w:rPr>
          <w:rFonts w:ascii="Times New Roman" w:hAnsi="Times New Roman" w:cs="Times New Roman"/>
          <w:sz w:val="22"/>
        </w:rPr>
        <w:t>BP</w:t>
      </w:r>
      <w:r w:rsidRPr="00A131EE">
        <w:rPr>
          <w:rFonts w:ascii="Times New Roman" w:hAnsi="Times New Roman" w:cs="Times New Roman"/>
          <w:sz w:val="22"/>
          <w:lang w:val="ru-RU"/>
        </w:rPr>
        <w:t xml:space="preserve"> [3], глобальная тенденция развертывания ветроэнергетики (ВЭ) довольно оптимистична (см. рис. 1). Тем не менее, доля ВЭ не столь впечатляющая и составляет около 6% от общего производства электроэнергии (см. </w:t>
      </w:r>
      <w:r w:rsidRPr="00A131EE">
        <w:rPr>
          <w:rFonts w:ascii="Times New Roman" w:hAnsi="Times New Roman" w:cs="Times New Roman"/>
          <w:sz w:val="22"/>
        </w:rPr>
        <w:t>Рис. 1).</w:t>
      </w:r>
    </w:p>
    <w:p w:rsidR="00562760" w:rsidRPr="000211A3" w:rsidRDefault="00D874FD" w:rsidP="00A131EE">
      <w:pPr>
        <w:jc w:val="both"/>
        <w:rPr>
          <w:rFonts w:ascii="Times New Roman" w:hAnsi="Times New Roman" w:cs="Times New Roman"/>
          <w:sz w:val="22"/>
        </w:rPr>
      </w:pPr>
      <w:r>
        <w:rPr>
          <w:noProof/>
          <w:lang w:val="ru-RU" w:eastAsia="ru-RU" w:bidi="ar-SA"/>
        </w:rPr>
        <w:drawing>
          <wp:anchor distT="0" distB="0" distL="114300" distR="114300" simplePos="0" relativeHeight="251657216" behindDoc="0" locked="0" layoutInCell="1" allowOverlap="1">
            <wp:simplePos x="0" y="0"/>
            <wp:positionH relativeFrom="column">
              <wp:posOffset>2601216</wp:posOffset>
            </wp:positionH>
            <wp:positionV relativeFrom="paragraph">
              <wp:posOffset>-2795</wp:posOffset>
            </wp:positionV>
            <wp:extent cx="3336925" cy="1858010"/>
            <wp:effectExtent l="0" t="0" r="0" b="8890"/>
            <wp:wrapNone/>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904FDC" w:rsidRPr="000211A3">
        <w:rPr>
          <w:rFonts w:ascii="Times New Roman" w:hAnsi="Times New Roman" w:cs="Times New Roman"/>
          <w:sz w:val="22"/>
        </w:rPr>
        <w:t xml:space="preserve"> </w:t>
      </w:r>
      <w:r w:rsidR="00904FDC">
        <w:rPr>
          <w:noProof/>
          <w:lang w:val="ru-RU" w:eastAsia="ru-RU" w:bidi="ar-SA"/>
        </w:rPr>
        <w:drawing>
          <wp:inline distT="0" distB="0" distL="0" distR="0" wp14:anchorId="7F4F6DF0" wp14:editId="2E8D053F">
            <wp:extent cx="2565070" cy="1858489"/>
            <wp:effectExtent l="0" t="0" r="6985" b="889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0211A3">
        <w:rPr>
          <w:noProof/>
          <w:lang w:eastAsia="ru-RU" w:bidi="ar-SA"/>
        </w:rPr>
        <w:t xml:space="preserve"> </w:t>
      </w:r>
    </w:p>
    <w:p w:rsidR="00904FDC" w:rsidRPr="002767CF" w:rsidRDefault="002767CF" w:rsidP="002767CF">
      <w:pPr>
        <w:spacing w:after="240"/>
        <w:jc w:val="center"/>
        <w:rPr>
          <w:rFonts w:ascii="Times New Roman" w:hAnsi="Times New Roman" w:cs="Times New Roman"/>
          <w:i/>
          <w:sz w:val="22"/>
        </w:rPr>
      </w:pPr>
      <w:r w:rsidRPr="002767CF">
        <w:rPr>
          <w:rFonts w:ascii="Times New Roman" w:hAnsi="Times New Roman" w:cs="Times New Roman"/>
          <w:i/>
          <w:sz w:val="22"/>
        </w:rPr>
        <w:t xml:space="preserve">Picture 1. </w:t>
      </w:r>
      <w:r>
        <w:rPr>
          <w:rFonts w:ascii="Times New Roman" w:hAnsi="Times New Roman" w:cs="Times New Roman"/>
          <w:i/>
          <w:sz w:val="22"/>
        </w:rPr>
        <w:t>World</w:t>
      </w:r>
      <w:r w:rsidR="00B73A86">
        <w:rPr>
          <w:rFonts w:ascii="Times New Roman" w:hAnsi="Times New Roman" w:cs="Times New Roman"/>
          <w:i/>
          <w:sz w:val="22"/>
        </w:rPr>
        <w:t>’</w:t>
      </w:r>
      <w:r>
        <w:rPr>
          <w:rFonts w:ascii="Times New Roman" w:hAnsi="Times New Roman" w:cs="Times New Roman"/>
          <w:i/>
          <w:sz w:val="22"/>
        </w:rPr>
        <w:t>s w</w:t>
      </w:r>
      <w:r w:rsidRPr="002767CF">
        <w:rPr>
          <w:rFonts w:ascii="Times New Roman" w:hAnsi="Times New Roman" w:cs="Times New Roman"/>
          <w:i/>
          <w:sz w:val="22"/>
        </w:rPr>
        <w:t>ind energy generation and total electricity production</w:t>
      </w:r>
      <w:r>
        <w:rPr>
          <w:rFonts w:ascii="Times New Roman" w:hAnsi="Times New Roman" w:cs="Times New Roman"/>
          <w:i/>
          <w:sz w:val="22"/>
        </w:rPr>
        <w:t xml:space="preserve"> (GWh)</w:t>
      </w:r>
      <w:r w:rsidRPr="002767CF">
        <w:rPr>
          <w:rFonts w:ascii="Times New Roman" w:hAnsi="Times New Roman" w:cs="Times New Roman"/>
          <w:i/>
          <w:sz w:val="22"/>
        </w:rPr>
        <w:t xml:space="preserve"> </w:t>
      </w:r>
      <w:r w:rsidRPr="002767CF">
        <w:rPr>
          <w:rFonts w:ascii="Times New Roman" w:hAnsi="Times New Roman" w:cs="Times New Roman"/>
          <w:i/>
          <w:sz w:val="22"/>
        </w:rPr>
        <w:fldChar w:fldCharType="begin" w:fldLock="1"/>
      </w:r>
      <w:r w:rsidR="00FD7D63">
        <w:rPr>
          <w:rFonts w:ascii="Times New Roman" w:hAnsi="Times New Roman" w:cs="Times New Roman"/>
          <w:i/>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sidRPr="002767CF">
        <w:rPr>
          <w:rFonts w:ascii="Times New Roman" w:hAnsi="Times New Roman" w:cs="Times New Roman"/>
          <w:i/>
          <w:sz w:val="22"/>
        </w:rPr>
        <w:fldChar w:fldCharType="separate"/>
      </w:r>
      <w:r w:rsidR="00FD7D63" w:rsidRPr="00FD7D63">
        <w:rPr>
          <w:rFonts w:ascii="Times New Roman" w:hAnsi="Times New Roman" w:cs="Times New Roman"/>
          <w:noProof/>
          <w:sz w:val="22"/>
        </w:rPr>
        <w:t>[3]</w:t>
      </w:r>
      <w:r w:rsidRPr="002767CF">
        <w:rPr>
          <w:rFonts w:ascii="Times New Roman" w:hAnsi="Times New Roman" w:cs="Times New Roman"/>
          <w:i/>
          <w:sz w:val="22"/>
        </w:rPr>
        <w:fldChar w:fldCharType="end"/>
      </w:r>
      <w:r w:rsidRPr="002767CF">
        <w:rPr>
          <w:rFonts w:ascii="Times New Roman" w:hAnsi="Times New Roman" w:cs="Times New Roman"/>
          <w:i/>
          <w:sz w:val="22"/>
        </w:rPr>
        <w:t>.</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Международное агентство по возобновляемым источникам энергии (</w:t>
      </w:r>
      <w:r w:rsidRPr="00A131EE">
        <w:rPr>
          <w:rFonts w:ascii="Times New Roman" w:hAnsi="Times New Roman" w:cs="Times New Roman"/>
          <w:sz w:val="22"/>
        </w:rPr>
        <w:t>IRENA</w:t>
      </w:r>
      <w:r w:rsidRPr="00A131EE">
        <w:rPr>
          <w:rFonts w:ascii="Times New Roman" w:hAnsi="Times New Roman" w:cs="Times New Roman"/>
          <w:sz w:val="22"/>
          <w:lang w:val="ru-RU"/>
        </w:rPr>
        <w:t>) в своем докладе "Будущее ветра" [4] утверждает, что к 2050 году около 35% потребляемой электроэнергии будет производиться за счет ветра. Однако некоторые другие прогнозы [5][6] более пессимистичны и предсказывают до 15%, что все еще довольно амбициозно.</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 xml:space="preserve">Методология прогнозирования </w:t>
      </w:r>
      <w:r w:rsidRPr="00A131EE">
        <w:rPr>
          <w:rFonts w:ascii="Times New Roman" w:hAnsi="Times New Roman" w:cs="Times New Roman"/>
          <w:sz w:val="22"/>
        </w:rPr>
        <w:t>IRENA</w:t>
      </w:r>
      <w:r w:rsidRPr="00A131EE">
        <w:rPr>
          <w:rFonts w:ascii="Times New Roman" w:hAnsi="Times New Roman" w:cs="Times New Roman"/>
          <w:sz w:val="22"/>
          <w:lang w:val="ru-RU"/>
        </w:rPr>
        <w:t xml:space="preserve"> [4] не была описана, а в прогнозе Шалька Клоете [5][6] упоминаются только </w:t>
      </w:r>
      <w:r w:rsidRPr="00A131EE">
        <w:rPr>
          <w:rFonts w:ascii="Times New Roman" w:hAnsi="Times New Roman" w:cs="Times New Roman"/>
          <w:sz w:val="22"/>
        </w:rPr>
        <w:t>S</w:t>
      </w:r>
      <w:r w:rsidRPr="00A131EE">
        <w:rPr>
          <w:rFonts w:ascii="Times New Roman" w:hAnsi="Times New Roman" w:cs="Times New Roman"/>
          <w:sz w:val="22"/>
          <w:lang w:val="ru-RU"/>
        </w:rPr>
        <w:t>-кривые. Таким образом, остается открытым вопрос о росте развития ветроэнергетики к 2050 году.</w:t>
      </w:r>
    </w:p>
    <w:p w:rsidR="00A131EE" w:rsidRPr="00A131EE" w:rsidRDefault="00A131EE" w:rsidP="00C02F69">
      <w:pPr>
        <w:spacing w:after="120"/>
        <w:jc w:val="both"/>
        <w:rPr>
          <w:rFonts w:ascii="Times New Roman" w:hAnsi="Times New Roman" w:cs="Times New Roman"/>
          <w:sz w:val="22"/>
          <w:lang w:val="ru-RU"/>
        </w:rPr>
      </w:pPr>
      <w:r w:rsidRPr="00A131EE">
        <w:rPr>
          <w:rFonts w:ascii="Times New Roman" w:hAnsi="Times New Roman" w:cs="Times New Roman"/>
          <w:sz w:val="22"/>
          <w:lang w:val="ru-RU"/>
        </w:rPr>
        <w:t>Целью данной статьи является прояснение прогноза путем применения моделей "Диффузии инноваций" [7] [8] [9] [10]на макроуровне. "Диффузия инноваций" [11] является одним из основных теоретических подходов к пониманию того, как новые идеи, продукты или услуги распространяются в различных социальных системах. Многие ученые используют эту теорию на протяжении десятилетий. Применение этой теории на разных уровнях анализа позволяет лучше понять конкретные пути инноваций.</w:t>
      </w:r>
    </w:p>
    <w:p w:rsidR="00AB7DC5" w:rsidRPr="00A131EE" w:rsidRDefault="00A131EE" w:rsidP="00E315CE">
      <w:pPr>
        <w:jc w:val="both"/>
        <w:rPr>
          <w:rFonts w:ascii="Times New Roman" w:hAnsi="Times New Roman" w:cs="Times New Roman"/>
          <w:sz w:val="22"/>
          <w:lang w:val="ru-RU"/>
        </w:rPr>
      </w:pPr>
      <w:r w:rsidRPr="00A131EE">
        <w:rPr>
          <w:rFonts w:ascii="Times New Roman" w:hAnsi="Times New Roman" w:cs="Times New Roman"/>
          <w:sz w:val="22"/>
          <w:lang w:val="ru-RU"/>
        </w:rPr>
        <w:t>Ветроэнергетика часто признается экологической инновацией (ЭИ). Таким образом, первая задача данной статьи - проверить, можно ли применить модели диффузии инноваций для прогнозирования ЭИ и дать обоснованные оценки. Вторая - анализ возможных тенденций развития ветроэнергетики в будущем в рамках моделей "Диффузии инноваций".</w:t>
      </w:r>
    </w:p>
    <w:p w:rsidR="002767CF" w:rsidRPr="000211A3" w:rsidRDefault="00A13884" w:rsidP="00A13884">
      <w:pPr>
        <w:widowControl/>
        <w:spacing w:after="160" w:line="259" w:lineRule="auto"/>
        <w:rPr>
          <w:rFonts w:ascii="Times New Roman" w:hAnsi="Times New Roman" w:cs="Times New Roman"/>
          <w:b/>
          <w:sz w:val="22"/>
          <w:lang w:val="ru-RU"/>
        </w:rPr>
      </w:pPr>
      <w:r w:rsidRPr="000211A3">
        <w:rPr>
          <w:rFonts w:ascii="Times New Roman" w:hAnsi="Times New Roman" w:cs="Times New Roman"/>
          <w:b/>
          <w:sz w:val="22"/>
          <w:lang w:val="ru-RU"/>
        </w:rPr>
        <w:lastRenderedPageBreak/>
        <w:t xml:space="preserve">1. </w:t>
      </w:r>
      <w:r w:rsidR="007B6038" w:rsidRPr="001C41DD">
        <w:rPr>
          <w:rFonts w:ascii="Times New Roman" w:hAnsi="Times New Roman" w:cs="Times New Roman"/>
          <w:b/>
          <w:sz w:val="22"/>
        </w:rPr>
        <w:t>METHODOLOGY</w:t>
      </w:r>
    </w:p>
    <w:p w:rsidR="007064B6" w:rsidRPr="000211A3"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lang w:val="ru-RU"/>
        </w:rPr>
      </w:pPr>
      <w:r w:rsidRPr="000211A3">
        <w:rPr>
          <w:rFonts w:ascii="Times New Roman" w:hAnsi="Times New Roman" w:cs="Times New Roman"/>
          <w:i/>
          <w:sz w:val="22"/>
          <w:lang w:val="ru-RU"/>
        </w:rPr>
        <w:t xml:space="preserve">1.1 </w:t>
      </w:r>
      <w:r w:rsidRPr="00324A08">
        <w:rPr>
          <w:rFonts w:ascii="Times New Roman" w:hAnsi="Times New Roman" w:cs="Times New Roman"/>
          <w:i/>
          <w:sz w:val="22"/>
        </w:rPr>
        <w:t>DATASET</w:t>
      </w:r>
      <w:r w:rsidRPr="000211A3">
        <w:rPr>
          <w:rFonts w:ascii="Times New Roman" w:hAnsi="Times New Roman" w:cs="Times New Roman"/>
          <w:i/>
          <w:sz w:val="22"/>
          <w:lang w:val="ru-RU"/>
        </w:rPr>
        <w:t>.</w:t>
      </w:r>
    </w:p>
    <w:p w:rsidR="00A131EE" w:rsidRDefault="00A131EE" w:rsidP="00324A08">
      <w:pPr>
        <w:widowControl/>
        <w:shd w:val="clear" w:color="auto" w:fill="F2F2F2" w:themeFill="background1" w:themeFillShade="F2"/>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 xml:space="preserve">В качестве набора данных использовался недавний статистический обзор </w:t>
      </w:r>
      <w:r w:rsidRPr="00A131EE">
        <w:rPr>
          <w:rFonts w:ascii="Times New Roman" w:hAnsi="Times New Roman" w:cs="Times New Roman"/>
          <w:sz w:val="22"/>
        </w:rPr>
        <w:t>BP</w:t>
      </w:r>
      <w:r w:rsidRPr="00A131EE">
        <w:rPr>
          <w:rFonts w:ascii="Times New Roman" w:hAnsi="Times New Roman" w:cs="Times New Roman"/>
          <w:sz w:val="22"/>
          <w:lang w:val="ru-RU"/>
        </w:rPr>
        <w:t xml:space="preserve"> [3]. Набор данных содержит информацию об общем потреблении электроэнергии по странам и регионам, производстве электроэнергии по источникам, установленных мощностях и производстве электроэнергии возобновляемыми источниками, охватывая годы с 1995 до 2020. Были проанализированы пять регионов с производством ветровой электроэнергии свыше 50 ТВтч в год к 2021 году - весь мир, Европа, Северная Америка, Южная и Центральная Америка, Азиатско-Тихоокеанский регион.</w:t>
      </w:r>
    </w:p>
    <w:p w:rsidR="007064B6" w:rsidRPr="00A131EE"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lang w:val="ru-RU"/>
        </w:rPr>
      </w:pPr>
      <w:r w:rsidRPr="00A131EE">
        <w:rPr>
          <w:rFonts w:ascii="Times New Roman" w:hAnsi="Times New Roman" w:cs="Times New Roman"/>
          <w:i/>
          <w:sz w:val="22"/>
          <w:lang w:val="ru-RU"/>
        </w:rPr>
        <w:t xml:space="preserve">1.2 </w:t>
      </w:r>
      <w:r w:rsidRPr="00324A08">
        <w:rPr>
          <w:rFonts w:ascii="Times New Roman" w:hAnsi="Times New Roman" w:cs="Times New Roman"/>
          <w:i/>
          <w:sz w:val="22"/>
        </w:rPr>
        <w:t>PRELIMINARY</w:t>
      </w:r>
      <w:r w:rsidRPr="00A131EE">
        <w:rPr>
          <w:rFonts w:ascii="Times New Roman" w:hAnsi="Times New Roman" w:cs="Times New Roman"/>
          <w:i/>
          <w:sz w:val="22"/>
          <w:lang w:val="ru-RU"/>
        </w:rPr>
        <w:t xml:space="preserve"> </w:t>
      </w:r>
      <w:r w:rsidRPr="00324A08">
        <w:rPr>
          <w:rFonts w:ascii="Times New Roman" w:hAnsi="Times New Roman" w:cs="Times New Roman"/>
          <w:i/>
          <w:sz w:val="22"/>
        </w:rPr>
        <w:t>ASSUMPTIONS</w:t>
      </w:r>
      <w:r w:rsidRPr="00A131EE">
        <w:rPr>
          <w:rFonts w:ascii="Times New Roman" w:hAnsi="Times New Roman" w:cs="Times New Roman"/>
          <w:i/>
          <w:sz w:val="22"/>
          <w:lang w:val="ru-RU"/>
        </w:rPr>
        <w:t>.</w:t>
      </w:r>
    </w:p>
    <w:p w:rsidR="00A131EE" w:rsidRPr="000211A3" w:rsidRDefault="00A131EE" w:rsidP="006139AA">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 xml:space="preserve">Для проведения исследования были использованы три стандартные модели: Модель Басса [7], модель логистического роста [12] и модель Гомпертца. Все модели подразумевались в трех режимах: исходное уравнение, с переменной верхней границей и переменной верхней границей с учетом переменных затрат. Модели изначально описываются тремя параметрами, два из которых определяют форму функции, а последний определяет границу роста процесса. Эти параметры настраиваются с помощью критерия наименьших квадратов для минимизации разницы между моделью и фактическими данными. </w:t>
      </w:r>
      <w:r w:rsidRPr="000211A3">
        <w:rPr>
          <w:rFonts w:ascii="Times New Roman" w:hAnsi="Times New Roman" w:cs="Times New Roman"/>
          <w:sz w:val="22"/>
          <w:lang w:val="ru-RU"/>
        </w:rPr>
        <w:t>Таким образом, можно оценить границу роста процесса.</w:t>
      </w:r>
    </w:p>
    <w:p w:rsidR="007155DE" w:rsidRPr="00A131EE" w:rsidRDefault="007064B6" w:rsidP="006139AA">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 xml:space="preserve"> </w:t>
      </w:r>
      <w:r w:rsidR="00A131EE" w:rsidRPr="00A131EE">
        <w:rPr>
          <w:rFonts w:ascii="Times New Roman" w:hAnsi="Times New Roman" w:cs="Times New Roman"/>
          <w:sz w:val="22"/>
          <w:lang w:val="ru-RU"/>
        </w:rPr>
        <w:t>Для внесения изменчивости в модели были применены следующие допущения:</w:t>
      </w:r>
    </w:p>
    <w:p w:rsidR="007064B6" w:rsidRPr="00A131EE" w:rsidRDefault="00A131EE" w:rsidP="00A131EE">
      <w:pPr>
        <w:pStyle w:val="a3"/>
        <w:widowControl/>
        <w:numPr>
          <w:ilvl w:val="0"/>
          <w:numId w:val="2"/>
        </w:numPr>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Ветровая энергия будет занимать фиксированную ограниченную дол</w:t>
      </w:r>
      <w:r>
        <w:rPr>
          <w:rFonts w:ascii="Times New Roman" w:hAnsi="Times New Roman" w:cs="Times New Roman"/>
          <w:sz w:val="22"/>
          <w:lang w:val="ru-RU"/>
        </w:rPr>
        <w:t>ю в производстве электроэнергии</w:t>
      </w:r>
      <w:r w:rsidR="007155DE" w:rsidRPr="00A131EE">
        <w:rPr>
          <w:rFonts w:ascii="Times New Roman" w:hAnsi="Times New Roman" w:cs="Times New Roman"/>
          <w:sz w:val="22"/>
          <w:lang w:val="ru-RU"/>
        </w:rPr>
        <w:t>.</w:t>
      </w:r>
    </w:p>
    <w:p w:rsidR="00993FE2" w:rsidRPr="00A131EE" w:rsidRDefault="00A131EE" w:rsidP="00993FE2">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Чтобы ввести это предположение в модели</w:t>
      </w:r>
      <w:r>
        <w:rPr>
          <w:rFonts w:ascii="Times New Roman" w:hAnsi="Times New Roman" w:cs="Times New Roman"/>
          <w:sz w:val="22"/>
          <w:lang w:val="ru-RU"/>
        </w:rPr>
        <w:t>, принято следующее утверждение</w:t>
      </w:r>
      <w:r w:rsidR="00993FE2" w:rsidRPr="00A131EE">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0211A3"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fName>
                  <m:e>
                    <m:sSup>
                      <m:sSupPr>
                        <m:ctrlPr>
                          <w:rPr>
                            <w:rFonts w:ascii="Cambria Math" w:hAnsi="Cambria Math" w:cs="Times New Roman"/>
                            <w:i/>
                            <w:sz w:val="22"/>
                          </w:rPr>
                        </m:ctrlPr>
                      </m:sSupPr>
                      <m:e>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k*E(t)</m:t>
                        </m:r>
                      </m:e>
                      <m:sup/>
                    </m:sSup>
                  </m:e>
                </m:func>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1)</w:t>
            </w:r>
          </w:p>
        </w:tc>
      </w:tr>
    </w:tbl>
    <w:p w:rsidR="00993FE2" w:rsidRPr="00A131EE" w:rsidRDefault="00993FE2" w:rsidP="00993FE2">
      <w:pPr>
        <w:widowControl/>
        <w:spacing w:after="160" w:line="259" w:lineRule="auto"/>
        <w:jc w:val="both"/>
        <w:rPr>
          <w:rFonts w:ascii="Times New Roman" w:hAnsi="Times New Roman" w:cs="Times New Roman"/>
          <w:sz w:val="22"/>
          <w:lang w:val="ru-RU"/>
        </w:rPr>
      </w:pPr>
      <w:r w:rsidRPr="005F767F">
        <w:rPr>
          <w:rFonts w:ascii="Times New Roman" w:hAnsi="Times New Roman" w:cs="Times New Roman"/>
          <w:i/>
          <w:sz w:val="22"/>
        </w:rPr>
        <w:t>E</w:t>
      </w:r>
      <w:r w:rsidRPr="005F767F">
        <w:rPr>
          <w:rFonts w:ascii="Times New Roman" w:hAnsi="Times New Roman" w:cs="Times New Roman"/>
          <w:i/>
          <w:sz w:val="22"/>
          <w:vertAlign w:val="superscript"/>
        </w:rPr>
        <w:t>w</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ветровая генерация</w:t>
      </w:r>
      <w:r w:rsidRPr="00A131EE">
        <w:rPr>
          <w:rFonts w:ascii="Times New Roman" w:hAnsi="Times New Roman" w:cs="Times New Roman"/>
          <w:sz w:val="22"/>
          <w:lang w:val="ru-RU"/>
        </w:rPr>
        <w:t xml:space="preserve">; </w:t>
      </w:r>
      <w:r w:rsidRPr="005F767F">
        <w:rPr>
          <w:rFonts w:ascii="Times New Roman" w:hAnsi="Times New Roman" w:cs="Times New Roman"/>
          <w:i/>
          <w:sz w:val="22"/>
        </w:rPr>
        <w:t>t</w:t>
      </w:r>
      <w:r w:rsidRPr="00A131EE">
        <w:rPr>
          <w:rFonts w:ascii="Times New Roman" w:hAnsi="Times New Roman" w:cs="Times New Roman"/>
          <w:i/>
          <w:sz w:val="22"/>
          <w:lang w:val="ru-RU"/>
        </w:rPr>
        <w:t xml:space="preserve"> </w:t>
      </w:r>
      <w:r w:rsidRPr="00A131EE">
        <w:rPr>
          <w:rFonts w:ascii="Times New Roman" w:hAnsi="Times New Roman" w:cs="Times New Roman"/>
          <w:sz w:val="22"/>
          <w:lang w:val="ru-RU"/>
        </w:rPr>
        <w:t xml:space="preserve">– </w:t>
      </w:r>
      <w:r>
        <w:rPr>
          <w:rFonts w:ascii="Times New Roman" w:hAnsi="Times New Roman" w:cs="Times New Roman"/>
          <w:sz w:val="22"/>
        </w:rPr>
        <w:t>time</w:t>
      </w:r>
      <w:r w:rsidRPr="00A131EE">
        <w:rPr>
          <w:rFonts w:ascii="Times New Roman" w:hAnsi="Times New Roman" w:cs="Times New Roman"/>
          <w:sz w:val="22"/>
          <w:lang w:val="ru-RU"/>
        </w:rPr>
        <w:t xml:space="preserve">; </w:t>
      </w:r>
      <w:r w:rsidRPr="005F767F">
        <w:rPr>
          <w:rFonts w:ascii="Times New Roman" w:hAnsi="Times New Roman" w:cs="Times New Roman"/>
          <w:i/>
          <w:sz w:val="22"/>
        </w:rPr>
        <w:t>k</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конечная доля ветровой энергии в общем производстве электроэнергии</w:t>
      </w:r>
      <w:r w:rsidRPr="00A131EE">
        <w:rPr>
          <w:rFonts w:ascii="Times New Roman" w:hAnsi="Times New Roman" w:cs="Times New Roman"/>
          <w:sz w:val="22"/>
          <w:lang w:val="ru-RU"/>
        </w:rPr>
        <w:t xml:space="preserve">; </w:t>
      </w:r>
      <w:r w:rsidRPr="005F767F">
        <w:rPr>
          <w:rFonts w:ascii="Times New Roman" w:hAnsi="Times New Roman" w:cs="Times New Roman"/>
          <w:i/>
          <w:sz w:val="22"/>
        </w:rPr>
        <w:t>E</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вся генерация для режима переменной верхней границы</w:t>
      </w:r>
      <w:r w:rsidRPr="00A131EE">
        <w:rPr>
          <w:rFonts w:ascii="Times New Roman" w:hAnsi="Times New Roman" w:cs="Times New Roman"/>
          <w:sz w:val="22"/>
          <w:lang w:val="ru-RU"/>
        </w:rPr>
        <w:t>.</w:t>
      </w:r>
    </w:p>
    <w:p w:rsidR="007155DE" w:rsidRPr="00A131EE" w:rsidRDefault="00A131EE" w:rsidP="00A131EE">
      <w:pPr>
        <w:pStyle w:val="a3"/>
        <w:widowControl/>
        <w:numPr>
          <w:ilvl w:val="0"/>
          <w:numId w:val="2"/>
        </w:numPr>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Доля зависит от стоимости энергии ветра</w:t>
      </w:r>
      <w:r w:rsidR="007155DE" w:rsidRPr="00A131EE">
        <w:rPr>
          <w:rFonts w:ascii="Times New Roman" w:hAnsi="Times New Roman" w:cs="Times New Roman"/>
          <w:sz w:val="22"/>
          <w:lang w:val="ru-RU"/>
        </w:rPr>
        <w:t>.</w:t>
      </w:r>
      <w:r w:rsidR="004C1070" w:rsidRPr="00A131EE">
        <w:rPr>
          <w:noProof/>
          <w:lang w:val="ru-RU" w:eastAsia="ru-RU" w:bidi="ar-SA"/>
        </w:rPr>
        <w:t xml:space="preserve"> </w:t>
      </w:r>
    </w:p>
    <w:p w:rsidR="00993FE2" w:rsidRPr="00A131EE" w:rsidRDefault="00A131EE" w:rsidP="00993FE2">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Чтобы ввести это предположение в модели, было принято следующее утверждение</w:t>
      </w:r>
      <w:r w:rsidR="00993FE2" w:rsidRPr="00A131EE">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7155DE" w:rsidTr="00365035">
        <w:tc>
          <w:tcPr>
            <w:tcW w:w="8217" w:type="dxa"/>
            <w:vAlign w:val="center"/>
          </w:tcPr>
          <w:p w:rsidR="007155DE" w:rsidRPr="007155DE" w:rsidRDefault="000211A3"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r>
                      <w:rPr>
                        <w:rFonts w:ascii="Cambria Math" w:hAnsi="Cambria Math" w:cs="Times New Roman"/>
                        <w:sz w:val="22"/>
                      </w:rPr>
                      <m:t>(</m:t>
                    </m:r>
                  </m:fName>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r>
                          <w:rPr>
                            <w:rFonts w:ascii="Cambria Math" w:hAnsi="Cambria Math" w:cs="Times New Roman"/>
                            <w:sz w:val="22"/>
                          </w:rPr>
                          <m:t>(t))=k(t)*E(t)</m:t>
                        </m:r>
                      </m:e>
                      <m:sup/>
                    </m:sSup>
                  </m:e>
                </m:func>
              </m:oMath>
            </m:oMathPara>
          </w:p>
          <w:p w:rsidR="007155DE" w:rsidRDefault="007155DE" w:rsidP="00365035">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k</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oMath>
            </m:oMathPara>
          </w:p>
        </w:tc>
        <w:tc>
          <w:tcPr>
            <w:tcW w:w="1128" w:type="dxa"/>
            <w:vAlign w:val="center"/>
          </w:tcPr>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2)</w:t>
            </w:r>
          </w:p>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3)</w:t>
            </w:r>
          </w:p>
        </w:tc>
      </w:tr>
    </w:tbl>
    <w:p w:rsidR="005F767F" w:rsidRPr="00A131EE" w:rsidRDefault="007155DE" w:rsidP="005F767F">
      <w:pPr>
        <w:widowControl/>
        <w:spacing w:line="259" w:lineRule="auto"/>
        <w:jc w:val="both"/>
        <w:rPr>
          <w:rFonts w:ascii="Times New Roman" w:hAnsi="Times New Roman" w:cs="Times New Roman"/>
          <w:sz w:val="22"/>
          <w:lang w:val="ru-RU"/>
        </w:rPr>
      </w:pPr>
      <w:r w:rsidRPr="005F767F">
        <w:rPr>
          <w:rFonts w:ascii="Times New Roman" w:hAnsi="Times New Roman" w:cs="Times New Roman"/>
          <w:i/>
          <w:sz w:val="22"/>
        </w:rPr>
        <w:t>E</w:t>
      </w:r>
      <w:r w:rsidRPr="005F767F">
        <w:rPr>
          <w:rFonts w:ascii="Times New Roman" w:hAnsi="Times New Roman" w:cs="Times New Roman"/>
          <w:i/>
          <w:sz w:val="22"/>
          <w:vertAlign w:val="superscript"/>
        </w:rPr>
        <w:t>w</w:t>
      </w:r>
      <w:r w:rsidRPr="00A131EE">
        <w:rPr>
          <w:rFonts w:ascii="Times New Roman" w:hAnsi="Times New Roman" w:cs="Times New Roman"/>
          <w:sz w:val="22"/>
          <w:lang w:val="ru-RU"/>
        </w:rPr>
        <w:t xml:space="preserve"> – </w:t>
      </w:r>
      <w:r w:rsidR="00993FE2" w:rsidRPr="00A24A1F">
        <w:rPr>
          <w:rFonts w:ascii="Times New Roman" w:hAnsi="Times New Roman" w:cs="Times New Roman"/>
          <w:sz w:val="22"/>
        </w:rPr>
        <w:t>wind</w:t>
      </w:r>
      <w:r w:rsidR="00993FE2" w:rsidRPr="00A131EE">
        <w:rPr>
          <w:rFonts w:ascii="Times New Roman" w:hAnsi="Times New Roman" w:cs="Times New Roman"/>
          <w:sz w:val="22"/>
          <w:lang w:val="ru-RU"/>
        </w:rPr>
        <w:t xml:space="preserve"> </w:t>
      </w:r>
      <w:r w:rsidR="00993FE2" w:rsidRPr="00A24A1F">
        <w:rPr>
          <w:rFonts w:ascii="Times New Roman" w:hAnsi="Times New Roman" w:cs="Times New Roman"/>
          <w:sz w:val="22"/>
        </w:rPr>
        <w:t>generation</w:t>
      </w:r>
      <w:r w:rsidR="00993FE2" w:rsidRPr="00A131EE">
        <w:rPr>
          <w:rFonts w:ascii="Times New Roman" w:hAnsi="Times New Roman" w:cs="Times New Roman"/>
          <w:sz w:val="22"/>
          <w:lang w:val="ru-RU"/>
        </w:rPr>
        <w:t xml:space="preserve">; </w:t>
      </w:r>
      <w:r w:rsidR="00993FE2" w:rsidRPr="005F767F">
        <w:rPr>
          <w:rFonts w:ascii="Times New Roman" w:hAnsi="Times New Roman" w:cs="Times New Roman"/>
          <w:i/>
          <w:sz w:val="22"/>
        </w:rPr>
        <w:t>t</w:t>
      </w:r>
      <w:r w:rsidR="00993FE2" w:rsidRPr="00A131EE">
        <w:rPr>
          <w:rFonts w:ascii="Times New Roman" w:hAnsi="Times New Roman" w:cs="Times New Roman"/>
          <w:sz w:val="22"/>
          <w:lang w:val="ru-RU"/>
        </w:rPr>
        <w:t xml:space="preserve"> – </w:t>
      </w:r>
      <w:r w:rsidR="00993FE2" w:rsidRPr="00A24A1F">
        <w:rPr>
          <w:rFonts w:ascii="Times New Roman" w:hAnsi="Times New Roman" w:cs="Times New Roman"/>
          <w:sz w:val="22"/>
        </w:rPr>
        <w:t>time</w:t>
      </w:r>
      <w:r w:rsidR="00993FE2" w:rsidRPr="00A131EE">
        <w:rPr>
          <w:rFonts w:ascii="Times New Roman" w:hAnsi="Times New Roman" w:cs="Times New Roman"/>
          <w:sz w:val="22"/>
          <w:lang w:val="ru-RU"/>
        </w:rPr>
        <w:t>;</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k</w:t>
      </w:r>
      <w:r w:rsidR="00A24A1F"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доля ветровой энергии в общем производстве электроэнергии в зависимости от стоимости ветровой энергии</w:t>
      </w:r>
      <w:r w:rsidR="00993FE2" w:rsidRPr="00A131EE">
        <w:rPr>
          <w:rFonts w:ascii="Times New Roman" w:hAnsi="Times New Roman" w:cs="Times New Roman"/>
          <w:sz w:val="22"/>
          <w:lang w:val="ru-RU"/>
        </w:rPr>
        <w:t>;</w:t>
      </w:r>
      <w:r w:rsidRPr="00A131EE">
        <w:rPr>
          <w:rFonts w:ascii="Times New Roman" w:hAnsi="Times New Roman" w:cs="Times New Roman"/>
          <w:sz w:val="22"/>
          <w:lang w:val="ru-RU"/>
        </w:rPr>
        <w:t xml:space="preserve"> </w:t>
      </w:r>
      <w:r w:rsidRPr="005F767F">
        <w:rPr>
          <w:rFonts w:ascii="Times New Roman" w:hAnsi="Times New Roman" w:cs="Times New Roman"/>
          <w:i/>
          <w:sz w:val="22"/>
        </w:rPr>
        <w:t>E</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целая генерация для изменяющегося режима верхней границы</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R</w:t>
      </w:r>
      <w:r w:rsidR="00A24A1F" w:rsidRPr="00A131EE">
        <w:rPr>
          <w:rFonts w:ascii="Times New Roman" w:hAnsi="Times New Roman" w:cs="Times New Roman"/>
          <w:sz w:val="22"/>
          <w:lang w:val="ru-RU"/>
        </w:rPr>
        <w:t xml:space="preserve"> – </w:t>
      </w:r>
      <w:r w:rsidR="00A24A1F" w:rsidRPr="00A24A1F">
        <w:rPr>
          <w:rFonts w:ascii="Times New Roman" w:hAnsi="Times New Roman" w:cs="Times New Roman"/>
          <w:sz w:val="22"/>
        </w:rPr>
        <w:t>constant</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c</w:t>
      </w:r>
      <w:r w:rsidR="00A24A1F" w:rsidRPr="00A131EE">
        <w:rPr>
          <w:rFonts w:ascii="Times New Roman" w:hAnsi="Times New Roman" w:cs="Times New Roman"/>
          <w:i/>
          <w:sz w:val="22"/>
          <w:lang w:val="ru-RU"/>
        </w:rPr>
        <w:t xml:space="preserve"> </w:t>
      </w:r>
      <w:r w:rsidR="00A24A1F" w:rsidRPr="00A131EE">
        <w:rPr>
          <w:rFonts w:ascii="Times New Roman" w:hAnsi="Times New Roman" w:cs="Times New Roman"/>
          <w:sz w:val="22"/>
          <w:lang w:val="ru-RU"/>
        </w:rPr>
        <w:t xml:space="preserve">– </w:t>
      </w:r>
      <w:r w:rsidR="00A24A1F" w:rsidRPr="00A24A1F">
        <w:rPr>
          <w:rFonts w:ascii="Times New Roman" w:hAnsi="Times New Roman" w:cs="Times New Roman"/>
          <w:sz w:val="22"/>
        </w:rPr>
        <w:t>WE</w:t>
      </w:r>
      <w:r w:rsidR="00A24A1F" w:rsidRPr="00A131EE">
        <w:rPr>
          <w:rFonts w:ascii="Times New Roman" w:hAnsi="Times New Roman" w:cs="Times New Roman"/>
          <w:sz w:val="22"/>
          <w:lang w:val="ru-RU"/>
        </w:rPr>
        <w:t xml:space="preserve"> </w:t>
      </w:r>
      <w:r w:rsidR="00A131EE" w:rsidRPr="00A131EE">
        <w:rPr>
          <w:rFonts w:ascii="Times New Roman" w:hAnsi="Times New Roman" w:cs="Times New Roman"/>
          <w:sz w:val="22"/>
          <w:lang w:val="ru-RU"/>
        </w:rPr>
        <w:t>затраты</w:t>
      </w:r>
    </w:p>
    <w:p w:rsidR="007155DE" w:rsidRPr="007155DE" w:rsidRDefault="004C1070" w:rsidP="007155DE">
      <w:pPr>
        <w:widowControl/>
        <w:spacing w:after="160" w:line="259" w:lineRule="auto"/>
        <w:jc w:val="both"/>
        <w:rPr>
          <w:rFonts w:ascii="Times New Roman" w:hAnsi="Times New Roman" w:cs="Times New Roman"/>
          <w:sz w:val="22"/>
        </w:rPr>
      </w:pPr>
      <w:r>
        <w:rPr>
          <w:rFonts w:ascii="Times New Roman" w:hAnsi="Times New Roman" w:cs="Times New Roman"/>
          <w:sz w:val="22"/>
        </w:rPr>
        <w:t>(</w:t>
      </w:r>
      <w:r w:rsidR="00984351" w:rsidRPr="00984351">
        <w:rPr>
          <w:rFonts w:ascii="Times New Roman" w:hAnsi="Times New Roman" w:cs="Times New Roman"/>
          <w:sz w:val="22"/>
        </w:rPr>
        <w:t>см. Приложение А</w:t>
      </w:r>
      <w:r>
        <w:rPr>
          <w:rFonts w:ascii="Times New Roman" w:hAnsi="Times New Roman" w:cs="Times New Roman"/>
          <w:sz w:val="22"/>
        </w:rPr>
        <w:t xml:space="preserve">).  </w:t>
      </w:r>
    </w:p>
    <w:p w:rsidR="007064B6" w:rsidRPr="00984351" w:rsidRDefault="00984351" w:rsidP="00984351">
      <w:pPr>
        <w:pStyle w:val="a3"/>
        <w:widowControl/>
        <w:numPr>
          <w:ilvl w:val="0"/>
          <w:numId w:val="3"/>
        </w:numPr>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Рост производства электроэнергии является линейным, и оценка регрессии может быть оценена на основе известного набора данных</w:t>
      </w:r>
      <w:r w:rsidR="00993FE2" w:rsidRPr="00984351">
        <w:rPr>
          <w:rFonts w:ascii="Times New Roman" w:hAnsi="Times New Roman" w:cs="Times New Roman"/>
          <w:sz w:val="22"/>
          <w:lang w:val="ru-RU"/>
        </w:rPr>
        <w:t xml:space="preserve">.  </w:t>
      </w:r>
    </w:p>
    <w:p w:rsidR="00993FE2" w:rsidRPr="00984351" w:rsidRDefault="00984351" w:rsidP="00993FE2">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Чтобы ввести это предположение в модели, было принято следующее утверждение</w:t>
      </w:r>
      <w:r w:rsidR="00993FE2"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E</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a*t+b</m:t>
                </m:r>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4)</w:t>
            </w:r>
          </w:p>
        </w:tc>
      </w:tr>
    </w:tbl>
    <w:p w:rsidR="00993FE2" w:rsidRPr="00993FE2" w:rsidRDefault="00993FE2" w:rsidP="00993FE2">
      <w:pPr>
        <w:widowControl/>
        <w:spacing w:after="160" w:line="259" w:lineRule="auto"/>
        <w:jc w:val="both"/>
        <w:rPr>
          <w:rFonts w:ascii="Times New Roman" w:hAnsi="Times New Roman" w:cs="Times New Roman"/>
          <w:sz w:val="22"/>
        </w:rPr>
      </w:pPr>
      <w:r w:rsidRPr="005F767F">
        <w:rPr>
          <w:rFonts w:ascii="Times New Roman" w:hAnsi="Times New Roman" w:cs="Times New Roman"/>
          <w:i/>
          <w:sz w:val="22"/>
        </w:rPr>
        <w:t>E</w:t>
      </w:r>
      <w:r w:rsidRPr="00993FE2">
        <w:rPr>
          <w:rFonts w:ascii="Times New Roman" w:hAnsi="Times New Roman" w:cs="Times New Roman"/>
          <w:sz w:val="22"/>
        </w:rPr>
        <w:t xml:space="preserve"> – </w:t>
      </w:r>
      <w:r>
        <w:rPr>
          <w:rFonts w:ascii="Times New Roman" w:hAnsi="Times New Roman" w:cs="Times New Roman"/>
          <w:sz w:val="22"/>
        </w:rPr>
        <w:t>total</w:t>
      </w:r>
      <w:r w:rsidRPr="00993FE2">
        <w:rPr>
          <w:rFonts w:ascii="Times New Roman" w:hAnsi="Times New Roman" w:cs="Times New Roman"/>
          <w:sz w:val="22"/>
        </w:rPr>
        <w:t xml:space="preserve"> generation</w:t>
      </w:r>
      <w:r>
        <w:rPr>
          <w:rFonts w:ascii="Times New Roman" w:hAnsi="Times New Roman" w:cs="Times New Roman"/>
          <w:sz w:val="22"/>
        </w:rPr>
        <w:t xml:space="preserve">; </w:t>
      </w:r>
      <w:r w:rsidRPr="005F767F">
        <w:rPr>
          <w:rFonts w:ascii="Times New Roman" w:hAnsi="Times New Roman" w:cs="Times New Roman"/>
          <w:i/>
          <w:sz w:val="22"/>
        </w:rPr>
        <w:t>t</w:t>
      </w:r>
      <w:r>
        <w:rPr>
          <w:rFonts w:ascii="Times New Roman" w:hAnsi="Times New Roman" w:cs="Times New Roman"/>
          <w:sz w:val="22"/>
        </w:rPr>
        <w:t xml:space="preserve"> – time;</w:t>
      </w:r>
      <w:r w:rsidRPr="00993FE2">
        <w:rPr>
          <w:rFonts w:ascii="Times New Roman" w:hAnsi="Times New Roman" w:cs="Times New Roman"/>
          <w:sz w:val="22"/>
        </w:rPr>
        <w:t xml:space="preserve"> </w:t>
      </w:r>
      <w:r w:rsidRPr="005F767F">
        <w:rPr>
          <w:rFonts w:ascii="Times New Roman" w:hAnsi="Times New Roman" w:cs="Times New Roman"/>
          <w:i/>
          <w:sz w:val="22"/>
        </w:rPr>
        <w:t>a,b</w:t>
      </w:r>
      <w:r w:rsidRPr="00993FE2">
        <w:rPr>
          <w:rFonts w:ascii="Times New Roman" w:hAnsi="Times New Roman" w:cs="Times New Roman"/>
          <w:sz w:val="22"/>
        </w:rPr>
        <w:t xml:space="preserve"> </w:t>
      </w:r>
      <w:r w:rsidR="00984351" w:rsidRPr="00984351">
        <w:rPr>
          <w:rFonts w:ascii="Times New Roman" w:hAnsi="Times New Roman" w:cs="Times New Roman"/>
          <w:sz w:val="22"/>
        </w:rPr>
        <w:t>коэффициенты линейной регрессии</w:t>
      </w:r>
      <w:r w:rsidR="004C1070">
        <w:rPr>
          <w:rFonts w:ascii="Times New Roman" w:hAnsi="Times New Roman" w:cs="Times New Roman"/>
          <w:sz w:val="22"/>
        </w:rPr>
        <w:t xml:space="preserve"> (see Appendix B)</w:t>
      </w:r>
      <w:r w:rsidRPr="00993FE2">
        <w:rPr>
          <w:rFonts w:ascii="Times New Roman" w:hAnsi="Times New Roman" w:cs="Times New Roman"/>
          <w:sz w:val="22"/>
        </w:rPr>
        <w:t>.</w:t>
      </w:r>
    </w:p>
    <w:p w:rsidR="00993FE2" w:rsidRPr="00984351" w:rsidRDefault="00984351" w:rsidP="00984351">
      <w:pPr>
        <w:pStyle w:val="a3"/>
        <w:widowControl/>
        <w:numPr>
          <w:ilvl w:val="0"/>
          <w:numId w:val="3"/>
        </w:numPr>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Снижение стоимости энергии ветра можно оценить с помощью следующего уравнения на основе известного набора данных</w:t>
      </w:r>
      <w:r w:rsidR="00993FE2" w:rsidRPr="00984351">
        <w:rPr>
          <w:rFonts w:ascii="Times New Roman" w:hAnsi="Times New Roman" w:cs="Times New Roman"/>
          <w:sz w:val="22"/>
          <w:lang w:val="ru-RU"/>
        </w:rPr>
        <w:t xml:space="preserve"> (</w:t>
      </w:r>
      <w:r w:rsidR="00993FE2">
        <w:rPr>
          <w:rFonts w:ascii="Times New Roman" w:hAnsi="Times New Roman" w:cs="Times New Roman"/>
          <w:sz w:val="22"/>
        </w:rPr>
        <w:t>see</w:t>
      </w:r>
      <w:r w:rsidR="00993FE2" w:rsidRPr="00984351">
        <w:rPr>
          <w:rFonts w:ascii="Times New Roman" w:hAnsi="Times New Roman" w:cs="Times New Roman"/>
          <w:sz w:val="22"/>
          <w:lang w:val="ru-RU"/>
        </w:rPr>
        <w:t xml:space="preserve"> </w:t>
      </w:r>
      <w:r w:rsidR="00993FE2">
        <w:rPr>
          <w:rFonts w:ascii="Times New Roman" w:hAnsi="Times New Roman" w:cs="Times New Roman"/>
          <w:sz w:val="22"/>
        </w:rPr>
        <w:t>Appendix</w:t>
      </w:r>
      <w:r w:rsidR="00993FE2" w:rsidRPr="00984351">
        <w:rPr>
          <w:rFonts w:ascii="Times New Roman" w:hAnsi="Times New Roman" w:cs="Times New Roman"/>
          <w:sz w:val="22"/>
          <w:lang w:val="ru-RU"/>
        </w:rPr>
        <w:t xml:space="preserve"> </w:t>
      </w:r>
      <w:r w:rsidR="005F767F">
        <w:rPr>
          <w:rFonts w:ascii="Times New Roman" w:hAnsi="Times New Roman" w:cs="Times New Roman"/>
          <w:sz w:val="22"/>
        </w:rPr>
        <w:t>B</w:t>
      </w:r>
      <w:r w:rsidR="00993FE2" w:rsidRPr="00984351">
        <w:rPr>
          <w:rFonts w:ascii="Times New Roman" w:hAnsi="Times New Roman" w:cs="Times New Roman"/>
          <w:sz w:val="22"/>
          <w:lang w:val="ru-RU"/>
        </w:rPr>
        <w:t xml:space="preserve">).  </w:t>
      </w:r>
    </w:p>
    <w:p w:rsidR="005F767F" w:rsidRPr="00984351" w:rsidRDefault="00984351" w:rsidP="005F767F">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Чтобы ввести это предположение в модели, было принято следующее утверждение</w:t>
      </w:r>
      <w:r w:rsidR="005F767F"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
              <m:r>
                <w:rPr>
                  <w:rFonts w:ascii="Cambria Math" w:hAnsi="Cambria Math" w:cs="Times New Roman"/>
                  <w:sz w:val="22"/>
                </w:rPr>
                <w:lastRenderedPageBreak/>
                <m:t>c</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m:t>
                  </m:r>
                </m:sup>
              </m:sSup>
            </m:oMath>
            <w:r>
              <w:rPr>
                <w:rFonts w:ascii="Times New Roman" w:hAnsi="Times New Roman" w:cs="Times New Roman"/>
                <w:sz w:val="22"/>
              </w:rPr>
              <w:t xml:space="preserve"> + M</w:t>
            </w:r>
          </w:p>
        </w:tc>
        <w:tc>
          <w:tcPr>
            <w:tcW w:w="1128" w:type="dxa"/>
            <w:vAlign w:val="center"/>
          </w:tcPr>
          <w:p w:rsidR="00993FE2" w:rsidRDefault="00993FE2" w:rsidP="00993FE2">
            <w:pPr>
              <w:widowControl/>
              <w:spacing w:after="160" w:line="259" w:lineRule="auto"/>
              <w:jc w:val="center"/>
              <w:rPr>
                <w:rFonts w:ascii="Times New Roman" w:hAnsi="Times New Roman" w:cs="Times New Roman"/>
                <w:sz w:val="22"/>
              </w:rPr>
            </w:pPr>
            <w:r>
              <w:rPr>
                <w:rFonts w:ascii="Times New Roman" w:hAnsi="Times New Roman" w:cs="Times New Roman"/>
                <w:sz w:val="22"/>
              </w:rPr>
              <w:t>(5)</w:t>
            </w:r>
          </w:p>
        </w:tc>
      </w:tr>
    </w:tbl>
    <w:p w:rsidR="005F767F" w:rsidRPr="00984351" w:rsidRDefault="005F767F" w:rsidP="005F767F">
      <w:pPr>
        <w:widowControl/>
        <w:spacing w:line="259" w:lineRule="auto"/>
        <w:jc w:val="both"/>
        <w:rPr>
          <w:rFonts w:ascii="Times New Roman" w:hAnsi="Times New Roman" w:cs="Times New Roman"/>
          <w:sz w:val="22"/>
          <w:lang w:val="ru-RU"/>
        </w:rPr>
      </w:pPr>
      <w:r w:rsidRPr="005F767F">
        <w:rPr>
          <w:rFonts w:ascii="Times New Roman" w:hAnsi="Times New Roman" w:cs="Times New Roman"/>
          <w:i/>
          <w:sz w:val="22"/>
        </w:rPr>
        <w:t>c</w:t>
      </w:r>
      <w:r w:rsidR="00993FE2"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стоимость энергии ветра</w:t>
      </w:r>
      <w:r w:rsidR="00993FE2" w:rsidRPr="00984351">
        <w:rPr>
          <w:rFonts w:ascii="Times New Roman" w:hAnsi="Times New Roman" w:cs="Times New Roman"/>
          <w:sz w:val="22"/>
          <w:lang w:val="ru-RU"/>
        </w:rPr>
        <w:t>;</w:t>
      </w:r>
      <w:r w:rsidR="00993FE2" w:rsidRPr="00984351">
        <w:rPr>
          <w:rFonts w:ascii="Times New Roman" w:hAnsi="Times New Roman" w:cs="Times New Roman"/>
          <w:i/>
          <w:sz w:val="22"/>
          <w:lang w:val="ru-RU"/>
        </w:rPr>
        <w:t xml:space="preserve"> </w:t>
      </w:r>
      <w:r w:rsidR="00993FE2" w:rsidRPr="005F767F">
        <w:rPr>
          <w:rFonts w:ascii="Times New Roman" w:hAnsi="Times New Roman" w:cs="Times New Roman"/>
          <w:i/>
          <w:sz w:val="22"/>
        </w:rPr>
        <w:t>K</w:t>
      </w:r>
      <w:r w:rsidR="00993FE2" w:rsidRPr="00984351">
        <w:rPr>
          <w:rFonts w:ascii="Times New Roman" w:hAnsi="Times New Roman" w:cs="Times New Roman"/>
          <w:i/>
          <w:sz w:val="22"/>
          <w:lang w:val="ru-RU"/>
        </w:rPr>
        <w:t xml:space="preserve">, </w:t>
      </w:r>
      <w:r w:rsidR="00993FE2" w:rsidRPr="005F767F">
        <w:rPr>
          <w:rFonts w:ascii="Times New Roman" w:hAnsi="Times New Roman" w:cs="Times New Roman"/>
          <w:i/>
          <w:sz w:val="22"/>
        </w:rPr>
        <w:t>L</w:t>
      </w:r>
      <w:r w:rsidR="00993FE2" w:rsidRPr="00984351">
        <w:rPr>
          <w:rFonts w:ascii="Times New Roman" w:hAnsi="Times New Roman" w:cs="Times New Roman"/>
          <w:i/>
          <w:sz w:val="22"/>
          <w:lang w:val="ru-RU"/>
        </w:rPr>
        <w:t xml:space="preserve"> </w:t>
      </w:r>
      <w:r w:rsidR="00993FE2" w:rsidRPr="00984351">
        <w:rPr>
          <w:rFonts w:ascii="Times New Roman" w:hAnsi="Times New Roman" w:cs="Times New Roman"/>
          <w:sz w:val="22"/>
          <w:lang w:val="ru-RU"/>
        </w:rPr>
        <w:t xml:space="preserve">– </w:t>
      </w:r>
      <w:r w:rsidR="00984351" w:rsidRPr="00984351">
        <w:rPr>
          <w:rFonts w:ascii="Times New Roman" w:hAnsi="Times New Roman" w:cs="Times New Roman"/>
          <w:sz w:val="22"/>
          <w:lang w:val="ru-RU"/>
        </w:rPr>
        <w:t>коэффициенты экспоненциальной регрессии</w:t>
      </w:r>
      <w:r w:rsidR="00993FE2" w:rsidRPr="00984351">
        <w:rPr>
          <w:rFonts w:ascii="Times New Roman" w:hAnsi="Times New Roman" w:cs="Times New Roman"/>
          <w:sz w:val="22"/>
          <w:lang w:val="ru-RU"/>
        </w:rPr>
        <w:t xml:space="preserve">, </w:t>
      </w:r>
      <w:r w:rsidR="00993FE2" w:rsidRPr="005F767F">
        <w:rPr>
          <w:rFonts w:ascii="Times New Roman" w:hAnsi="Times New Roman" w:cs="Times New Roman"/>
          <w:i/>
          <w:sz w:val="22"/>
        </w:rPr>
        <w:t>M</w:t>
      </w:r>
      <w:r w:rsidR="00993FE2"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нижняя граница</w:t>
      </w:r>
      <w:r w:rsidR="004C1070" w:rsidRPr="00984351">
        <w:rPr>
          <w:rFonts w:ascii="Times New Roman" w:hAnsi="Times New Roman" w:cs="Times New Roman"/>
          <w:sz w:val="22"/>
          <w:lang w:val="ru-RU"/>
        </w:rPr>
        <w:t xml:space="preserve"> </w:t>
      </w:r>
    </w:p>
    <w:p w:rsidR="007155DE" w:rsidRPr="00993FE2" w:rsidRDefault="004C1070"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see Appendix C)</w:t>
      </w:r>
      <w:r w:rsidR="00993FE2">
        <w:rPr>
          <w:rFonts w:ascii="Times New Roman" w:hAnsi="Times New Roman" w:cs="Times New Roman"/>
          <w:sz w:val="22"/>
        </w:rPr>
        <w:t xml:space="preserve">. </w:t>
      </w:r>
    </w:p>
    <w:p w:rsidR="00324A08"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3</w:t>
      </w:r>
      <w:r>
        <w:rPr>
          <w:rFonts w:ascii="Times New Roman" w:hAnsi="Times New Roman" w:cs="Times New Roman"/>
          <w:i/>
          <w:sz w:val="22"/>
        </w:rPr>
        <w:t xml:space="preserve"> </w:t>
      </w:r>
      <w:r w:rsidRPr="00324A08">
        <w:rPr>
          <w:rFonts w:ascii="Times New Roman" w:hAnsi="Times New Roman" w:cs="Times New Roman"/>
          <w:i/>
          <w:sz w:val="22"/>
        </w:rPr>
        <w:t>MODELS DESCRIPTION</w:t>
      </w:r>
      <w:r w:rsidR="00984351" w:rsidRPr="000211A3">
        <w:rPr>
          <w:rFonts w:ascii="Times New Roman" w:hAnsi="Times New Roman" w:cs="Times New Roman"/>
          <w:i/>
          <w:sz w:val="22"/>
        </w:rPr>
        <w:t xml:space="preserve"> (</w:t>
      </w:r>
      <w:r w:rsidR="00984351" w:rsidRPr="00984351">
        <w:rPr>
          <w:rFonts w:ascii="Times New Roman" w:hAnsi="Times New Roman" w:cs="Times New Roman"/>
          <w:i/>
          <w:sz w:val="22"/>
          <w:lang w:val="ru-RU"/>
        </w:rPr>
        <w:t>ОПИСАНИЕ</w:t>
      </w:r>
      <w:r w:rsidR="00984351" w:rsidRPr="000211A3">
        <w:rPr>
          <w:rFonts w:ascii="Times New Roman" w:hAnsi="Times New Roman" w:cs="Times New Roman"/>
          <w:i/>
          <w:sz w:val="22"/>
        </w:rPr>
        <w:t xml:space="preserve"> </w:t>
      </w:r>
      <w:r w:rsidR="00984351" w:rsidRPr="00984351">
        <w:rPr>
          <w:rFonts w:ascii="Times New Roman" w:hAnsi="Times New Roman" w:cs="Times New Roman"/>
          <w:i/>
          <w:sz w:val="22"/>
          <w:lang w:val="ru-RU"/>
        </w:rPr>
        <w:t>МОДЕЛЕЙ</w:t>
      </w:r>
      <w:r w:rsidR="00984351" w:rsidRPr="000211A3">
        <w:rPr>
          <w:rFonts w:ascii="Times New Roman" w:hAnsi="Times New Roman" w:cs="Times New Roman"/>
          <w:i/>
          <w:sz w:val="22"/>
        </w:rPr>
        <w:t>)</w:t>
      </w:r>
      <w:r w:rsidRPr="00324A08">
        <w:rPr>
          <w:rFonts w:ascii="Times New Roman" w:hAnsi="Times New Roman" w:cs="Times New Roman"/>
          <w:i/>
          <w:sz w:val="22"/>
        </w:rPr>
        <w:t xml:space="preserve">. </w:t>
      </w:r>
    </w:p>
    <w:p w:rsidR="00EB34AE" w:rsidRPr="000211A3" w:rsidRDefault="00984351" w:rsidP="00EB34AE">
      <w:pPr>
        <w:widowControl/>
        <w:spacing w:after="160" w:line="259" w:lineRule="auto"/>
        <w:jc w:val="both"/>
        <w:rPr>
          <w:rFonts w:ascii="Times New Roman" w:hAnsi="Times New Roman" w:cs="Times New Roman"/>
          <w:b/>
          <w:i/>
          <w:sz w:val="22"/>
          <w:lang w:val="ru-RU"/>
        </w:rPr>
      </w:pPr>
      <w:r w:rsidRPr="000211A3">
        <w:rPr>
          <w:rFonts w:ascii="Times New Roman" w:hAnsi="Times New Roman" w:cs="Times New Roman"/>
          <w:b/>
          <w:i/>
          <w:sz w:val="22"/>
          <w:lang w:val="ru-RU"/>
        </w:rPr>
        <w:t>Модель логистического роста</w:t>
      </w:r>
      <w:r w:rsidR="00EB34AE" w:rsidRPr="000211A3">
        <w:rPr>
          <w:rFonts w:ascii="Times New Roman" w:hAnsi="Times New Roman" w:cs="Times New Roman"/>
          <w:b/>
          <w:i/>
          <w:sz w:val="22"/>
          <w:lang w:val="ru-RU"/>
        </w:rPr>
        <w:t>:</w:t>
      </w:r>
    </w:p>
    <w:p w:rsidR="00EB34AE" w:rsidRPr="000211A3" w:rsidRDefault="00EB34AE" w:rsidP="00EB34AE">
      <w:pPr>
        <w:widowControl/>
        <w:spacing w:after="160" w:line="259" w:lineRule="auto"/>
        <w:jc w:val="both"/>
        <w:rPr>
          <w:rFonts w:ascii="Times New Roman" w:hAnsi="Times New Roman" w:cs="Times New Roman"/>
          <w:b/>
          <w:i/>
          <w:sz w:val="22"/>
          <w:lang w:val="ru-RU"/>
        </w:rPr>
      </w:pPr>
      <w:r>
        <w:rPr>
          <w:rFonts w:ascii="Times New Roman" w:hAnsi="Times New Roman" w:cs="Times New Roman"/>
          <w:b/>
          <w:i/>
          <w:sz w:val="22"/>
        </w:rPr>
        <w:t>Description</w:t>
      </w:r>
    </w:p>
    <w:p w:rsidR="00EB34AE" w:rsidRPr="00984351" w:rsidRDefault="00CC5740" w:rsidP="00EB34AE">
      <w:pPr>
        <w:widowControl/>
        <w:spacing w:after="160" w:line="259" w:lineRule="auto"/>
        <w:jc w:val="both"/>
        <w:rPr>
          <w:rFonts w:ascii="Times New Roman" w:eastAsia="Times New Roman" w:hAnsi="Times New Roman" w:cs="Times New Roman"/>
          <w:color w:val="3A3A3A"/>
          <w:lang w:val="ru-RU" w:eastAsia="ru-RU" w:bidi="ar-SA"/>
        </w:rPr>
      </w:pPr>
      <w:r>
        <w:rPr>
          <w:rFonts w:ascii="Times New Roman" w:eastAsia="Times New Roman" w:hAnsi="Times New Roman" w:cs="Times New Roman"/>
          <w:noProof/>
          <w:color w:val="3A3A3A"/>
          <w:sz w:val="22"/>
          <w:lang w:val="ru-RU" w:eastAsia="ru-RU" w:bidi="ar-SA"/>
        </w:rPr>
        <mc:AlternateContent>
          <mc:Choice Requires="wpg">
            <w:drawing>
              <wp:anchor distT="0" distB="0" distL="114300" distR="114300" simplePos="0" relativeHeight="251678720" behindDoc="0" locked="0" layoutInCell="1" allowOverlap="1">
                <wp:simplePos x="0" y="0"/>
                <wp:positionH relativeFrom="column">
                  <wp:posOffset>2515</wp:posOffset>
                </wp:positionH>
                <wp:positionV relativeFrom="paragraph">
                  <wp:posOffset>634975</wp:posOffset>
                </wp:positionV>
                <wp:extent cx="5917793" cy="1696720"/>
                <wp:effectExtent l="0" t="0" r="6985" b="0"/>
                <wp:wrapSquare wrapText="bothSides"/>
                <wp:docPr id="29" name="Группа 29"/>
                <wp:cNvGraphicFramePr/>
                <a:graphic xmlns:a="http://schemas.openxmlformats.org/drawingml/2006/main">
                  <a:graphicData uri="http://schemas.microsoft.com/office/word/2010/wordprocessingGroup">
                    <wpg:wgp>
                      <wpg:cNvGrpSpPr/>
                      <wpg:grpSpPr>
                        <a:xfrm>
                          <a:off x="0" y="0"/>
                          <a:ext cx="5917793" cy="1696720"/>
                          <a:chOff x="0" y="0"/>
                          <a:chExt cx="5917793" cy="1696720"/>
                        </a:xfrm>
                      </wpg:grpSpPr>
                      <wps:wsp>
                        <wps:cNvPr id="14" name="Надпись 2"/>
                        <wps:cNvSpPr txBox="1">
                          <a:spLocks noChangeArrowheads="1"/>
                        </wps:cNvSpPr>
                        <wps:spPr bwMode="auto">
                          <a:xfrm>
                            <a:off x="0" y="0"/>
                            <a:ext cx="2860040" cy="1696720"/>
                          </a:xfrm>
                          <a:prstGeom prst="rect">
                            <a:avLst/>
                          </a:prstGeom>
                          <a:solidFill>
                            <a:srgbClr val="FFFFFF"/>
                          </a:solidFill>
                          <a:ln w="9525">
                            <a:noFill/>
                            <a:miter lim="800000"/>
                            <a:headEnd/>
                            <a:tailEnd/>
                          </a:ln>
                        </wps:spPr>
                        <wps:txbx>
                          <w:txbxContent>
                            <w:p w:rsidR="000211A3" w:rsidRDefault="000211A3"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0211A3" w:rsidRPr="00CC5740" w:rsidRDefault="000211A3"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wps:txbx>
                        <wps:bodyPr rot="0" vert="horz" wrap="square" lIns="91440" tIns="45720" rIns="91440" bIns="45720" anchor="t" anchorCtr="0">
                          <a:noAutofit/>
                        </wps:bodyPr>
                      </wps:wsp>
                      <wps:wsp>
                        <wps:cNvPr id="19" name="Надпись 2"/>
                        <wps:cNvSpPr txBox="1">
                          <a:spLocks noChangeArrowheads="1"/>
                        </wps:cNvSpPr>
                        <wps:spPr bwMode="auto">
                          <a:xfrm>
                            <a:off x="3057753" y="7315"/>
                            <a:ext cx="2860040" cy="1675130"/>
                          </a:xfrm>
                          <a:prstGeom prst="rect">
                            <a:avLst/>
                          </a:prstGeom>
                          <a:solidFill>
                            <a:srgbClr val="FFFFFF"/>
                          </a:solidFill>
                          <a:ln w="9525">
                            <a:noFill/>
                            <a:miter lim="800000"/>
                            <a:headEnd/>
                            <a:tailEnd/>
                          </a:ln>
                        </wps:spPr>
                        <wps:txbx>
                          <w:txbxContent>
                            <w:p w:rsidR="000211A3" w:rsidRDefault="000211A3"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0211A3" w:rsidRPr="006519F4" w:rsidRDefault="000211A3"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wps:txbx>
                        <wps:bodyPr rot="0" vert="horz" wrap="square" lIns="91440" tIns="45720" rIns="91440" bIns="45720" anchor="t" anchorCtr="0">
                          <a:noAutofit/>
                        </wps:bodyPr>
                      </wps:wsp>
                    </wpg:wgp>
                  </a:graphicData>
                </a:graphic>
              </wp:anchor>
            </w:drawing>
          </mc:Choice>
          <mc:Fallback>
            <w:pict>
              <v:group id="Группа 29" o:spid="_x0000_s1026" style="position:absolute;left:0;text-align:left;margin-left:.2pt;margin-top:50pt;width:465.95pt;height:133.6pt;z-index:251678720" coordsize="59177,1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">
                <v:shapetype id="_x0000_t202" coordsize="21600,21600" o:spt="202" path="m,l,21600r21600,l21600,xe">
                  <v:stroke joinstyle="miter"/>
                  <v:path gradientshapeok="t" o:connecttype="rect"/>
                </v:shapetype>
                <v:shape id="_x0000_s1027" type="#_x0000_t202" style="position:absolute;width:28600;height:169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rsidR="000211A3" w:rsidRDefault="000211A3"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0211A3" w:rsidRPr="00CC5740" w:rsidRDefault="000211A3"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v:textbox>
                </v:shape>
                <v:shape id="_x0000_s1028" type="#_x0000_t202" style="position:absolute;left:30577;top:73;width:28600;height:16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0211A3" w:rsidRDefault="000211A3"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0211A3" w:rsidRPr="006519F4" w:rsidRDefault="000211A3"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v:textbox>
                </v:shape>
                <w10:wrap type="square"/>
              </v:group>
            </w:pict>
          </mc:Fallback>
        </mc:AlternateContent>
      </w:r>
      <w:r w:rsidR="00984351" w:rsidRPr="00984351">
        <w:rPr>
          <w:lang w:val="ru-RU"/>
        </w:rPr>
        <w:t xml:space="preserve"> </w:t>
      </w:r>
      <w:r w:rsidR="00984351" w:rsidRPr="00984351">
        <w:rPr>
          <w:rFonts w:ascii="Times New Roman" w:eastAsia="Times New Roman" w:hAnsi="Times New Roman" w:cs="Times New Roman"/>
          <w:noProof/>
          <w:color w:val="3A3A3A"/>
          <w:sz w:val="22"/>
          <w:lang w:val="ru-RU" w:eastAsia="ru-RU" w:bidi="ar-SA"/>
        </w:rPr>
        <w:t>В своей работе "Диффузия инноваций" [10] Роджерс исследовал скорость принятия различных инноваций. Он обнаружил, что большинство графиков принятия инноваций членами общества напоминают стандартную колоколообразную кривую, разделенную на пять частей (рисунки 2,3)</w:t>
      </w:r>
      <w:r w:rsidR="00EB34AE" w:rsidRPr="00984351">
        <w:rPr>
          <w:rFonts w:ascii="Times New Roman" w:eastAsia="Times New Roman" w:hAnsi="Times New Roman" w:cs="Times New Roman"/>
          <w:color w:val="3A3A3A"/>
          <w:sz w:val="22"/>
          <w:lang w:val="ru-RU" w:eastAsia="ru-RU" w:bidi="ar-SA"/>
        </w:rPr>
        <w:t>.</w:t>
      </w:r>
    </w:p>
    <w:p w:rsidR="00CC5740" w:rsidRDefault="00984351" w:rsidP="007B13C0">
      <w:pPr>
        <w:widowControl/>
        <w:spacing w:after="160" w:line="259" w:lineRule="auto"/>
        <w:jc w:val="both"/>
        <w:rPr>
          <w:rFonts w:ascii="Times New Roman" w:hAnsi="Times New Roman" w:cs="Times New Roman"/>
          <w:sz w:val="22"/>
        </w:rPr>
      </w:pPr>
      <w:r w:rsidRPr="00984351">
        <w:rPr>
          <w:rFonts w:ascii="Times New Roman" w:hAnsi="Times New Roman" w:cs="Times New Roman"/>
          <w:sz w:val="22"/>
          <w:lang w:val="ru-RU"/>
        </w:rPr>
        <w:t>Общий объем инноваций представляет собой типичную "</w:t>
      </w:r>
      <w:r w:rsidRPr="00984351">
        <w:rPr>
          <w:rFonts w:ascii="Times New Roman" w:hAnsi="Times New Roman" w:cs="Times New Roman"/>
          <w:sz w:val="22"/>
        </w:rPr>
        <w:t>S</w:t>
      </w:r>
      <w:r w:rsidRPr="00984351">
        <w:rPr>
          <w:rFonts w:ascii="Times New Roman" w:hAnsi="Times New Roman" w:cs="Times New Roman"/>
          <w:sz w:val="22"/>
          <w:lang w:val="ru-RU"/>
        </w:rPr>
        <w:t xml:space="preserve">-образную кривую", которую можно описать с помощью многочисленных уравнений. </w:t>
      </w:r>
      <w:r w:rsidRPr="00984351">
        <w:rPr>
          <w:rFonts w:ascii="Times New Roman" w:hAnsi="Times New Roman" w:cs="Times New Roman"/>
          <w:sz w:val="22"/>
        </w:rPr>
        <w:t>Одним из наиболее известных является "Логистический рост</w:t>
      </w:r>
      <w:r w:rsidR="007B13C0">
        <w:rPr>
          <w:rFonts w:ascii="Times New Roman" w:hAnsi="Times New Roman" w:cs="Times New Roman"/>
          <w:sz w:val="22"/>
        </w:rPr>
        <w:t>.</w:t>
      </w:r>
      <w:r w:rsidR="00B73A86">
        <w:rPr>
          <w:rFonts w:ascii="Times New Roman" w:hAnsi="Times New Roman" w:cs="Times New Roman"/>
          <w:sz w:val="22"/>
        </w:rPr>
        <w:t>”</w:t>
      </w:r>
    </w:p>
    <w:p w:rsidR="00EB34AE" w:rsidRPr="00BE6F07" w:rsidRDefault="00EB34AE" w:rsidP="00EB34AE">
      <w:pPr>
        <w:widowControl/>
        <w:spacing w:after="160" w:line="259" w:lineRule="auto"/>
        <w:jc w:val="both"/>
        <w:rPr>
          <w:rFonts w:ascii="Times New Roman" w:hAnsi="Times New Roman" w:cs="Times New Roman"/>
          <w:sz w:val="22"/>
        </w:rPr>
      </w:pPr>
      <w:r w:rsidRPr="00BE6F07">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M*</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9)</w:t>
            </w:r>
          </w:p>
        </w:tc>
      </w:tr>
    </w:tbl>
    <w:p w:rsidR="00EB34AE" w:rsidRPr="00984351" w:rsidRDefault="00EB34AE" w:rsidP="00EB34AE">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984351">
        <w:rPr>
          <w:rFonts w:ascii="Times New Roman" w:hAnsi="Times New Roman" w:cs="Times New Roman"/>
          <w:sz w:val="22"/>
          <w:lang w:val="ru-RU"/>
        </w:rPr>
        <w:t xml:space="preserve"> </w:t>
      </w:r>
      <w:r>
        <w:rPr>
          <w:rFonts w:ascii="Times New Roman" w:hAnsi="Times New Roman" w:cs="Times New Roman"/>
          <w:sz w:val="22"/>
        </w:rPr>
        <w:t>Y</w:t>
      </w:r>
      <w:r w:rsidRPr="00984351">
        <w:rPr>
          <w:rFonts w:ascii="Times New Roman" w:hAnsi="Times New Roman" w:cs="Times New Roman"/>
          <w:sz w:val="22"/>
          <w:lang w:val="ru-RU"/>
        </w:rPr>
        <w:t>(</w:t>
      </w:r>
      <w:r>
        <w:rPr>
          <w:rFonts w:ascii="Times New Roman" w:hAnsi="Times New Roman" w:cs="Times New Roman"/>
          <w:sz w:val="22"/>
        </w:rPr>
        <w:t>t</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 xml:space="preserve">ветровая генерация в период </w:t>
      </w:r>
      <w:r>
        <w:rPr>
          <w:rFonts w:ascii="Times New Roman" w:hAnsi="Times New Roman" w:cs="Times New Roman"/>
          <w:sz w:val="22"/>
        </w:rPr>
        <w:t>t</w:t>
      </w:r>
      <w:r w:rsidRPr="00984351">
        <w:rPr>
          <w:rFonts w:ascii="Times New Roman" w:hAnsi="Times New Roman" w:cs="Times New Roman"/>
          <w:sz w:val="22"/>
          <w:lang w:val="ru-RU"/>
        </w:rPr>
        <w:t xml:space="preserve">; </w:t>
      </w:r>
      <w:r>
        <w:rPr>
          <w:rFonts w:ascii="Times New Roman" w:hAnsi="Times New Roman" w:cs="Times New Roman"/>
          <w:sz w:val="22"/>
        </w:rPr>
        <w:t>X</w:t>
      </w:r>
      <w:r>
        <w:rPr>
          <w:rFonts w:ascii="Times New Roman" w:hAnsi="Times New Roman" w:cs="Times New Roman"/>
          <w:sz w:val="22"/>
          <w:vertAlign w:val="subscript"/>
        </w:rPr>
        <w:t>min</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Ветрогенерация в первой точке</w:t>
      </w:r>
      <w:r w:rsidRPr="00984351">
        <w:rPr>
          <w:rFonts w:ascii="Times New Roman" w:hAnsi="Times New Roman" w:cs="Times New Roman"/>
          <w:sz w:val="22"/>
          <w:lang w:val="ru-RU"/>
        </w:rPr>
        <w:t xml:space="preserve">; </w:t>
      </w:r>
      <w:r>
        <w:rPr>
          <w:rFonts w:ascii="Times New Roman" w:hAnsi="Times New Roman" w:cs="Times New Roman"/>
          <w:sz w:val="22"/>
        </w:rPr>
        <w:t>M</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Верхний предел роста поколения с момента первого известного числа</w:t>
      </w:r>
      <w:r w:rsidRPr="00984351">
        <w:rPr>
          <w:rFonts w:ascii="Times New Roman" w:hAnsi="Times New Roman" w:cs="Times New Roman"/>
          <w:sz w:val="22"/>
          <w:lang w:val="ru-RU"/>
        </w:rPr>
        <w:t xml:space="preserve">;   </w:t>
      </w:r>
      <w:r>
        <w:rPr>
          <w:rFonts w:ascii="Times New Roman" w:hAnsi="Times New Roman" w:cs="Times New Roman"/>
          <w:sz w:val="22"/>
        </w:rPr>
        <w:t>l</w:t>
      </w:r>
      <w:r w:rsidRPr="00984351">
        <w:rPr>
          <w:rFonts w:ascii="Times New Roman" w:hAnsi="Times New Roman" w:cs="Times New Roman"/>
          <w:sz w:val="22"/>
          <w:lang w:val="ru-RU"/>
        </w:rPr>
        <w:t xml:space="preserve"> </w:t>
      </w:r>
      <w:r>
        <w:rPr>
          <w:rFonts w:ascii="Times New Roman" w:hAnsi="Times New Roman" w:cs="Times New Roman"/>
          <w:sz w:val="22"/>
        </w:rPr>
        <w:t>and</w:t>
      </w:r>
      <w:r w:rsidRPr="00984351">
        <w:rPr>
          <w:rFonts w:ascii="Times New Roman" w:hAnsi="Times New Roman" w:cs="Times New Roman"/>
          <w:sz w:val="22"/>
          <w:lang w:val="ru-RU"/>
        </w:rPr>
        <w:t xml:space="preserve"> </w:t>
      </w:r>
      <m:oMath>
        <m:r>
          <w:rPr>
            <w:rFonts w:ascii="Cambria Math" w:hAnsi="Cambria Math" w:cs="Times New Roman"/>
          </w:rPr>
          <m:t>α</m:t>
        </m:r>
      </m:oMath>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коэффициенты, определяющие форму кривой</w:t>
      </w:r>
      <w:r w:rsidRPr="00984351">
        <w:rPr>
          <w:rFonts w:ascii="Times New Roman" w:hAnsi="Times New Roman" w:cs="Times New Roman"/>
          <w:sz w:val="22"/>
          <w:lang w:val="ru-RU"/>
        </w:rPr>
        <w:t>.</w:t>
      </w:r>
    </w:p>
    <w:p w:rsidR="00EB34AE" w:rsidRDefault="00984351" w:rsidP="00EB34AE">
      <w:pPr>
        <w:widowControl/>
        <w:spacing w:after="160" w:line="259" w:lineRule="auto"/>
        <w:jc w:val="both"/>
        <w:rPr>
          <w:rFonts w:ascii="Times New Roman" w:hAnsi="Times New Roman" w:cs="Times New Roman"/>
          <w:sz w:val="22"/>
        </w:rPr>
      </w:pPr>
      <w:r w:rsidRPr="00984351">
        <w:rPr>
          <w:rFonts w:ascii="Times New Roman" w:hAnsi="Times New Roman" w:cs="Times New Roman"/>
          <w:sz w:val="22"/>
        </w:rPr>
        <w:t>Переменный верхний предел</w:t>
      </w:r>
      <w:r w:rsidR="00EB34AE">
        <w:rPr>
          <w:rFonts w:ascii="Times New Roman" w:hAnsi="Times New Roman" w:cs="Times New Roman"/>
          <w:sz w:val="22"/>
        </w:rPr>
        <w:t>:</w:t>
      </w:r>
    </w:p>
    <w:tbl>
      <w:tblPr>
        <w:tblStyle w:val="a5"/>
        <w:tblW w:w="9351" w:type="dxa"/>
        <w:tblLook w:val="04A0" w:firstRow="1" w:lastRow="0" w:firstColumn="1" w:lastColumn="0" w:noHBand="0" w:noVBand="1"/>
      </w:tblPr>
      <w:tblGrid>
        <w:gridCol w:w="8642"/>
        <w:gridCol w:w="709"/>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9"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0)</w:t>
            </w:r>
          </w:p>
        </w:tc>
      </w:tr>
    </w:tbl>
    <w:p w:rsidR="00EB34AE" w:rsidRPr="00984351" w:rsidRDefault="00EB34AE" w:rsidP="00EB34AE">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984351">
        <w:rPr>
          <w:rFonts w:ascii="Times New Roman" w:hAnsi="Times New Roman" w:cs="Times New Roman"/>
          <w:sz w:val="22"/>
          <w:lang w:val="ru-RU"/>
        </w:rPr>
        <w:t xml:space="preserve"> </w:t>
      </w:r>
      <w:r w:rsidRPr="00BE6F07">
        <w:rPr>
          <w:rFonts w:ascii="Times New Roman" w:hAnsi="Times New Roman" w:cs="Times New Roman"/>
          <w:i/>
          <w:sz w:val="22"/>
        </w:rPr>
        <w:t>Y</w:t>
      </w:r>
      <w:r w:rsidRPr="00984351">
        <w:rPr>
          <w:rFonts w:ascii="Times New Roman" w:hAnsi="Times New Roman" w:cs="Times New Roman"/>
          <w:i/>
          <w:sz w:val="22"/>
          <w:lang w:val="ru-RU"/>
        </w:rPr>
        <w:t>(</w:t>
      </w:r>
      <w:r w:rsidRPr="00BE6F07">
        <w:rPr>
          <w:rFonts w:ascii="Times New Roman" w:hAnsi="Times New Roman" w:cs="Times New Roman"/>
          <w:i/>
          <w:sz w:val="22"/>
        </w:rPr>
        <w:t>t</w:t>
      </w:r>
      <w:r w:rsidRPr="00984351">
        <w:rPr>
          <w:rFonts w:ascii="Times New Roman" w:hAnsi="Times New Roman" w:cs="Times New Roman"/>
          <w:i/>
          <w:sz w:val="22"/>
          <w:lang w:val="ru-RU"/>
        </w:rPr>
        <w:t>)</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 xml:space="preserve">ветровая генерация в период </w:t>
      </w:r>
      <w:r>
        <w:rPr>
          <w:rFonts w:ascii="Times New Roman" w:hAnsi="Times New Roman" w:cs="Times New Roman"/>
          <w:sz w:val="22"/>
        </w:rPr>
        <w:t>t</w:t>
      </w:r>
      <w:r w:rsidRPr="00984351">
        <w:rPr>
          <w:rFonts w:ascii="Times New Roman" w:hAnsi="Times New Roman" w:cs="Times New Roman"/>
          <w:sz w:val="22"/>
          <w:lang w:val="ru-RU"/>
        </w:rPr>
        <w:t xml:space="preserve">; </w:t>
      </w:r>
      <w:r w:rsidRPr="00BE6F07">
        <w:rPr>
          <w:rFonts w:ascii="Times New Roman" w:hAnsi="Times New Roman" w:cs="Times New Roman"/>
          <w:i/>
          <w:sz w:val="22"/>
        </w:rPr>
        <w:t>X</w:t>
      </w:r>
      <w:r w:rsidRPr="00BE6F07">
        <w:rPr>
          <w:rFonts w:ascii="Times New Roman" w:hAnsi="Times New Roman" w:cs="Times New Roman"/>
          <w:i/>
          <w:sz w:val="22"/>
          <w:vertAlign w:val="subscript"/>
        </w:rPr>
        <w:t>min</w:t>
      </w:r>
      <w:r w:rsidRPr="00984351">
        <w:rPr>
          <w:rFonts w:ascii="Times New Roman" w:hAnsi="Times New Roman" w:cs="Times New Roman"/>
          <w:i/>
          <w:sz w:val="22"/>
          <w:lang w:val="ru-RU"/>
        </w:rPr>
        <w:t xml:space="preserve"> </w:t>
      </w:r>
      <w:r w:rsidRPr="00984351">
        <w:rPr>
          <w:rFonts w:ascii="Times New Roman" w:hAnsi="Times New Roman" w:cs="Times New Roman"/>
          <w:sz w:val="22"/>
          <w:lang w:val="ru-RU"/>
        </w:rPr>
        <w:t xml:space="preserve">– </w:t>
      </w:r>
      <w:r w:rsidR="00984351" w:rsidRPr="00984351">
        <w:rPr>
          <w:rFonts w:ascii="Times New Roman" w:hAnsi="Times New Roman" w:cs="Times New Roman"/>
          <w:sz w:val="22"/>
          <w:lang w:val="ru-RU"/>
        </w:rPr>
        <w:t>Ветрогенерация в первой точке</w:t>
      </w:r>
      <w:r w:rsidRPr="00984351">
        <w:rPr>
          <w:rFonts w:ascii="Times New Roman" w:hAnsi="Times New Roman" w:cs="Times New Roman"/>
          <w:sz w:val="22"/>
          <w:lang w:val="ru-RU"/>
        </w:rPr>
        <w:t>;</w:t>
      </w:r>
      <w:r w:rsidR="00B73A86" w:rsidRPr="00984351">
        <w:rPr>
          <w:rFonts w:ascii="Times New Roman" w:hAnsi="Times New Roman" w:cs="Times New Roman"/>
          <w:sz w:val="22"/>
          <w:lang w:val="ru-RU"/>
        </w:rPr>
        <w:t xml:space="preserve"> </w:t>
      </w:r>
      <w:r w:rsidR="00B73A86">
        <w:rPr>
          <w:rFonts w:ascii="Times New Roman" w:hAnsi="Times New Roman" w:cs="Times New Roman"/>
          <w:sz w:val="22"/>
        </w:rPr>
        <w:t>M</w:t>
      </w:r>
      <w:r w:rsidR="00B73A86" w:rsidRPr="00984351">
        <w:rPr>
          <w:rFonts w:ascii="Times New Roman" w:hAnsi="Times New Roman" w:cs="Times New Roman"/>
          <w:sz w:val="22"/>
          <w:lang w:val="ru-RU"/>
        </w:rPr>
        <w:t>(</w:t>
      </w:r>
      <w:r w:rsidR="00B73A86">
        <w:rPr>
          <w:rFonts w:ascii="Times New Roman" w:hAnsi="Times New Roman" w:cs="Times New Roman"/>
          <w:sz w:val="22"/>
        </w:rPr>
        <w:t>t</w:t>
      </w:r>
      <w:r w:rsidR="00B73A86" w:rsidRPr="00984351">
        <w:rPr>
          <w:rFonts w:ascii="Times New Roman" w:hAnsi="Times New Roman" w:cs="Times New Roman"/>
          <w:sz w:val="22"/>
          <w:lang w:val="ru-RU"/>
        </w:rPr>
        <w:t xml:space="preserve">-1) =  </w:t>
      </w:r>
      <w:r w:rsidR="00984351" w:rsidRPr="00984351">
        <w:rPr>
          <w:rFonts w:ascii="Times New Roman" w:hAnsi="Times New Roman" w:cs="Times New Roman"/>
          <w:sz w:val="22"/>
          <w:lang w:val="ru-RU"/>
        </w:rPr>
        <w:t>общее производство электроэнергии в предыдущем году</w:t>
      </w:r>
      <w:r w:rsidRPr="00984351">
        <w:rPr>
          <w:rFonts w:ascii="Times New Roman" w:hAnsi="Times New Roman" w:cs="Times New Roman"/>
          <w:sz w:val="22"/>
          <w:lang w:val="ru-RU"/>
        </w:rPr>
        <w:t xml:space="preserve">; </w:t>
      </w:r>
      <w:r w:rsidRPr="00BE6F07">
        <w:rPr>
          <w:rFonts w:ascii="Times New Roman" w:hAnsi="Times New Roman" w:cs="Times New Roman"/>
          <w:i/>
          <w:sz w:val="22"/>
        </w:rPr>
        <w:t>k</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достижимая доля производства энергии ветра</w:t>
      </w:r>
      <w:r w:rsidRPr="00984351">
        <w:rPr>
          <w:rFonts w:ascii="Times New Roman" w:hAnsi="Times New Roman" w:cs="Times New Roman"/>
          <w:sz w:val="22"/>
          <w:lang w:val="ru-RU"/>
        </w:rPr>
        <w:t xml:space="preserve">; </w:t>
      </w:r>
      <w:r w:rsidRPr="00BE6F07">
        <w:rPr>
          <w:rFonts w:ascii="Times New Roman" w:hAnsi="Times New Roman" w:cs="Times New Roman"/>
          <w:i/>
          <w:sz w:val="22"/>
        </w:rPr>
        <w:t>l</w:t>
      </w:r>
      <w:r w:rsidRPr="00984351">
        <w:rPr>
          <w:rFonts w:ascii="Times New Roman" w:hAnsi="Times New Roman" w:cs="Times New Roman"/>
          <w:sz w:val="22"/>
          <w:lang w:val="ru-RU"/>
        </w:rPr>
        <w:t xml:space="preserve"> </w:t>
      </w:r>
      <w:r>
        <w:rPr>
          <w:rFonts w:ascii="Times New Roman" w:hAnsi="Times New Roman" w:cs="Times New Roman"/>
          <w:sz w:val="22"/>
        </w:rPr>
        <w:t>and</w:t>
      </w:r>
      <w:r w:rsidRPr="00984351">
        <w:rPr>
          <w:rFonts w:ascii="Times New Roman" w:hAnsi="Times New Roman" w:cs="Times New Roman"/>
          <w:sz w:val="22"/>
          <w:lang w:val="ru-RU"/>
        </w:rPr>
        <w:t xml:space="preserve"> </w:t>
      </w:r>
      <m:oMath>
        <m:r>
          <w:rPr>
            <w:rFonts w:ascii="Cambria Math" w:hAnsi="Cambria Math" w:cs="Times New Roman"/>
          </w:rPr>
          <m:t>α</m:t>
        </m:r>
      </m:oMath>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коэффициенты, определяющие форму кривой</w:t>
      </w:r>
      <w:r w:rsidRPr="00984351">
        <w:rPr>
          <w:rFonts w:ascii="Times New Roman" w:hAnsi="Times New Roman" w:cs="Times New Roman"/>
          <w:sz w:val="22"/>
          <w:lang w:val="ru-RU"/>
        </w:rPr>
        <w:t>.</w:t>
      </w:r>
    </w:p>
    <w:p w:rsidR="00EB34AE" w:rsidRPr="00984351" w:rsidRDefault="00984351" w:rsidP="00EB34AE">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Переменный верхний предел с учетом переменных затрат</w:t>
      </w:r>
      <w:r w:rsidR="00EB34AE"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k(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1)</w:t>
            </w:r>
          </w:p>
        </w:tc>
      </w:tr>
    </w:tbl>
    <w:p w:rsidR="00EB34AE" w:rsidRPr="00984351" w:rsidRDefault="00984351" w:rsidP="00EB34AE">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 xml:space="preserve">где </w:t>
      </w:r>
      <w:r w:rsidRPr="00984351">
        <w:rPr>
          <w:rFonts w:ascii="Times New Roman" w:hAnsi="Times New Roman" w:cs="Times New Roman"/>
          <w:sz w:val="22"/>
        </w:rPr>
        <w:t>Y</w:t>
      </w:r>
      <w:r w:rsidRPr="00984351">
        <w:rPr>
          <w:rFonts w:ascii="Times New Roman" w:hAnsi="Times New Roman" w:cs="Times New Roman"/>
          <w:sz w:val="22"/>
          <w:lang w:val="ru-RU"/>
        </w:rPr>
        <w:t>(</w:t>
      </w:r>
      <w:r w:rsidRPr="00984351">
        <w:rPr>
          <w:rFonts w:ascii="Times New Roman" w:hAnsi="Times New Roman" w:cs="Times New Roman"/>
          <w:sz w:val="22"/>
        </w:rPr>
        <w:t>t</w:t>
      </w:r>
      <w:r w:rsidRPr="00984351">
        <w:rPr>
          <w:rFonts w:ascii="Times New Roman" w:hAnsi="Times New Roman" w:cs="Times New Roman"/>
          <w:sz w:val="22"/>
          <w:lang w:val="ru-RU"/>
        </w:rPr>
        <w:t xml:space="preserve">) - ветровая генерация в период </w:t>
      </w:r>
      <w:r w:rsidRPr="00984351">
        <w:rPr>
          <w:rFonts w:ascii="Times New Roman" w:hAnsi="Times New Roman" w:cs="Times New Roman"/>
          <w:sz w:val="22"/>
        </w:rPr>
        <w:t>t</w:t>
      </w:r>
      <w:r w:rsidRPr="00984351">
        <w:rPr>
          <w:rFonts w:ascii="Times New Roman" w:hAnsi="Times New Roman" w:cs="Times New Roman"/>
          <w:sz w:val="22"/>
          <w:lang w:val="ru-RU"/>
        </w:rPr>
        <w:t xml:space="preserve">; </w:t>
      </w:r>
      <w:r w:rsidRPr="00984351">
        <w:rPr>
          <w:rFonts w:ascii="Times New Roman" w:hAnsi="Times New Roman" w:cs="Times New Roman"/>
          <w:sz w:val="22"/>
        </w:rPr>
        <w:t>Xmin</w:t>
      </w:r>
      <w:r w:rsidRPr="00984351">
        <w:rPr>
          <w:rFonts w:ascii="Times New Roman" w:hAnsi="Times New Roman" w:cs="Times New Roman"/>
          <w:sz w:val="22"/>
          <w:lang w:val="ru-RU"/>
        </w:rPr>
        <w:t xml:space="preserve"> - ветровая генерация в первой точке; </w:t>
      </w:r>
      <w:r w:rsidRPr="00984351">
        <w:rPr>
          <w:rFonts w:ascii="Times New Roman" w:hAnsi="Times New Roman" w:cs="Times New Roman"/>
          <w:sz w:val="22"/>
        </w:rPr>
        <w:t>M</w:t>
      </w:r>
      <w:r w:rsidRPr="00984351">
        <w:rPr>
          <w:rFonts w:ascii="Times New Roman" w:hAnsi="Times New Roman" w:cs="Times New Roman"/>
          <w:sz w:val="22"/>
          <w:lang w:val="ru-RU"/>
        </w:rPr>
        <w:t>(</w:t>
      </w:r>
      <w:r w:rsidRPr="00984351">
        <w:rPr>
          <w:rFonts w:ascii="Times New Roman" w:hAnsi="Times New Roman" w:cs="Times New Roman"/>
          <w:sz w:val="22"/>
        </w:rPr>
        <w:t>t</w:t>
      </w:r>
      <w:r w:rsidRPr="00984351">
        <w:rPr>
          <w:rFonts w:ascii="Times New Roman" w:hAnsi="Times New Roman" w:cs="Times New Roman"/>
          <w:sz w:val="22"/>
          <w:lang w:val="ru-RU"/>
        </w:rPr>
        <w:t xml:space="preserve">-1) = общая выработка электроэнергии в предыдущем году, </w:t>
      </w:r>
      <w:r w:rsidRPr="00984351">
        <w:rPr>
          <w:rFonts w:ascii="Times New Roman" w:hAnsi="Times New Roman" w:cs="Times New Roman"/>
          <w:sz w:val="22"/>
        </w:rPr>
        <w:t>R</w:t>
      </w:r>
      <w:r w:rsidRPr="00984351">
        <w:rPr>
          <w:rFonts w:ascii="Times New Roman" w:hAnsi="Times New Roman" w:cs="Times New Roman"/>
          <w:sz w:val="22"/>
          <w:lang w:val="ru-RU"/>
        </w:rPr>
        <w:t xml:space="preserve"> - коэффициент кривой цен, </w:t>
      </w:r>
      <w:r w:rsidRPr="00984351">
        <w:rPr>
          <w:rFonts w:ascii="Times New Roman" w:hAnsi="Times New Roman" w:cs="Times New Roman"/>
          <w:sz w:val="22"/>
        </w:rPr>
        <w:t>ct</w:t>
      </w:r>
      <w:r w:rsidRPr="00984351">
        <w:rPr>
          <w:rFonts w:ascii="Times New Roman" w:hAnsi="Times New Roman" w:cs="Times New Roman"/>
          <w:sz w:val="22"/>
          <w:lang w:val="ru-RU"/>
        </w:rPr>
        <w:t xml:space="preserve">-1 - затраты на 1 кВт/ч в течение последнего года, </w:t>
      </w:r>
      <w:r w:rsidRPr="00984351">
        <w:rPr>
          <w:rFonts w:ascii="Times New Roman" w:hAnsi="Times New Roman" w:cs="Times New Roman"/>
          <w:sz w:val="22"/>
        </w:rPr>
        <w:t>k</w:t>
      </w:r>
      <w:r w:rsidRPr="00984351">
        <w:rPr>
          <w:rFonts w:ascii="Times New Roman" w:hAnsi="Times New Roman" w:cs="Times New Roman"/>
          <w:sz w:val="22"/>
          <w:lang w:val="ru-RU"/>
        </w:rPr>
        <w:t xml:space="preserve">, </w:t>
      </w:r>
      <w:r w:rsidRPr="00984351">
        <w:rPr>
          <w:rFonts w:ascii="Times New Roman" w:hAnsi="Times New Roman" w:cs="Times New Roman"/>
          <w:sz w:val="22"/>
        </w:rPr>
        <w:t>α</w:t>
      </w:r>
      <w:r w:rsidRPr="00984351">
        <w:rPr>
          <w:rFonts w:ascii="Times New Roman" w:hAnsi="Times New Roman" w:cs="Times New Roman"/>
          <w:sz w:val="22"/>
          <w:lang w:val="ru-RU"/>
        </w:rPr>
        <w:t xml:space="preserve"> - коэффициенты, определяющие форму кривой</w:t>
      </w:r>
      <w:r w:rsidR="00EB34AE" w:rsidRPr="00984351">
        <w:rPr>
          <w:rFonts w:ascii="Times New Roman" w:hAnsi="Times New Roman" w:cs="Times New Roman"/>
          <w:sz w:val="22"/>
          <w:lang w:val="ru-RU"/>
        </w:rPr>
        <w:t>.</w:t>
      </w:r>
    </w:p>
    <w:p w:rsidR="00EB34AE" w:rsidRPr="00984351" w:rsidRDefault="00EB34AE" w:rsidP="00324A08">
      <w:pPr>
        <w:widowControl/>
        <w:spacing w:after="160" w:line="259" w:lineRule="auto"/>
        <w:jc w:val="both"/>
        <w:rPr>
          <w:rFonts w:ascii="Times New Roman" w:hAnsi="Times New Roman" w:cs="Times New Roman"/>
          <w:b/>
          <w:i/>
          <w:sz w:val="22"/>
          <w:lang w:val="ru-RU"/>
        </w:rPr>
      </w:pPr>
    </w:p>
    <w:p w:rsidR="00333A7F" w:rsidRPr="00984351" w:rsidRDefault="00333A7F">
      <w:pPr>
        <w:widowControl/>
        <w:spacing w:after="160" w:line="259" w:lineRule="auto"/>
        <w:rPr>
          <w:rFonts w:ascii="Times New Roman" w:hAnsi="Times New Roman" w:cs="Times New Roman"/>
          <w:b/>
          <w:i/>
          <w:sz w:val="22"/>
          <w:lang w:val="ru-RU"/>
        </w:rPr>
      </w:pPr>
      <w:r w:rsidRPr="00984351">
        <w:rPr>
          <w:rFonts w:ascii="Times New Roman" w:hAnsi="Times New Roman" w:cs="Times New Roman"/>
          <w:b/>
          <w:i/>
          <w:sz w:val="22"/>
          <w:lang w:val="ru-RU"/>
        </w:rPr>
        <w:br w:type="page"/>
      </w:r>
    </w:p>
    <w:p w:rsidR="00481ED1" w:rsidRPr="000211A3" w:rsidRDefault="001C41DD" w:rsidP="00324A08">
      <w:pPr>
        <w:widowControl/>
        <w:spacing w:after="160" w:line="259" w:lineRule="auto"/>
        <w:jc w:val="both"/>
        <w:rPr>
          <w:rFonts w:ascii="Times New Roman" w:hAnsi="Times New Roman" w:cs="Times New Roman"/>
          <w:b/>
          <w:i/>
          <w:sz w:val="22"/>
          <w:lang w:val="ru-RU"/>
        </w:rPr>
      </w:pPr>
      <w:r w:rsidRPr="00324A08">
        <w:rPr>
          <w:rFonts w:ascii="Times New Roman" w:hAnsi="Times New Roman" w:cs="Times New Roman"/>
          <w:b/>
          <w:i/>
          <w:sz w:val="22"/>
        </w:rPr>
        <w:lastRenderedPageBreak/>
        <w:t>The</w:t>
      </w:r>
      <w:r w:rsidRPr="000211A3">
        <w:rPr>
          <w:rFonts w:ascii="Times New Roman" w:hAnsi="Times New Roman" w:cs="Times New Roman"/>
          <w:b/>
          <w:i/>
          <w:sz w:val="22"/>
          <w:lang w:val="ru-RU"/>
        </w:rPr>
        <w:t xml:space="preserve"> </w:t>
      </w:r>
      <w:r w:rsidRPr="00324A08">
        <w:rPr>
          <w:rFonts w:ascii="Times New Roman" w:hAnsi="Times New Roman" w:cs="Times New Roman"/>
          <w:b/>
          <w:i/>
          <w:sz w:val="22"/>
        </w:rPr>
        <w:t>Bass</w:t>
      </w:r>
      <w:r w:rsidRPr="000211A3">
        <w:rPr>
          <w:rFonts w:ascii="Times New Roman" w:hAnsi="Times New Roman" w:cs="Times New Roman"/>
          <w:b/>
          <w:i/>
          <w:sz w:val="22"/>
          <w:lang w:val="ru-RU"/>
        </w:rPr>
        <w:t xml:space="preserve"> </w:t>
      </w:r>
      <w:r w:rsidRPr="00324A08">
        <w:rPr>
          <w:rFonts w:ascii="Times New Roman" w:hAnsi="Times New Roman" w:cs="Times New Roman"/>
          <w:b/>
          <w:i/>
          <w:sz w:val="22"/>
        </w:rPr>
        <w:t>model</w:t>
      </w:r>
      <w:r w:rsidRPr="000211A3">
        <w:rPr>
          <w:rFonts w:ascii="Times New Roman" w:hAnsi="Times New Roman" w:cs="Times New Roman"/>
          <w:b/>
          <w:i/>
          <w:sz w:val="22"/>
          <w:lang w:val="ru-RU"/>
        </w:rPr>
        <w:t>.</w:t>
      </w:r>
    </w:p>
    <w:p w:rsidR="00EB34AE" w:rsidRPr="000211A3" w:rsidRDefault="00EB34AE" w:rsidP="006139AA">
      <w:pPr>
        <w:widowControl/>
        <w:spacing w:after="160" w:line="259" w:lineRule="auto"/>
        <w:jc w:val="both"/>
        <w:rPr>
          <w:rFonts w:ascii="Times New Roman" w:hAnsi="Times New Roman" w:cs="Times New Roman"/>
          <w:b/>
          <w:i/>
          <w:sz w:val="22"/>
          <w:lang w:val="ru-RU"/>
        </w:rPr>
      </w:pPr>
      <w:r w:rsidRPr="00E9553F">
        <w:rPr>
          <w:rFonts w:ascii="Times New Roman" w:hAnsi="Times New Roman" w:cs="Times New Roman"/>
          <w:b/>
          <w:i/>
          <w:sz w:val="22"/>
        </w:rPr>
        <w:t>Description</w:t>
      </w:r>
      <w:r w:rsidRPr="000211A3">
        <w:rPr>
          <w:rFonts w:ascii="Times New Roman" w:hAnsi="Times New Roman" w:cs="Times New Roman"/>
          <w:b/>
          <w:i/>
          <w:sz w:val="22"/>
          <w:lang w:val="ru-RU"/>
        </w:rPr>
        <w:t>.</w:t>
      </w:r>
    </w:p>
    <w:p w:rsidR="00D17F3F" w:rsidRPr="00984351" w:rsidRDefault="00984351"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Суть модели Басса [7] заключается в том, что рост числа потребителей инновационного продукта объясняется двумя категориями</w:t>
      </w:r>
      <w:r w:rsidR="00D17F3F" w:rsidRPr="00984351">
        <w:rPr>
          <w:rFonts w:ascii="Times New Roman" w:eastAsia="Times New Roman" w:hAnsi="Times New Roman" w:cs="Times New Roman"/>
          <w:color w:val="3A3A3A"/>
          <w:sz w:val="22"/>
          <w:szCs w:val="22"/>
          <w:lang w:val="ru-RU" w:eastAsia="ru-RU" w:bidi="ar-SA"/>
        </w:rPr>
        <w:t>:</w:t>
      </w:r>
    </w:p>
    <w:p w:rsidR="00D17F3F" w:rsidRPr="00984351" w:rsidRDefault="00D17F3F"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 xml:space="preserve">• </w:t>
      </w:r>
      <w:r w:rsidR="00984351" w:rsidRPr="00984351">
        <w:rPr>
          <w:rFonts w:ascii="Times New Roman" w:eastAsia="Times New Roman" w:hAnsi="Times New Roman" w:cs="Times New Roman"/>
          <w:color w:val="3A3A3A"/>
          <w:sz w:val="22"/>
          <w:szCs w:val="22"/>
          <w:lang w:val="ru-RU" w:eastAsia="ru-RU" w:bidi="ar-SA"/>
        </w:rPr>
        <w:t>Те, кто в первую очередь пробуют новый продукт сами - инноваторы</w:t>
      </w:r>
      <w:r w:rsidRPr="00984351">
        <w:rPr>
          <w:rFonts w:ascii="Times New Roman" w:eastAsia="Times New Roman" w:hAnsi="Times New Roman" w:cs="Times New Roman"/>
          <w:color w:val="3A3A3A"/>
          <w:sz w:val="22"/>
          <w:szCs w:val="22"/>
          <w:lang w:val="ru-RU" w:eastAsia="ru-RU" w:bidi="ar-SA"/>
        </w:rPr>
        <w:t>;</w:t>
      </w:r>
    </w:p>
    <w:p w:rsidR="00D17F3F" w:rsidRPr="00984351" w:rsidRDefault="00D17F3F"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 xml:space="preserve">• </w:t>
      </w:r>
      <w:r w:rsidR="00984351" w:rsidRPr="00984351">
        <w:rPr>
          <w:rFonts w:ascii="Times New Roman" w:eastAsia="Times New Roman" w:hAnsi="Times New Roman" w:cs="Times New Roman"/>
          <w:color w:val="3A3A3A"/>
          <w:sz w:val="22"/>
          <w:szCs w:val="22"/>
          <w:lang w:val="ru-RU" w:eastAsia="ru-RU" w:bidi="ar-SA"/>
        </w:rPr>
        <w:t>Те, кто узнает о новом продукте из первой категории - имитаторы</w:t>
      </w:r>
      <w:r w:rsidRPr="00984351">
        <w:rPr>
          <w:rFonts w:ascii="Times New Roman" w:eastAsia="Times New Roman" w:hAnsi="Times New Roman" w:cs="Times New Roman"/>
          <w:color w:val="3A3A3A"/>
          <w:sz w:val="22"/>
          <w:szCs w:val="22"/>
          <w:lang w:val="ru-RU" w:eastAsia="ru-RU" w:bidi="ar-SA"/>
        </w:rPr>
        <w:t>.</w:t>
      </w:r>
    </w:p>
    <w:p w:rsidR="00BD48CC" w:rsidRPr="00984351" w:rsidRDefault="004F6E60" w:rsidP="00BD48CC">
      <w:pPr>
        <w:widowControl/>
        <w:spacing w:after="160"/>
        <w:jc w:val="both"/>
        <w:rPr>
          <w:rFonts w:ascii="Times New Roman" w:eastAsia="Times New Roman" w:hAnsi="Times New Roman" w:cs="Times New Roman"/>
          <w:color w:val="3A3A3A"/>
          <w:sz w:val="22"/>
          <w:szCs w:val="22"/>
          <w:lang w:val="ru-RU" w:eastAsia="ru-RU" w:bidi="ar-SA"/>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2816" behindDoc="1" locked="0" layoutInCell="1" allowOverlap="1" wp14:anchorId="2DBC4499" wp14:editId="2AA072BB">
                <wp:simplePos x="0" y="0"/>
                <wp:positionH relativeFrom="margin">
                  <wp:posOffset>2738755</wp:posOffset>
                </wp:positionH>
                <wp:positionV relativeFrom="paragraph">
                  <wp:posOffset>749300</wp:posOffset>
                </wp:positionV>
                <wp:extent cx="3323590" cy="2130425"/>
                <wp:effectExtent l="0" t="0" r="0" b="3175"/>
                <wp:wrapNone/>
                <wp:docPr id="2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3590" cy="2130425"/>
                        </a:xfrm>
                        <a:prstGeom prst="rect">
                          <a:avLst/>
                        </a:prstGeom>
                        <a:noFill/>
                        <a:ln w="9525">
                          <a:noFill/>
                          <a:miter lim="800000"/>
                          <a:headEnd/>
                          <a:tailEnd/>
                        </a:ln>
                      </wps:spPr>
                      <wps:txbx>
                        <w:txbxContent>
                          <w:p w:rsidR="000211A3" w:rsidRDefault="000211A3" w:rsidP="00333A7F">
                            <w:pPr>
                              <w:jc w:val="center"/>
                              <w:rPr>
                                <w:rFonts w:ascii="Times New Roman" w:eastAsia="Times New Roman" w:hAnsi="Times New Roman" w:cs="Times New Roman"/>
                                <w:b/>
                                <w:color w:val="3A3A3A"/>
                                <w:sz w:val="16"/>
                                <w:lang w:eastAsia="ru-RU" w:bidi="ar-SA"/>
                              </w:rPr>
                            </w:pPr>
                          </w:p>
                          <w:p w:rsidR="000211A3" w:rsidRDefault="000211A3"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2">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0211A3" w:rsidRPr="004F6E60" w:rsidRDefault="000211A3"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Надпись 2" o:spid="_x0000_s1029" type="#_x0000_t202" style="position:absolute;left:0;text-align:left;margin-left:215.65pt;margin-top:59pt;width:261.7pt;height:167.75pt;z-index:-251633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" filled="f" stroked="f">
                <v:textbox>
                  <w:txbxContent>
                    <w:p w:rsidR="000211A3" w:rsidRDefault="000211A3" w:rsidP="00333A7F">
                      <w:pPr>
                        <w:jc w:val="center"/>
                        <w:rPr>
                          <w:rFonts w:ascii="Times New Roman" w:eastAsia="Times New Roman" w:hAnsi="Times New Roman" w:cs="Times New Roman"/>
                          <w:b/>
                          <w:color w:val="3A3A3A"/>
                          <w:sz w:val="16"/>
                          <w:lang w:eastAsia="ru-RU" w:bidi="ar-SA"/>
                        </w:rPr>
                      </w:pPr>
                    </w:p>
                    <w:p w:rsidR="000211A3" w:rsidRDefault="000211A3"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2">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0211A3" w:rsidRPr="004F6E60" w:rsidRDefault="000211A3"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r w:rsidR="00984351" w:rsidRPr="00984351">
        <w:rPr>
          <w:lang w:val="ru-RU"/>
        </w:rPr>
        <w:t xml:space="preserve"> </w:t>
      </w:r>
      <w:r w:rsidR="00984351" w:rsidRPr="00984351">
        <w:rPr>
          <w:rFonts w:ascii="Times New Roman" w:eastAsia="Times New Roman" w:hAnsi="Times New Roman" w:cs="Times New Roman"/>
          <w:noProof/>
          <w:color w:val="3A3A3A"/>
          <w:sz w:val="22"/>
          <w:lang w:val="ru-RU" w:eastAsia="ru-RU" w:bidi="ar-SA"/>
        </w:rPr>
        <w:t>На начальной стадии жизненного цикла продукта преобладают новаторы. По мере роста числа последователей увеличивается влияние имитаторов. Модель хорошо иллюстрирует принципы усиливающей обратной связи (количество потребителей продукта увеличивает поток новых потребителей за счет межличностного общения). В отличие от Роджерса, Басс выделил не пять, а всего две категории людей (см. рис. 4,5)</w:t>
      </w:r>
      <w:r w:rsidR="00D17F3F" w:rsidRPr="00984351">
        <w:rPr>
          <w:rFonts w:ascii="Times New Roman" w:eastAsia="Times New Roman" w:hAnsi="Times New Roman" w:cs="Times New Roman"/>
          <w:color w:val="3A3A3A"/>
          <w:sz w:val="22"/>
          <w:szCs w:val="22"/>
          <w:lang w:val="ru-RU" w:eastAsia="ru-RU" w:bidi="ar-SA"/>
        </w:rPr>
        <w:t>.</w:t>
      </w:r>
    </w:p>
    <w:p w:rsidR="00BD48CC" w:rsidRPr="00984351" w:rsidRDefault="00BD48CC" w:rsidP="00BD48CC">
      <w:pPr>
        <w:widowControl/>
        <w:spacing w:after="160"/>
        <w:jc w:val="both"/>
        <w:rPr>
          <w:rFonts w:ascii="Times New Roman" w:eastAsia="Times New Roman" w:hAnsi="Times New Roman" w:cs="Times New Roman"/>
          <w:color w:val="3A3A3A"/>
          <w:sz w:val="2"/>
          <w:szCs w:val="22"/>
          <w:lang w:val="ru-RU" w:eastAsia="ru-RU" w:bidi="ar-SA"/>
        </w:rPr>
      </w:pPr>
    </w:p>
    <w:p w:rsidR="001435C2" w:rsidRPr="00984351" w:rsidRDefault="001435C2" w:rsidP="00BD48CC">
      <w:pPr>
        <w:widowControl/>
        <w:spacing w:after="160"/>
        <w:jc w:val="both"/>
        <w:rPr>
          <w:rFonts w:ascii="Times New Roman" w:hAnsi="Times New Roman" w:cs="Times New Roman"/>
          <w:sz w:val="22"/>
          <w:lang w:val="ru-RU"/>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0768" behindDoc="0" locked="0" layoutInCell="1" allowOverlap="1" wp14:anchorId="2DBC4499" wp14:editId="2AA072BB">
                <wp:simplePos x="0" y="0"/>
                <wp:positionH relativeFrom="margin">
                  <wp:align>left</wp:align>
                </wp:positionH>
                <wp:positionV relativeFrom="paragraph">
                  <wp:posOffset>9169</wp:posOffset>
                </wp:positionV>
                <wp:extent cx="2860040" cy="1887322"/>
                <wp:effectExtent l="0" t="0" r="0" b="0"/>
                <wp:wrapNone/>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1887322"/>
                        </a:xfrm>
                        <a:prstGeom prst="rect">
                          <a:avLst/>
                        </a:prstGeom>
                        <a:noFill/>
                        <a:ln w="9525">
                          <a:noFill/>
                          <a:miter lim="800000"/>
                          <a:headEnd/>
                          <a:tailEnd/>
                        </a:ln>
                      </wps:spPr>
                      <wps:txbx>
                        <w:txbxContent>
                          <w:p w:rsidR="000211A3" w:rsidRDefault="000211A3"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3">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0211A3" w:rsidRDefault="000211A3" w:rsidP="00333A7F">
                            <w:pPr>
                              <w:jc w:val="center"/>
                              <w:rPr>
                                <w:rFonts w:ascii="Times New Roman" w:eastAsia="Times New Roman" w:hAnsi="Times New Roman" w:cs="Times New Roman"/>
                                <w:b/>
                                <w:color w:val="3A3A3A"/>
                                <w:sz w:val="16"/>
                                <w:lang w:eastAsia="ru-RU" w:bidi="ar-SA"/>
                              </w:rPr>
                            </w:pPr>
                          </w:p>
                          <w:p w:rsidR="000211A3" w:rsidRPr="004F6E60" w:rsidRDefault="000211A3"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_x0000_s1030" type="#_x0000_t202" style="position:absolute;left:0;text-align:left;margin-left:0;margin-top:.7pt;width:225.2pt;height:148.6pt;z-index:251680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" filled="f" stroked="f">
                <v:textbox>
                  <w:txbxContent>
                    <w:p w:rsidR="000211A3" w:rsidRDefault="000211A3"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3">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0211A3" w:rsidRDefault="000211A3" w:rsidP="00333A7F">
                      <w:pPr>
                        <w:jc w:val="center"/>
                        <w:rPr>
                          <w:rFonts w:ascii="Times New Roman" w:eastAsia="Times New Roman" w:hAnsi="Times New Roman" w:cs="Times New Roman"/>
                          <w:b/>
                          <w:color w:val="3A3A3A"/>
                          <w:sz w:val="16"/>
                          <w:lang w:eastAsia="ru-RU" w:bidi="ar-SA"/>
                        </w:rPr>
                      </w:pPr>
                    </w:p>
                    <w:p w:rsidR="000211A3" w:rsidRPr="004F6E60" w:rsidRDefault="000211A3"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7B13C0" w:rsidRDefault="00465AF5" w:rsidP="00BD48CC">
      <w:pPr>
        <w:widowControl/>
        <w:spacing w:after="160"/>
        <w:jc w:val="both"/>
        <w:rPr>
          <w:rFonts w:ascii="Times New Roman" w:hAnsi="Times New Roman" w:cs="Times New Roman"/>
          <w:sz w:val="22"/>
        </w:rPr>
      </w:pPr>
      <w:r w:rsidRPr="00465AF5">
        <w:rPr>
          <w:rFonts w:ascii="Times New Roman" w:hAnsi="Times New Roman" w:cs="Times New Roman"/>
          <w:sz w:val="22"/>
          <w:lang w:val="ru-RU"/>
        </w:rPr>
        <w:t xml:space="preserve">Модель Басса описывает продажи за период, которые являются производной от распределения. </w:t>
      </w:r>
      <w:r w:rsidRPr="00465AF5">
        <w:rPr>
          <w:rFonts w:ascii="Times New Roman" w:hAnsi="Times New Roman" w:cs="Times New Roman"/>
          <w:sz w:val="22"/>
        </w:rPr>
        <w:t>Было использовано следующее оригинальное уравнение [7]</w:t>
      </w:r>
      <w:r w:rsidR="007B13C0">
        <w:rPr>
          <w:rFonts w:ascii="Times New Roman" w:eastAsia="Times New Roman" w:hAnsi="Times New Roman" w:cs="Times New Roman"/>
          <w:color w:val="3A3A3A"/>
          <w:sz w:val="22"/>
          <w:szCs w:val="22"/>
          <w:lang w:eastAsia="ru-RU" w:bidi="ar-SA"/>
        </w:rPr>
        <w:t>.</w:t>
      </w:r>
    </w:p>
    <w:p w:rsidR="001C41DD" w:rsidRPr="00BD48CC" w:rsidRDefault="00BE6F07" w:rsidP="00BD48CC">
      <w:pPr>
        <w:widowControl/>
        <w:spacing w:after="160"/>
        <w:jc w:val="both"/>
        <w:rPr>
          <w:rFonts w:ascii="Times New Roman" w:eastAsia="Times New Roman" w:hAnsi="Times New Roman" w:cs="Times New Roman"/>
          <w:color w:val="3A3A3A"/>
          <w:sz w:val="22"/>
          <w:szCs w:val="22"/>
          <w:lang w:eastAsia="ru-RU" w:bidi="ar-SA"/>
        </w:rPr>
      </w:pPr>
      <w:r>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F33E14" w:rsidTr="00BE6F07">
        <w:tc>
          <w:tcPr>
            <w:tcW w:w="8642" w:type="dxa"/>
            <w:vAlign w:val="center"/>
          </w:tcPr>
          <w:p w:rsidR="00F33E14" w:rsidRDefault="00F33E14" w:rsidP="00F33E14">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3" w:type="dxa"/>
            <w:vAlign w:val="center"/>
          </w:tcPr>
          <w:p w:rsidR="00F33E14" w:rsidRDefault="00F33E14"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6</w:t>
            </w:r>
            <w:r>
              <w:rPr>
                <w:rFonts w:ascii="Times New Roman" w:hAnsi="Times New Roman" w:cs="Times New Roman"/>
                <w:sz w:val="22"/>
              </w:rPr>
              <w:t>)</w:t>
            </w:r>
          </w:p>
        </w:tc>
      </w:tr>
    </w:tbl>
    <w:p w:rsidR="00F33E14" w:rsidRPr="00465AF5" w:rsidRDefault="00F33E14" w:rsidP="006139AA">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465AF5">
        <w:rPr>
          <w:rFonts w:ascii="Times New Roman" w:hAnsi="Times New Roman" w:cs="Times New Roman"/>
          <w:sz w:val="22"/>
          <w:lang w:val="ru-RU"/>
        </w:rPr>
        <w:t xml:space="preserve"> </w:t>
      </w:r>
      <w:r>
        <w:rPr>
          <w:rFonts w:ascii="Times New Roman" w:hAnsi="Times New Roman" w:cs="Times New Roman"/>
          <w:sz w:val="22"/>
        </w:rPr>
        <w:t>S</w:t>
      </w:r>
      <w:r w:rsidRPr="00465AF5">
        <w:rPr>
          <w:rFonts w:ascii="Times New Roman" w:hAnsi="Times New Roman" w:cs="Times New Roman"/>
          <w:sz w:val="22"/>
          <w:lang w:val="ru-RU"/>
        </w:rPr>
        <w:t>(</w:t>
      </w:r>
      <w:r>
        <w:rPr>
          <w:rFonts w:ascii="Times New Roman" w:hAnsi="Times New Roman" w:cs="Times New Roman"/>
          <w:sz w:val="22"/>
        </w:rPr>
        <w:t>t</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продажи в период</w:t>
      </w:r>
      <w:r w:rsidRPr="00465AF5">
        <w:rPr>
          <w:rFonts w:ascii="Times New Roman" w:hAnsi="Times New Roman" w:cs="Times New Roman"/>
          <w:sz w:val="22"/>
          <w:lang w:val="ru-RU"/>
        </w:rPr>
        <w:t xml:space="preserve"> </w:t>
      </w:r>
      <w:r>
        <w:rPr>
          <w:rFonts w:ascii="Times New Roman" w:hAnsi="Times New Roman" w:cs="Times New Roman"/>
          <w:sz w:val="22"/>
        </w:rPr>
        <w:t>t</w:t>
      </w:r>
      <w:r w:rsidR="0078147B" w:rsidRPr="00465AF5">
        <w:rPr>
          <w:rFonts w:ascii="Times New Roman" w:hAnsi="Times New Roman" w:cs="Times New Roman"/>
          <w:sz w:val="22"/>
          <w:lang w:val="ru-RU"/>
        </w:rPr>
        <w:t xml:space="preserve">;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m:t>
            </m:r>
            <m:r>
              <m:rPr>
                <m:sty m:val="p"/>
              </m:rPr>
              <w:rPr>
                <w:rFonts w:ascii="Cambria Math" w:hAnsi="Cambria Math" w:cs="Times New Roman"/>
                <w:sz w:val="22"/>
                <w:lang w:val="ru-RU"/>
              </w:rPr>
              <m:t>-1</m:t>
            </m:r>
          </m:e>
        </m:d>
        <m:r>
          <m:rPr>
            <m:sty m:val="p"/>
          </m:rPr>
          <w:rPr>
            <w:rFonts w:ascii="Cambria Math" w:hAnsi="Times New Roman" w:cs="Times New Roman"/>
            <w:sz w:val="22"/>
            <w:lang w:val="ru-RU"/>
          </w:rPr>
          <m:t>=</m:t>
        </m:r>
        <m:nary>
          <m:naryPr>
            <m:chr m:val="∑"/>
            <m:limLoc m:val="undOvr"/>
            <m:ctrlPr>
              <w:rPr>
                <w:rFonts w:ascii="Cambria Math" w:hAnsi="Times New Roman" w:cs="Times New Roman"/>
                <w:sz w:val="22"/>
              </w:rPr>
            </m:ctrlPr>
          </m:naryPr>
          <m:sub>
            <m:r>
              <w:rPr>
                <w:rFonts w:ascii="Cambria Math" w:hAnsi="Times New Roman" w:cs="Times New Roman"/>
                <w:sz w:val="22"/>
              </w:rPr>
              <m:t>x</m:t>
            </m:r>
            <m:r>
              <w:rPr>
                <w:rFonts w:ascii="Cambria Math" w:hAnsi="Times New Roman" w:cs="Times New Roman"/>
                <w:sz w:val="22"/>
                <w:lang w:val="ru-RU"/>
              </w:rPr>
              <m:t>=1</m:t>
            </m:r>
          </m:sub>
          <m:sup>
            <m:r>
              <w:rPr>
                <w:rFonts w:ascii="Cambria Math" w:hAnsi="Times New Roman" w:cs="Times New Roman"/>
                <w:sz w:val="22"/>
              </w:rPr>
              <m:t>x</m:t>
            </m:r>
            <m:r>
              <w:rPr>
                <w:rFonts w:ascii="Cambria Math" w:hAnsi="Times New Roman" w:cs="Times New Roman"/>
                <w:sz w:val="22"/>
                <w:lang w:val="ru-RU"/>
              </w:rPr>
              <m:t>=</m:t>
            </m:r>
            <m:r>
              <w:rPr>
                <w:rFonts w:ascii="Cambria Math" w:hAnsi="Times New Roman" w:cs="Times New Roman"/>
                <w:sz w:val="22"/>
              </w:rPr>
              <m:t>t</m:t>
            </m:r>
            <m:r>
              <w:rPr>
                <w:rFonts w:ascii="Cambria Math" w:hAnsi="Times New Roman" w:cs="Times New Roman"/>
                <w:sz w:val="22"/>
                <w:lang w:val="ru-RU"/>
              </w:rPr>
              <m:t>-</m:t>
            </m:r>
            <m:r>
              <w:rPr>
                <w:rFonts w:ascii="Cambria Math" w:hAnsi="Times New Roman" w:cs="Times New Roman"/>
                <w:sz w:val="22"/>
                <w:lang w:val="ru-RU"/>
              </w:rPr>
              <m:t>1</m:t>
            </m:r>
          </m:sup>
          <m:e>
            <m:r>
              <w:rPr>
                <w:rFonts w:ascii="Cambria Math" w:hAnsi="Times New Roman" w:cs="Times New Roman"/>
                <w:sz w:val="22"/>
              </w:rPr>
              <m:t>S</m:t>
            </m:r>
            <m:r>
              <w:rPr>
                <w:rFonts w:ascii="Cambria Math" w:hAnsi="Times New Roman" w:cs="Times New Roman"/>
                <w:sz w:val="22"/>
                <w:lang w:val="ru-RU"/>
              </w:rPr>
              <m:t>(</m:t>
            </m:r>
            <m:r>
              <w:rPr>
                <w:rFonts w:ascii="Cambria Math" w:hAnsi="Times New Roman" w:cs="Times New Roman"/>
                <w:sz w:val="22"/>
              </w:rPr>
              <m:t>x</m:t>
            </m:r>
            <m:r>
              <w:rPr>
                <w:rFonts w:ascii="Cambria Math" w:hAnsi="Times New Roman" w:cs="Times New Roman"/>
                <w:sz w:val="22"/>
                <w:lang w:val="ru-RU"/>
              </w:rPr>
              <m:t>)</m:t>
            </m:r>
          </m:e>
        </m:nary>
        <m:r>
          <w:rPr>
            <w:rFonts w:ascii="Cambria Math" w:hAnsi="Times New Roman" w:cs="Times New Roman"/>
            <w:sz w:val="22"/>
            <w:lang w:val="ru-RU"/>
          </w:rPr>
          <m:t xml:space="preserve"> </m:t>
        </m:r>
      </m:oMath>
      <w:r w:rsidRPr="00465AF5">
        <w:rPr>
          <w:rFonts w:ascii="Times New Roman" w:hAnsi="Times New Roman" w:cs="Times New Roman"/>
          <w:sz w:val="22"/>
          <w:lang w:val="ru-RU"/>
        </w:rPr>
        <w:t xml:space="preserve">– </w:t>
      </w:r>
      <w:r w:rsidR="00465AF5" w:rsidRPr="00465AF5">
        <w:rPr>
          <w:rFonts w:ascii="Times New Roman" w:hAnsi="Times New Roman" w:cs="Times New Roman"/>
          <w:sz w:val="22"/>
          <w:lang w:val="ru-RU"/>
        </w:rPr>
        <w:t>совокупные продажи за период</w:t>
      </w:r>
      <w:r w:rsidRPr="00465AF5">
        <w:rPr>
          <w:rFonts w:ascii="Times New Roman" w:hAnsi="Times New Roman" w:cs="Times New Roman"/>
          <w:sz w:val="22"/>
          <w:lang w:val="ru-RU"/>
        </w:rPr>
        <w:t xml:space="preserve"> [0   ...  </w:t>
      </w:r>
      <w:r>
        <w:rPr>
          <w:rFonts w:ascii="Times New Roman" w:hAnsi="Times New Roman" w:cs="Times New Roman"/>
          <w:sz w:val="22"/>
        </w:rPr>
        <w:t>t</w:t>
      </w:r>
      <w:r w:rsidRPr="00465AF5">
        <w:rPr>
          <w:rFonts w:ascii="Times New Roman" w:hAnsi="Times New Roman" w:cs="Times New Roman"/>
          <w:sz w:val="22"/>
          <w:lang w:val="ru-RU"/>
        </w:rPr>
        <w:t xml:space="preserve"> - 1]</w:t>
      </w:r>
      <w:r w:rsidR="0078147B" w:rsidRPr="00465AF5">
        <w:rPr>
          <w:rFonts w:ascii="Times New Roman" w:hAnsi="Times New Roman" w:cs="Times New Roman"/>
          <w:sz w:val="22"/>
          <w:lang w:val="ru-RU"/>
        </w:rPr>
        <w:t>;</w:t>
      </w:r>
      <w:r w:rsidRPr="00465AF5">
        <w:rPr>
          <w:rFonts w:ascii="Times New Roman" w:hAnsi="Times New Roman" w:cs="Times New Roman"/>
          <w:sz w:val="22"/>
          <w:lang w:val="ru-RU"/>
        </w:rPr>
        <w:t xml:space="preserve"> </w:t>
      </w:r>
      <w:r w:rsidR="00465AF5" w:rsidRPr="00465AF5">
        <w:rPr>
          <w:rFonts w:ascii="Times New Roman" w:hAnsi="Times New Roman" w:cs="Times New Roman"/>
          <w:sz w:val="22"/>
        </w:rPr>
        <w:t>p</w:t>
      </w:r>
      <w:r w:rsidR="00465AF5" w:rsidRPr="00465AF5">
        <w:rPr>
          <w:rFonts w:ascii="Times New Roman" w:hAnsi="Times New Roman" w:cs="Times New Roman"/>
          <w:sz w:val="22"/>
          <w:lang w:val="ru-RU"/>
        </w:rPr>
        <w:t xml:space="preserve"> - коэффициент инновации, </w:t>
      </w:r>
      <w:r w:rsidR="00465AF5" w:rsidRPr="00465AF5">
        <w:rPr>
          <w:rFonts w:ascii="Times New Roman" w:hAnsi="Times New Roman" w:cs="Times New Roman"/>
          <w:sz w:val="22"/>
        </w:rPr>
        <w:t>q</w:t>
      </w:r>
      <w:r w:rsidR="00465AF5" w:rsidRPr="00465AF5">
        <w:rPr>
          <w:rFonts w:ascii="Times New Roman" w:hAnsi="Times New Roman" w:cs="Times New Roman"/>
          <w:sz w:val="22"/>
          <w:lang w:val="ru-RU"/>
        </w:rPr>
        <w:t xml:space="preserve"> - коэффициент имитации, </w:t>
      </w:r>
      <w:r w:rsidR="00465AF5" w:rsidRPr="00465AF5">
        <w:rPr>
          <w:rFonts w:ascii="Times New Roman" w:hAnsi="Times New Roman" w:cs="Times New Roman"/>
          <w:sz w:val="22"/>
        </w:rPr>
        <w:t>m</w:t>
      </w:r>
      <w:r w:rsidR="00465AF5" w:rsidRPr="00465AF5">
        <w:rPr>
          <w:rFonts w:ascii="Times New Roman" w:hAnsi="Times New Roman" w:cs="Times New Roman"/>
          <w:sz w:val="22"/>
          <w:lang w:val="ru-RU"/>
        </w:rPr>
        <w:t xml:space="preserve"> - общее количество всех покупок</w:t>
      </w:r>
      <w:r w:rsidR="00481ED1" w:rsidRPr="00465AF5">
        <w:rPr>
          <w:rFonts w:ascii="Times New Roman" w:hAnsi="Times New Roman" w:cs="Times New Roman"/>
          <w:sz w:val="22"/>
          <w:lang w:val="ru-RU"/>
        </w:rPr>
        <w:t>.</w:t>
      </w:r>
    </w:p>
    <w:p w:rsidR="001C41DD" w:rsidRPr="000211A3" w:rsidRDefault="00465AF5" w:rsidP="001C41DD">
      <w:pPr>
        <w:widowControl/>
        <w:spacing w:after="160" w:line="259" w:lineRule="auto"/>
        <w:jc w:val="both"/>
        <w:rPr>
          <w:rFonts w:ascii="Times New Roman" w:hAnsi="Times New Roman" w:cs="Times New Roman"/>
          <w:sz w:val="22"/>
          <w:lang w:val="ru-RU"/>
        </w:rPr>
      </w:pPr>
      <w:r w:rsidRPr="000211A3">
        <w:rPr>
          <w:rFonts w:ascii="Times New Roman" w:hAnsi="Times New Roman" w:cs="Times New Roman"/>
          <w:sz w:val="22"/>
          <w:lang w:val="ru-RU"/>
        </w:rPr>
        <w:t>Переменный верхний предел</w:t>
      </w:r>
      <w:r w:rsidR="000211A3" w:rsidRPr="000211A3">
        <w:rPr>
          <w:rFonts w:ascii="Times New Roman" w:hAnsi="Times New Roman" w:cs="Times New Roman"/>
          <w:sz w:val="22"/>
          <w:lang w:val="ru-RU"/>
        </w:rPr>
        <w:t xml:space="preserve"> (</w:t>
      </w:r>
      <w:r w:rsidR="000211A3">
        <w:rPr>
          <w:rFonts w:ascii="Times New Roman" w:hAnsi="Times New Roman" w:cs="Times New Roman"/>
          <w:sz w:val="22"/>
        </w:rPr>
        <w:t>Variable</w:t>
      </w:r>
      <w:r w:rsidR="000211A3" w:rsidRPr="000211A3">
        <w:rPr>
          <w:rFonts w:ascii="Times New Roman" w:hAnsi="Times New Roman" w:cs="Times New Roman"/>
          <w:sz w:val="22"/>
          <w:lang w:val="ru-RU"/>
        </w:rPr>
        <w:t xml:space="preserve"> </w:t>
      </w:r>
      <w:r w:rsidR="000211A3">
        <w:rPr>
          <w:rFonts w:ascii="Times New Roman" w:hAnsi="Times New Roman" w:cs="Times New Roman"/>
          <w:sz w:val="22"/>
        </w:rPr>
        <w:t>upper</w:t>
      </w:r>
      <w:r w:rsidR="000211A3" w:rsidRPr="000211A3">
        <w:rPr>
          <w:rFonts w:ascii="Times New Roman" w:hAnsi="Times New Roman" w:cs="Times New Roman"/>
          <w:sz w:val="22"/>
          <w:lang w:val="ru-RU"/>
        </w:rPr>
        <w:t xml:space="preserve"> </w:t>
      </w:r>
      <w:r w:rsidR="000211A3">
        <w:rPr>
          <w:rFonts w:ascii="Times New Roman" w:hAnsi="Times New Roman" w:cs="Times New Roman"/>
          <w:sz w:val="22"/>
        </w:rPr>
        <w:t>limit</w:t>
      </w:r>
      <w:r w:rsidR="000211A3" w:rsidRPr="000211A3">
        <w:rPr>
          <w:rFonts w:ascii="Times New Roman" w:hAnsi="Times New Roman" w:cs="Times New Roman"/>
          <w:sz w:val="22"/>
          <w:lang w:val="ru-RU"/>
        </w:rPr>
        <w:t>)</w:t>
      </w:r>
      <w:r w:rsidR="00BE6F07" w:rsidRPr="000211A3">
        <w:rPr>
          <w:rFonts w:ascii="Times New Roman" w:hAnsi="Times New Roman" w:cs="Times New Roman"/>
          <w:sz w:val="22"/>
          <w:lang w:val="ru-RU"/>
        </w:rPr>
        <w:t>:</w:t>
      </w:r>
    </w:p>
    <w:tbl>
      <w:tblPr>
        <w:tblStyle w:val="a5"/>
        <w:tblW w:w="9369" w:type="dxa"/>
        <w:tblLook w:val="04A0" w:firstRow="1" w:lastRow="0" w:firstColumn="1" w:lastColumn="0" w:noHBand="0" w:noVBand="1"/>
      </w:tblPr>
      <w:tblGrid>
        <w:gridCol w:w="8660"/>
        <w:gridCol w:w="709"/>
      </w:tblGrid>
      <w:tr w:rsidR="001C41DD" w:rsidTr="00BE6F07">
        <w:tc>
          <w:tcPr>
            <w:tcW w:w="8660" w:type="dxa"/>
            <w:vAlign w:val="center"/>
          </w:tcPr>
          <w:p w:rsidR="001C41DD" w:rsidRDefault="001C41DD" w:rsidP="00C95743">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t-1)*k+</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t-1)*k)</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9" w:type="dxa"/>
            <w:vAlign w:val="center"/>
          </w:tcPr>
          <w:p w:rsidR="001C41DD" w:rsidRDefault="001C41DD"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7</w:t>
            </w:r>
            <w:r>
              <w:rPr>
                <w:rFonts w:ascii="Times New Roman" w:hAnsi="Times New Roman" w:cs="Times New Roman"/>
                <w:sz w:val="22"/>
              </w:rPr>
              <w:t>)</w:t>
            </w:r>
          </w:p>
        </w:tc>
      </w:tr>
    </w:tbl>
    <w:p w:rsidR="001C41DD" w:rsidRPr="00465AF5" w:rsidRDefault="001C41DD" w:rsidP="001C41DD">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 xml:space="preserve">Where S(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w:t>
      </w:r>
      <w:r w:rsidRPr="00465AF5">
        <w:rPr>
          <w:rFonts w:ascii="Times New Roman" w:hAnsi="Times New Roman" w:cs="Times New Roman"/>
          <w:sz w:val="22"/>
          <w:lang w:val="ru-RU"/>
        </w:rPr>
        <w:t xml:space="preserve"> - 1]; </w:t>
      </w:r>
      <w:r>
        <w:rPr>
          <w:rFonts w:ascii="Times New Roman" w:hAnsi="Times New Roman" w:cs="Times New Roman"/>
          <w:sz w:val="22"/>
        </w:rPr>
        <w:t>p</w:t>
      </w:r>
      <w:r w:rsidRPr="00465AF5">
        <w:rPr>
          <w:rFonts w:ascii="Times New Roman" w:hAnsi="Times New Roman" w:cs="Times New Roman"/>
          <w:sz w:val="22"/>
          <w:lang w:val="ru-RU"/>
        </w:rPr>
        <w:t xml:space="preserve"> – </w:t>
      </w:r>
      <w:r>
        <w:rPr>
          <w:rFonts w:ascii="Times New Roman" w:hAnsi="Times New Roman" w:cs="Times New Roman"/>
          <w:sz w:val="22"/>
        </w:rPr>
        <w:t>coefficient</w:t>
      </w:r>
      <w:r w:rsidRPr="00465AF5">
        <w:rPr>
          <w:rFonts w:ascii="Times New Roman" w:hAnsi="Times New Roman" w:cs="Times New Roman"/>
          <w:sz w:val="22"/>
          <w:lang w:val="ru-RU"/>
        </w:rPr>
        <w:t xml:space="preserve"> </w:t>
      </w:r>
      <w:r>
        <w:rPr>
          <w:rFonts w:ascii="Times New Roman" w:hAnsi="Times New Roman" w:cs="Times New Roman"/>
          <w:sz w:val="22"/>
        </w:rPr>
        <w:t>of</w:t>
      </w:r>
      <w:r w:rsidRPr="00465AF5">
        <w:rPr>
          <w:rFonts w:ascii="Times New Roman" w:hAnsi="Times New Roman" w:cs="Times New Roman"/>
          <w:sz w:val="22"/>
          <w:lang w:val="ru-RU"/>
        </w:rPr>
        <w:t xml:space="preserve"> </w:t>
      </w:r>
      <w:r>
        <w:rPr>
          <w:rFonts w:ascii="Times New Roman" w:hAnsi="Times New Roman" w:cs="Times New Roman"/>
          <w:sz w:val="22"/>
        </w:rPr>
        <w:t>innovation</w:t>
      </w:r>
      <w:r w:rsidRPr="00465AF5">
        <w:rPr>
          <w:rFonts w:ascii="Times New Roman" w:hAnsi="Times New Roman" w:cs="Times New Roman"/>
          <w:sz w:val="22"/>
          <w:lang w:val="ru-RU"/>
        </w:rPr>
        <w:t xml:space="preserve">, </w:t>
      </w:r>
      <w:r>
        <w:rPr>
          <w:rFonts w:ascii="Times New Roman" w:hAnsi="Times New Roman" w:cs="Times New Roman"/>
          <w:sz w:val="22"/>
        </w:rPr>
        <w:t>q</w:t>
      </w:r>
      <w:r w:rsidRPr="00465AF5">
        <w:rPr>
          <w:rFonts w:ascii="Times New Roman" w:hAnsi="Times New Roman" w:cs="Times New Roman"/>
          <w:sz w:val="22"/>
          <w:lang w:val="ru-RU"/>
        </w:rPr>
        <w:t xml:space="preserve"> – </w:t>
      </w:r>
      <w:r>
        <w:rPr>
          <w:rFonts w:ascii="Times New Roman" w:hAnsi="Times New Roman" w:cs="Times New Roman"/>
          <w:sz w:val="22"/>
        </w:rPr>
        <w:t>coefficient</w:t>
      </w:r>
      <w:r w:rsidRPr="00465AF5">
        <w:rPr>
          <w:rFonts w:ascii="Times New Roman" w:hAnsi="Times New Roman" w:cs="Times New Roman"/>
          <w:sz w:val="22"/>
          <w:lang w:val="ru-RU"/>
        </w:rPr>
        <w:t xml:space="preserve"> </w:t>
      </w:r>
      <w:r>
        <w:rPr>
          <w:rFonts w:ascii="Times New Roman" w:hAnsi="Times New Roman" w:cs="Times New Roman"/>
          <w:sz w:val="22"/>
        </w:rPr>
        <w:t>of</w:t>
      </w:r>
      <w:r w:rsidRPr="00465AF5">
        <w:rPr>
          <w:rFonts w:ascii="Times New Roman" w:hAnsi="Times New Roman" w:cs="Times New Roman"/>
          <w:sz w:val="22"/>
          <w:lang w:val="ru-RU"/>
        </w:rPr>
        <w:t xml:space="preserve"> </w:t>
      </w:r>
      <w:r>
        <w:rPr>
          <w:rFonts w:ascii="Times New Roman" w:hAnsi="Times New Roman" w:cs="Times New Roman"/>
          <w:sz w:val="22"/>
        </w:rPr>
        <w:t>imitation</w:t>
      </w:r>
      <w:r w:rsidRPr="00465AF5">
        <w:rPr>
          <w:rFonts w:ascii="Times New Roman" w:hAnsi="Times New Roman" w:cs="Times New Roman"/>
          <w:sz w:val="22"/>
          <w:lang w:val="ru-RU"/>
        </w:rPr>
        <w:t xml:space="preserve">, </w:t>
      </w:r>
      <w:r>
        <w:rPr>
          <w:rFonts w:ascii="Times New Roman" w:hAnsi="Times New Roman" w:cs="Times New Roman"/>
          <w:sz w:val="22"/>
        </w:rPr>
        <w:t>M</w:t>
      </w:r>
      <w:r>
        <w:rPr>
          <w:rFonts w:ascii="Times New Roman" w:hAnsi="Times New Roman" w:cs="Times New Roman"/>
          <w:sz w:val="22"/>
          <w:vertAlign w:val="subscript"/>
        </w:rPr>
        <w:t>i</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общее производство электроэнергии в предыдущем году</w:t>
      </w:r>
      <w:r w:rsidRPr="00465AF5">
        <w:rPr>
          <w:rFonts w:ascii="Times New Roman" w:hAnsi="Times New Roman" w:cs="Times New Roman"/>
          <w:sz w:val="22"/>
          <w:lang w:val="ru-RU"/>
        </w:rPr>
        <w:t xml:space="preserve">, </w:t>
      </w:r>
      <w:r>
        <w:rPr>
          <w:rFonts w:ascii="Times New Roman" w:hAnsi="Times New Roman" w:cs="Times New Roman"/>
          <w:sz w:val="22"/>
        </w:rPr>
        <w:t>k</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предельная доля ветровой энергии в общем производстве электроэнергии</w:t>
      </w:r>
      <w:r w:rsidRPr="00465AF5">
        <w:rPr>
          <w:rFonts w:ascii="Times New Roman" w:hAnsi="Times New Roman" w:cs="Times New Roman"/>
          <w:sz w:val="22"/>
          <w:lang w:val="ru-RU"/>
        </w:rPr>
        <w:t>.</w:t>
      </w:r>
    </w:p>
    <w:p w:rsidR="00AF5E01" w:rsidRPr="00465AF5" w:rsidRDefault="00465AF5" w:rsidP="00AF5E01">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Переменный верхний предел с учетом переменных затрат</w:t>
      </w:r>
      <w:r w:rsidR="000211A3"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Variable</w:t>
      </w:r>
      <w:r w:rsidR="00E11169"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upper</w:t>
      </w:r>
      <w:r w:rsidR="00E11169"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limit</w:t>
      </w:r>
      <w:r w:rsidR="00E11169"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considering</w:t>
      </w:r>
      <w:r w:rsidR="00E11169"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variable</w:t>
      </w:r>
      <w:r w:rsidR="00E11169" w:rsidRPr="00E11169">
        <w:rPr>
          <w:rFonts w:ascii="Times New Roman" w:hAnsi="Times New Roman" w:cs="Times New Roman"/>
          <w:sz w:val="22"/>
          <w:lang w:val="ru-RU"/>
        </w:rPr>
        <w:t xml:space="preserve"> </w:t>
      </w:r>
      <w:r w:rsidR="00E11169" w:rsidRPr="00E11169">
        <w:rPr>
          <w:rFonts w:ascii="Times New Roman" w:hAnsi="Times New Roman" w:cs="Times New Roman"/>
          <w:sz w:val="22"/>
        </w:rPr>
        <w:t>costs</w:t>
      </w:r>
      <w:r w:rsidR="000211A3" w:rsidRPr="00E11169">
        <w:rPr>
          <w:rFonts w:ascii="Times New Roman" w:hAnsi="Times New Roman" w:cs="Times New Roman"/>
          <w:sz w:val="22"/>
          <w:lang w:val="ru-RU"/>
        </w:rPr>
        <w:t>)</w:t>
      </w:r>
      <w:r w:rsidR="00BE6F07" w:rsidRPr="00465AF5">
        <w:rPr>
          <w:rFonts w:ascii="Times New Roman" w:hAnsi="Times New Roman" w:cs="Times New Roman"/>
          <w:sz w:val="22"/>
          <w:lang w:val="ru-RU"/>
        </w:rPr>
        <w:t>:</w:t>
      </w:r>
      <w:r w:rsidR="00AF5E01" w:rsidRPr="00465AF5">
        <w:rPr>
          <w:rFonts w:ascii="Times New Roman" w:hAnsi="Times New Roman" w:cs="Times New Roman"/>
          <w:sz w:val="22"/>
          <w:lang w:val="ru-RU"/>
        </w:rPr>
        <w:t xml:space="preserve"> </w:t>
      </w:r>
    </w:p>
    <w:tbl>
      <w:tblPr>
        <w:tblStyle w:val="a5"/>
        <w:tblW w:w="9351" w:type="dxa"/>
        <w:tblLook w:val="04A0" w:firstRow="1" w:lastRow="0" w:firstColumn="1" w:lastColumn="0" w:noHBand="0" w:noVBand="1"/>
      </w:tblPr>
      <w:tblGrid>
        <w:gridCol w:w="8642"/>
        <w:gridCol w:w="709"/>
      </w:tblGrid>
      <w:tr w:rsidR="00AF5E01" w:rsidTr="00BE6F07">
        <w:tc>
          <w:tcPr>
            <w:tcW w:w="8642" w:type="dxa"/>
            <w:vAlign w:val="center"/>
          </w:tcPr>
          <w:p w:rsidR="00AF5E01" w:rsidRDefault="00AF5E01" w:rsidP="00BE6F07">
            <w:pPr>
              <w:widowControl/>
              <w:spacing w:after="160" w:line="259" w:lineRule="auto"/>
              <w:jc w:val="center"/>
              <w:rPr>
                <w:rFonts w:ascii="Times New Roman" w:hAnsi="Times New Roman" w:cs="Times New Roman"/>
                <w:sz w:val="22"/>
              </w:rPr>
            </w:pPr>
            <m:oMathPara>
              <m:oMath>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p*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r>
                  <w:rPr>
                    <w:rFonts w:ascii="Cambria Math" w:hAnsi="Cambria Math" w:cs="Times New Roman"/>
                    <w:sz w:val="20"/>
                  </w:rPr>
                  <m:t>)+</m:t>
                </m:r>
                <m:d>
                  <m:dPr>
                    <m:ctrlPr>
                      <w:rPr>
                        <w:rFonts w:ascii="Cambria Math" w:hAnsi="Cambria Math" w:cs="Times New Roman"/>
                        <w:i/>
                        <w:sz w:val="20"/>
                      </w:rPr>
                    </m:ctrlPr>
                  </m:dPr>
                  <m:e>
                    <m:r>
                      <w:rPr>
                        <w:rFonts w:ascii="Cambria Math" w:hAnsi="Cambria Math" w:cs="Times New Roman"/>
                        <w:sz w:val="20"/>
                      </w:rPr>
                      <m:t>q-p</m:t>
                    </m:r>
                  </m:e>
                </m:d>
                <m:r>
                  <w:rPr>
                    <w:rFonts w:ascii="Cambria Math" w:hAnsi="Cambria Math" w:cs="Times New Roman"/>
                    <w:sz w:val="20"/>
                  </w:rPr>
                  <m:t>*Y</m:t>
                </m:r>
                <m:d>
                  <m:dPr>
                    <m:ctrlPr>
                      <w:rPr>
                        <w:rFonts w:ascii="Cambria Math" w:hAnsi="Cambria Math" w:cs="Times New Roman"/>
                        <w:i/>
                        <w:sz w:val="20"/>
                      </w:rPr>
                    </m:ctrlPr>
                  </m:dPr>
                  <m:e>
                    <m:r>
                      <w:rPr>
                        <w:rFonts w:ascii="Cambria Math" w:hAnsi="Cambria Math" w:cs="Times New Roman"/>
                        <w:sz w:val="20"/>
                      </w:rPr>
                      <m:t>t-1</m:t>
                    </m:r>
                  </m:e>
                </m:d>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q</m:t>
                    </m:r>
                  </m:num>
                  <m:den>
                    <m:r>
                      <w:rPr>
                        <w:rFonts w:ascii="Cambria Math" w:hAnsi="Cambria Math" w:cs="Times New Roman"/>
                        <w:sz w:val="20"/>
                      </w:rPr>
                      <m:t>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2</m:t>
                    </m:r>
                  </m:sup>
                </m:sSup>
                <m:r>
                  <w:rPr>
                    <w:rFonts w:ascii="Cambria Math" w:hAnsi="Cambria Math" w:cs="Times New Roman"/>
                    <w:sz w:val="20"/>
                  </w:rPr>
                  <m:t>(t-1)</m:t>
                </m:r>
              </m:oMath>
            </m:oMathPara>
          </w:p>
        </w:tc>
        <w:tc>
          <w:tcPr>
            <w:tcW w:w="709" w:type="dxa"/>
            <w:vAlign w:val="center"/>
          </w:tcPr>
          <w:p w:rsidR="00AF5E01" w:rsidRDefault="00AF5E01"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8</w:t>
            </w:r>
            <w:r>
              <w:rPr>
                <w:rFonts w:ascii="Times New Roman" w:hAnsi="Times New Roman" w:cs="Times New Roman"/>
                <w:sz w:val="22"/>
              </w:rPr>
              <w:t>)</w:t>
            </w:r>
          </w:p>
        </w:tc>
      </w:tr>
    </w:tbl>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S(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w:t>
      </w:r>
      <w:r w:rsidR="00465AF5" w:rsidRPr="00465AF5">
        <w:rPr>
          <w:rFonts w:ascii="Times New Roman" w:hAnsi="Times New Roman" w:cs="Times New Roman"/>
          <w:sz w:val="22"/>
        </w:rPr>
        <w:t>кумулятивные продажи за период</w:t>
      </w:r>
      <w:r>
        <w:rPr>
          <w:rFonts w:ascii="Times New Roman" w:hAnsi="Times New Roman" w:cs="Times New Roman"/>
          <w:sz w:val="22"/>
        </w:rPr>
        <w:t xml:space="preserve"> [0   ...  t - 1]; p – coefficient of innovation,</w:t>
      </w:r>
      <w:r w:rsidR="00C95743">
        <w:rPr>
          <w:rFonts w:ascii="Times New Roman" w:hAnsi="Times New Roman" w:cs="Times New Roman"/>
          <w:sz w:val="22"/>
        </w:rPr>
        <w:t xml:space="preserve"> q – coefficient of imitation, M(t-1)</w:t>
      </w:r>
      <w:r>
        <w:rPr>
          <w:rFonts w:ascii="Times New Roman" w:hAnsi="Times New Roman" w:cs="Times New Roman"/>
          <w:sz w:val="22"/>
        </w:rPr>
        <w:t xml:space="preserve"> =  </w:t>
      </w:r>
      <w:r w:rsidR="00465AF5" w:rsidRPr="00465AF5">
        <w:rPr>
          <w:rFonts w:ascii="Times New Roman" w:hAnsi="Times New Roman" w:cs="Times New Roman"/>
          <w:sz w:val="22"/>
        </w:rPr>
        <w:t>общее производство электроэнергии в предыдущем году</w:t>
      </w:r>
      <w:r w:rsidR="00BE6F07">
        <w:rPr>
          <w:rFonts w:ascii="Times New Roman" w:hAnsi="Times New Roman" w:cs="Times New Roman"/>
          <w:sz w:val="22"/>
        </w:rPr>
        <w:t>, R</w:t>
      </w:r>
      <w:r>
        <w:rPr>
          <w:rFonts w:ascii="Times New Roman" w:hAnsi="Times New Roman" w:cs="Times New Roman"/>
          <w:sz w:val="22"/>
        </w:rPr>
        <w:t xml:space="preserve"> – </w:t>
      </w:r>
      <w:r w:rsidR="00465AF5" w:rsidRPr="00465AF5">
        <w:rPr>
          <w:rFonts w:ascii="Times New Roman" w:hAnsi="Times New Roman" w:cs="Times New Roman"/>
          <w:sz w:val="22"/>
        </w:rPr>
        <w:t>коэффициент кривой цен</w:t>
      </w:r>
      <w:r w:rsidR="00371DE4">
        <w:rPr>
          <w:rFonts w:ascii="Times New Roman" w:hAnsi="Times New Roman" w:cs="Times New Roman"/>
          <w:sz w:val="22"/>
        </w:rPr>
        <w:t>, c</w:t>
      </w:r>
      <w:r w:rsidR="00C95743" w:rsidRPr="00C95743">
        <w:rPr>
          <w:rFonts w:ascii="Times New Roman" w:hAnsi="Times New Roman" w:cs="Times New Roman"/>
          <w:sz w:val="22"/>
          <w:vertAlign w:val="subscript"/>
        </w:rPr>
        <w:t>t-1</w:t>
      </w:r>
      <w:r w:rsidR="00371DE4" w:rsidRPr="00C95743">
        <w:rPr>
          <w:rFonts w:ascii="Times New Roman" w:hAnsi="Times New Roman" w:cs="Times New Roman"/>
          <w:sz w:val="22"/>
          <w:vertAlign w:val="subscript"/>
        </w:rPr>
        <w:t xml:space="preserve"> </w:t>
      </w:r>
      <w:r w:rsidR="00371DE4">
        <w:rPr>
          <w:rFonts w:ascii="Times New Roman" w:hAnsi="Times New Roman" w:cs="Times New Roman"/>
          <w:sz w:val="22"/>
        </w:rPr>
        <w:t xml:space="preserve">– </w:t>
      </w:r>
      <w:r w:rsidR="00465AF5" w:rsidRPr="00465AF5">
        <w:rPr>
          <w:rFonts w:ascii="Times New Roman" w:hAnsi="Times New Roman" w:cs="Times New Roman"/>
          <w:sz w:val="22"/>
        </w:rPr>
        <w:t>затраты на 1 кВт/ч в предыдущем году</w:t>
      </w:r>
      <w:r>
        <w:rPr>
          <w:rFonts w:ascii="Times New Roman" w:hAnsi="Times New Roman" w:cs="Times New Roman"/>
          <w:sz w:val="22"/>
        </w:rPr>
        <w:t>.</w:t>
      </w:r>
    </w:p>
    <w:p w:rsidR="00AB0273" w:rsidRDefault="00AB0273" w:rsidP="00375D51">
      <w:pPr>
        <w:widowControl/>
        <w:spacing w:after="160" w:line="259" w:lineRule="auto"/>
        <w:jc w:val="both"/>
        <w:rPr>
          <w:rFonts w:ascii="Times New Roman" w:hAnsi="Times New Roman" w:cs="Times New Roman"/>
          <w:sz w:val="22"/>
        </w:rPr>
      </w:pPr>
    </w:p>
    <w:p w:rsidR="006E48FE" w:rsidRDefault="006E48FE">
      <w:pPr>
        <w:widowControl/>
        <w:spacing w:after="160" w:line="259" w:lineRule="auto"/>
        <w:rPr>
          <w:rFonts w:ascii="Times New Roman" w:hAnsi="Times New Roman" w:cs="Times New Roman"/>
          <w:b/>
          <w:i/>
          <w:sz w:val="22"/>
        </w:rPr>
      </w:pPr>
      <w:r>
        <w:rPr>
          <w:rFonts w:ascii="Times New Roman" w:hAnsi="Times New Roman" w:cs="Times New Roman"/>
          <w:b/>
          <w:i/>
          <w:sz w:val="22"/>
        </w:rPr>
        <w:lastRenderedPageBreak/>
        <w:br w:type="page"/>
      </w:r>
    </w:p>
    <w:p w:rsidR="00866C71" w:rsidRPr="000211A3" w:rsidRDefault="00866C71" w:rsidP="00324A08">
      <w:pPr>
        <w:widowControl/>
        <w:spacing w:after="160" w:line="259" w:lineRule="auto"/>
        <w:jc w:val="both"/>
        <w:rPr>
          <w:rFonts w:ascii="Times New Roman" w:hAnsi="Times New Roman" w:cs="Times New Roman"/>
          <w:b/>
          <w:i/>
          <w:sz w:val="22"/>
          <w:lang w:val="ru-RU"/>
        </w:rPr>
      </w:pPr>
      <w:bookmarkStart w:id="0" w:name="_GoBack"/>
      <w:bookmarkEnd w:id="0"/>
      <w:r w:rsidRPr="00324A08">
        <w:rPr>
          <w:rFonts w:ascii="Times New Roman" w:hAnsi="Times New Roman" w:cs="Times New Roman"/>
          <w:b/>
          <w:i/>
          <w:sz w:val="22"/>
        </w:rPr>
        <w:lastRenderedPageBreak/>
        <w:t>The</w:t>
      </w:r>
      <w:r w:rsidRPr="000211A3">
        <w:rPr>
          <w:rFonts w:ascii="Times New Roman" w:hAnsi="Times New Roman" w:cs="Times New Roman"/>
          <w:b/>
          <w:i/>
          <w:sz w:val="22"/>
          <w:lang w:val="ru-RU"/>
        </w:rPr>
        <w:t xml:space="preserve"> </w:t>
      </w:r>
      <w:r w:rsidRPr="00324A08">
        <w:rPr>
          <w:rFonts w:ascii="Times New Roman" w:hAnsi="Times New Roman" w:cs="Times New Roman"/>
          <w:b/>
          <w:i/>
          <w:sz w:val="22"/>
        </w:rPr>
        <w:t>Gompertz</w:t>
      </w:r>
      <w:r w:rsidRPr="000211A3">
        <w:rPr>
          <w:rFonts w:ascii="Times New Roman" w:hAnsi="Times New Roman" w:cs="Times New Roman"/>
          <w:b/>
          <w:i/>
          <w:sz w:val="22"/>
          <w:lang w:val="ru-RU"/>
        </w:rPr>
        <w:t xml:space="preserve"> </w:t>
      </w:r>
      <w:r w:rsidRPr="00324A08">
        <w:rPr>
          <w:rFonts w:ascii="Times New Roman" w:hAnsi="Times New Roman" w:cs="Times New Roman"/>
          <w:b/>
          <w:i/>
          <w:sz w:val="22"/>
        </w:rPr>
        <w:t>model</w:t>
      </w:r>
      <w:r w:rsidRPr="000211A3">
        <w:rPr>
          <w:rFonts w:ascii="Times New Roman" w:hAnsi="Times New Roman" w:cs="Times New Roman"/>
          <w:b/>
          <w:i/>
          <w:sz w:val="22"/>
          <w:lang w:val="ru-RU"/>
        </w:rPr>
        <w:t>:</w:t>
      </w:r>
    </w:p>
    <w:p w:rsidR="00EC0143" w:rsidRPr="00465AF5" w:rsidRDefault="00465AF5" w:rsidP="00324A08">
      <w:pPr>
        <w:widowControl/>
        <w:spacing w:after="160" w:line="259" w:lineRule="auto"/>
        <w:jc w:val="both"/>
        <w:rPr>
          <w:rFonts w:ascii="Times New Roman" w:hAnsi="Times New Roman" w:cs="Times New Roman"/>
          <w:color w:val="202122"/>
          <w:sz w:val="22"/>
          <w:szCs w:val="22"/>
          <w:shd w:val="clear" w:color="auto" w:fill="FFFFFF"/>
          <w:lang w:val="ru-RU"/>
        </w:rPr>
      </w:pPr>
      <w:r w:rsidRPr="00465AF5">
        <w:rPr>
          <w:rFonts w:ascii="Times New Roman" w:hAnsi="Times New Roman" w:cs="Times New Roman"/>
          <w:color w:val="202122"/>
          <w:sz w:val="22"/>
          <w:szCs w:val="22"/>
          <w:shd w:val="clear" w:color="auto" w:fill="FFFFFF"/>
          <w:lang w:val="ru-RU"/>
        </w:rPr>
        <w:t>Это тип математической модели для временных рядов, где рост в начале периода происходит медленнее, чем в конце (см. рисунок 6,7). Она напоминает логистическую кривую, но не является симметричной. Замедление происходит не так быстро, как ускорение. Модель Гомпертца [13] [14], успешно применяется для оценки различных процессов роста [15] [16]. В некоторых случаях распределение Гомпертца показывает лучшие результаты, чем логистические модели роста</w:t>
      </w:r>
      <w:r w:rsidR="00D12A51" w:rsidRPr="00465AF5">
        <w:rPr>
          <w:rFonts w:ascii="Times New Roman" w:hAnsi="Times New Roman" w:cs="Times New Roman"/>
          <w:color w:val="202122"/>
          <w:sz w:val="22"/>
          <w:szCs w:val="22"/>
          <w:shd w:val="clear" w:color="auto" w:fill="FFFFFF"/>
          <w:lang w:val="ru-RU"/>
        </w:rPr>
        <w:t>.</w:t>
      </w:r>
    </w:p>
    <w:p w:rsidR="00F0681D"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r w:rsidRPr="00F0681D">
        <w:rPr>
          <w:rFonts w:ascii="Times New Roman" w:hAnsi="Times New Roman" w:cs="Times New Roman"/>
          <w:noProof/>
          <w:color w:val="202122"/>
          <w:sz w:val="22"/>
          <w:szCs w:val="22"/>
          <w:shd w:val="clear" w:color="auto" w:fill="FFFFFF"/>
          <w:lang w:val="ru-RU" w:eastAsia="ru-RU" w:bidi="ar-SA"/>
        </w:rPr>
        <mc:AlternateContent>
          <mc:Choice Requires="wps">
            <w:drawing>
              <wp:anchor distT="45720" distB="45720" distL="114300" distR="114300" simplePos="0" relativeHeight="251684864" behindDoc="1" locked="0" layoutInCell="1" allowOverlap="1">
                <wp:simplePos x="0" y="0"/>
                <wp:positionH relativeFrom="margin">
                  <wp:posOffset>1466850</wp:posOffset>
                </wp:positionH>
                <wp:positionV relativeFrom="paragraph">
                  <wp:posOffset>3810</wp:posOffset>
                </wp:positionV>
                <wp:extent cx="2867025" cy="2347595"/>
                <wp:effectExtent l="0" t="0" r="9525"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47595"/>
                        </a:xfrm>
                        <a:prstGeom prst="rect">
                          <a:avLst/>
                        </a:prstGeom>
                        <a:solidFill>
                          <a:srgbClr val="FFFFFF"/>
                        </a:solidFill>
                        <a:ln w="9525">
                          <a:noFill/>
                          <a:miter lim="800000"/>
                          <a:headEnd/>
                          <a:tailEnd/>
                        </a:ln>
                      </wps:spPr>
                      <wps:txbx>
                        <w:txbxContent>
                          <w:p w:rsidR="000211A3" w:rsidRDefault="000211A3"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4">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0211A3" w:rsidRPr="006E48FE" w:rsidRDefault="000211A3"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6. Gompertz model and the first derivative 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5.5pt;margin-top:.3pt;width:225.75pt;height:184.85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" stroked="f">
                <v:textbox>
                  <w:txbxContent>
                    <w:p w:rsidR="000211A3" w:rsidRDefault="000211A3"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4">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0211A3" w:rsidRPr="006E48FE" w:rsidRDefault="000211A3"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6. Gompertz model and the first derivative 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
                  </w:txbxContent>
                </v:textbox>
                <w10:wrap anchorx="margin"/>
              </v:shape>
            </w:pict>
          </mc:Fallback>
        </mc:AlternateContent>
      </w: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866C71" w:rsidRDefault="00866C71" w:rsidP="00324A08">
      <w:pPr>
        <w:widowControl/>
        <w:spacing w:after="160" w:line="259" w:lineRule="auto"/>
        <w:jc w:val="both"/>
        <w:rPr>
          <w:rFonts w:ascii="Times New Roman" w:hAnsi="Times New Roman" w:cs="Times New Roman"/>
          <w:sz w:val="22"/>
          <w:szCs w:val="22"/>
        </w:rPr>
      </w:pPr>
      <w:r w:rsidRPr="00C23A2D">
        <w:rPr>
          <w:rFonts w:ascii="Times New Roman" w:hAnsi="Times New Roman" w:cs="Times New Roman"/>
          <w:sz w:val="22"/>
          <w:szCs w:val="22"/>
        </w:rPr>
        <w:t>Basic equation:</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 (M-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2)</w:t>
            </w:r>
          </w:p>
        </w:tc>
      </w:tr>
    </w:tbl>
    <w:p w:rsidR="00866C71" w:rsidRPr="00465AF5" w:rsidRDefault="00465AF5" w:rsidP="00324A08">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где </w:t>
      </w:r>
      <w:r w:rsidRPr="00465AF5">
        <w:rPr>
          <w:rFonts w:ascii="Times New Roman" w:hAnsi="Times New Roman" w:cs="Times New Roman"/>
          <w:sz w:val="22"/>
        </w:rPr>
        <w:t>Y</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ветровая генерация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r w:rsidRPr="00465AF5">
        <w:rPr>
          <w:rFonts w:ascii="Times New Roman" w:hAnsi="Times New Roman" w:cs="Times New Roman"/>
          <w:sz w:val="22"/>
        </w:rPr>
        <w:t>Xmin</w:t>
      </w:r>
      <w:r w:rsidRPr="00465AF5">
        <w:rPr>
          <w:rFonts w:ascii="Times New Roman" w:hAnsi="Times New Roman" w:cs="Times New Roman"/>
          <w:sz w:val="22"/>
          <w:lang w:val="ru-RU"/>
        </w:rPr>
        <w:t xml:space="preserve"> - ветровая генерация в первой точке; </w:t>
      </w:r>
      <w:r w:rsidRPr="00465AF5">
        <w:rPr>
          <w:rFonts w:ascii="Times New Roman" w:hAnsi="Times New Roman" w:cs="Times New Roman"/>
          <w:sz w:val="22"/>
        </w:rPr>
        <w:t>M</w:t>
      </w:r>
      <w:r w:rsidRPr="00465AF5">
        <w:rPr>
          <w:rFonts w:ascii="Times New Roman" w:hAnsi="Times New Roman" w:cs="Times New Roman"/>
          <w:sz w:val="22"/>
          <w:lang w:val="ru-RU"/>
        </w:rPr>
        <w:t xml:space="preserve"> - верхний предел роста генерации; </w:t>
      </w:r>
      <w:r w:rsidRPr="00465AF5">
        <w:rPr>
          <w:rFonts w:ascii="Times New Roman" w:hAnsi="Times New Roman" w:cs="Times New Roman"/>
          <w:sz w:val="22"/>
        </w:rPr>
        <w:t>l</w:t>
      </w:r>
      <w:r w:rsidRPr="00465AF5">
        <w:rPr>
          <w:rFonts w:ascii="Times New Roman" w:hAnsi="Times New Roman" w:cs="Times New Roman"/>
          <w:sz w:val="22"/>
          <w:lang w:val="ru-RU"/>
        </w:rPr>
        <w:t xml:space="preserve"> и </w:t>
      </w:r>
      <w:r w:rsidRPr="00465AF5">
        <w:rPr>
          <w:rFonts w:ascii="Times New Roman" w:hAnsi="Times New Roman" w:cs="Times New Roman"/>
          <w:sz w:val="22"/>
        </w:rPr>
        <w:t>α</w:t>
      </w:r>
      <w:r w:rsidRPr="00465AF5">
        <w:rPr>
          <w:rFonts w:ascii="Times New Roman" w:hAnsi="Times New Roman" w:cs="Times New Roman"/>
          <w:sz w:val="22"/>
          <w:lang w:val="ru-RU"/>
        </w:rPr>
        <w:t xml:space="preserve"> - коэффициенты, определяющие форму кривой</w:t>
      </w:r>
      <w:r w:rsidR="00866C71" w:rsidRPr="00465AF5">
        <w:rPr>
          <w:rFonts w:ascii="Times New Roman" w:hAnsi="Times New Roman" w:cs="Times New Roman"/>
          <w:sz w:val="22"/>
          <w:lang w:val="ru-RU"/>
        </w:rPr>
        <w:t>.</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3)</w:t>
            </w:r>
          </w:p>
        </w:tc>
      </w:tr>
    </w:tbl>
    <w:p w:rsidR="00866C71" w:rsidRPr="00465AF5" w:rsidRDefault="00465AF5" w:rsidP="00324A08">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где </w:t>
      </w:r>
      <w:r w:rsidRPr="00465AF5">
        <w:rPr>
          <w:rFonts w:ascii="Times New Roman" w:hAnsi="Times New Roman" w:cs="Times New Roman"/>
          <w:sz w:val="22"/>
        </w:rPr>
        <w:t>Y</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ветровая генерация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r w:rsidRPr="00465AF5">
        <w:rPr>
          <w:rFonts w:ascii="Times New Roman" w:hAnsi="Times New Roman" w:cs="Times New Roman"/>
          <w:sz w:val="22"/>
        </w:rPr>
        <w:t>Xmin</w:t>
      </w:r>
      <w:r w:rsidRPr="00465AF5">
        <w:rPr>
          <w:rFonts w:ascii="Times New Roman" w:hAnsi="Times New Roman" w:cs="Times New Roman"/>
          <w:sz w:val="22"/>
          <w:lang w:val="ru-RU"/>
        </w:rPr>
        <w:t xml:space="preserve"> - выработка ветра в первой точке; </w:t>
      </w:r>
      <w:r w:rsidRPr="00465AF5">
        <w:rPr>
          <w:rFonts w:ascii="Times New Roman" w:hAnsi="Times New Roman" w:cs="Times New Roman"/>
          <w:sz w:val="22"/>
        </w:rPr>
        <w:t>M</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общее производство электроэнергии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r w:rsidRPr="00465AF5">
        <w:rPr>
          <w:rFonts w:ascii="Times New Roman" w:hAnsi="Times New Roman" w:cs="Times New Roman"/>
          <w:sz w:val="22"/>
        </w:rPr>
        <w:t>k</w:t>
      </w:r>
      <w:r w:rsidRPr="00465AF5">
        <w:rPr>
          <w:rFonts w:ascii="Times New Roman" w:hAnsi="Times New Roman" w:cs="Times New Roman"/>
          <w:sz w:val="22"/>
          <w:lang w:val="ru-RU"/>
        </w:rPr>
        <w:t xml:space="preserve"> - достижимая доля выработки энергии ветра; </w:t>
      </w:r>
      <w:r w:rsidRPr="00465AF5">
        <w:rPr>
          <w:rFonts w:ascii="Times New Roman" w:hAnsi="Times New Roman" w:cs="Times New Roman"/>
          <w:sz w:val="22"/>
        </w:rPr>
        <w:t>l</w:t>
      </w:r>
      <w:r w:rsidRPr="00465AF5">
        <w:rPr>
          <w:rFonts w:ascii="Times New Roman" w:hAnsi="Times New Roman" w:cs="Times New Roman"/>
          <w:sz w:val="22"/>
          <w:lang w:val="ru-RU"/>
        </w:rPr>
        <w:t xml:space="preserve"> и </w:t>
      </w:r>
      <w:r w:rsidRPr="00465AF5">
        <w:rPr>
          <w:rFonts w:ascii="Times New Roman" w:hAnsi="Times New Roman" w:cs="Times New Roman"/>
          <w:sz w:val="22"/>
        </w:rPr>
        <w:t>α</w:t>
      </w:r>
      <w:r w:rsidRPr="00465AF5">
        <w:rPr>
          <w:rFonts w:ascii="Times New Roman" w:hAnsi="Times New Roman" w:cs="Times New Roman"/>
          <w:sz w:val="22"/>
          <w:lang w:val="ru-RU"/>
        </w:rPr>
        <w:t xml:space="preserve"> - коэффициенты, определяющие форму кривой</w:t>
      </w:r>
      <w:r w:rsidR="00866C71" w:rsidRPr="00465AF5">
        <w:rPr>
          <w:rFonts w:ascii="Times New Roman" w:hAnsi="Times New Roman" w:cs="Times New Roman"/>
          <w:sz w:val="22"/>
          <w:lang w:val="ru-RU"/>
        </w:rPr>
        <w:t>.</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4)</w:t>
            </w:r>
          </w:p>
        </w:tc>
      </w:tr>
    </w:tbl>
    <w:p w:rsidR="00866C71" w:rsidRPr="00465AF5" w:rsidRDefault="00866C71" w:rsidP="00324A08">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465AF5">
        <w:rPr>
          <w:rFonts w:ascii="Times New Roman" w:hAnsi="Times New Roman" w:cs="Times New Roman"/>
          <w:sz w:val="22"/>
          <w:lang w:val="ru-RU"/>
        </w:rPr>
        <w:t xml:space="preserve"> </w:t>
      </w:r>
      <w:r>
        <w:rPr>
          <w:rFonts w:ascii="Times New Roman" w:hAnsi="Times New Roman" w:cs="Times New Roman"/>
          <w:sz w:val="22"/>
        </w:rPr>
        <w:t>Y</w:t>
      </w:r>
      <w:r w:rsidRPr="00465AF5">
        <w:rPr>
          <w:rFonts w:ascii="Times New Roman" w:hAnsi="Times New Roman" w:cs="Times New Roman"/>
          <w:sz w:val="22"/>
          <w:lang w:val="ru-RU"/>
        </w:rPr>
        <w:t>(</w:t>
      </w:r>
      <w:r>
        <w:rPr>
          <w:rFonts w:ascii="Times New Roman" w:hAnsi="Times New Roman" w:cs="Times New Roman"/>
          <w:sz w:val="22"/>
        </w:rPr>
        <w:t>t</w:t>
      </w:r>
      <w:r w:rsidRPr="00465AF5">
        <w:rPr>
          <w:rFonts w:ascii="Times New Roman" w:hAnsi="Times New Roman" w:cs="Times New Roman"/>
          <w:sz w:val="22"/>
          <w:lang w:val="ru-RU"/>
        </w:rPr>
        <w:t xml:space="preserve">) – </w:t>
      </w:r>
      <w:r>
        <w:rPr>
          <w:rFonts w:ascii="Times New Roman" w:hAnsi="Times New Roman" w:cs="Times New Roman"/>
          <w:sz w:val="22"/>
        </w:rPr>
        <w:t>wind</w:t>
      </w:r>
      <w:r w:rsidRPr="00465AF5">
        <w:rPr>
          <w:rFonts w:ascii="Times New Roman" w:hAnsi="Times New Roman" w:cs="Times New Roman"/>
          <w:sz w:val="22"/>
          <w:lang w:val="ru-RU"/>
        </w:rPr>
        <w:t xml:space="preserve"> </w:t>
      </w:r>
      <w:r>
        <w:rPr>
          <w:rFonts w:ascii="Times New Roman" w:hAnsi="Times New Roman" w:cs="Times New Roman"/>
          <w:sz w:val="22"/>
        </w:rPr>
        <w:t>generation</w:t>
      </w:r>
      <w:r w:rsidRPr="00465AF5">
        <w:rPr>
          <w:rFonts w:ascii="Times New Roman" w:hAnsi="Times New Roman" w:cs="Times New Roman"/>
          <w:sz w:val="22"/>
          <w:lang w:val="ru-RU"/>
        </w:rPr>
        <w:t xml:space="preserve"> </w:t>
      </w:r>
      <w:r>
        <w:rPr>
          <w:rFonts w:ascii="Times New Roman" w:hAnsi="Times New Roman" w:cs="Times New Roman"/>
          <w:sz w:val="22"/>
        </w:rPr>
        <w:t>at</w:t>
      </w:r>
      <w:r w:rsidRPr="00465AF5">
        <w:rPr>
          <w:rFonts w:ascii="Times New Roman" w:hAnsi="Times New Roman" w:cs="Times New Roman"/>
          <w:sz w:val="22"/>
          <w:lang w:val="ru-RU"/>
        </w:rPr>
        <w:t xml:space="preserve"> </w:t>
      </w:r>
      <w:r>
        <w:rPr>
          <w:rFonts w:ascii="Times New Roman" w:hAnsi="Times New Roman" w:cs="Times New Roman"/>
          <w:sz w:val="22"/>
        </w:rPr>
        <w:t>period</w:t>
      </w:r>
      <w:r w:rsidRPr="00465AF5">
        <w:rPr>
          <w:rFonts w:ascii="Times New Roman" w:hAnsi="Times New Roman" w:cs="Times New Roman"/>
          <w:sz w:val="22"/>
          <w:lang w:val="ru-RU"/>
        </w:rPr>
        <w:t xml:space="preserve"> </w:t>
      </w:r>
      <w:r>
        <w:rPr>
          <w:rFonts w:ascii="Times New Roman" w:hAnsi="Times New Roman" w:cs="Times New Roman"/>
          <w:sz w:val="22"/>
        </w:rPr>
        <w:t>t</w:t>
      </w:r>
      <w:r w:rsidRPr="00465AF5">
        <w:rPr>
          <w:rFonts w:ascii="Times New Roman" w:hAnsi="Times New Roman" w:cs="Times New Roman"/>
          <w:sz w:val="22"/>
          <w:lang w:val="ru-RU"/>
        </w:rPr>
        <w:t xml:space="preserve">; </w:t>
      </w:r>
      <w:r>
        <w:rPr>
          <w:rFonts w:ascii="Times New Roman" w:hAnsi="Times New Roman" w:cs="Times New Roman"/>
          <w:sz w:val="22"/>
        </w:rPr>
        <w:t>X</w:t>
      </w:r>
      <w:r>
        <w:rPr>
          <w:rFonts w:ascii="Times New Roman" w:hAnsi="Times New Roman" w:cs="Times New Roman"/>
          <w:sz w:val="22"/>
          <w:vertAlign w:val="subscript"/>
        </w:rPr>
        <w:t>min</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ветровая генерация в первой точке</w:t>
      </w:r>
      <w:r w:rsidRPr="00465AF5">
        <w:rPr>
          <w:rFonts w:ascii="Times New Roman" w:hAnsi="Times New Roman" w:cs="Times New Roman"/>
          <w:sz w:val="22"/>
          <w:lang w:val="ru-RU"/>
        </w:rPr>
        <w:t xml:space="preserve">; </w:t>
      </w:r>
      <w:r w:rsidR="007771CB">
        <w:rPr>
          <w:rFonts w:ascii="Times New Roman" w:hAnsi="Times New Roman" w:cs="Times New Roman"/>
          <w:sz w:val="22"/>
        </w:rPr>
        <w:t>M</w:t>
      </w:r>
      <w:r w:rsidR="007771CB" w:rsidRPr="00465AF5">
        <w:rPr>
          <w:rFonts w:ascii="Times New Roman" w:hAnsi="Times New Roman" w:cs="Times New Roman"/>
          <w:sz w:val="22"/>
          <w:lang w:val="ru-RU"/>
        </w:rPr>
        <w:t>(</w:t>
      </w:r>
      <w:r w:rsidR="007771CB">
        <w:rPr>
          <w:rFonts w:ascii="Times New Roman" w:hAnsi="Times New Roman" w:cs="Times New Roman"/>
          <w:sz w:val="22"/>
        </w:rPr>
        <w:t>t</w:t>
      </w:r>
      <w:r w:rsidR="007771CB" w:rsidRPr="00465AF5">
        <w:rPr>
          <w:rFonts w:ascii="Times New Roman" w:hAnsi="Times New Roman" w:cs="Times New Roman"/>
          <w:sz w:val="22"/>
          <w:lang w:val="ru-RU"/>
        </w:rPr>
        <w:t xml:space="preserve">-1) =  </w:t>
      </w:r>
      <w:r w:rsidR="00465AF5" w:rsidRPr="00465AF5">
        <w:rPr>
          <w:rFonts w:ascii="Times New Roman" w:hAnsi="Times New Roman" w:cs="Times New Roman"/>
          <w:sz w:val="22"/>
          <w:lang w:val="ru-RU"/>
        </w:rPr>
        <w:t>общая выработка электроэнергии в предыдущем году</w:t>
      </w:r>
      <w:r w:rsidR="0071109D" w:rsidRPr="00465AF5">
        <w:rPr>
          <w:rFonts w:ascii="Times New Roman" w:hAnsi="Times New Roman" w:cs="Times New Roman"/>
          <w:sz w:val="22"/>
          <w:lang w:val="ru-RU"/>
        </w:rPr>
        <w:t>;</w:t>
      </w:r>
      <w:r w:rsidR="007771CB" w:rsidRPr="00465AF5">
        <w:rPr>
          <w:rFonts w:ascii="Times New Roman" w:hAnsi="Times New Roman" w:cs="Times New Roman"/>
          <w:sz w:val="22"/>
          <w:lang w:val="ru-RU"/>
        </w:rPr>
        <w:t xml:space="preserve"> </w:t>
      </w:r>
      <w:r w:rsidR="007771CB">
        <w:rPr>
          <w:rFonts w:ascii="Times New Roman" w:hAnsi="Times New Roman" w:cs="Times New Roman"/>
          <w:sz w:val="22"/>
        </w:rPr>
        <w:t>R</w:t>
      </w:r>
      <w:r w:rsidR="007771CB"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коэффициент кривой цен</w:t>
      </w:r>
      <w:r w:rsidR="0071109D" w:rsidRPr="00465AF5">
        <w:rPr>
          <w:rFonts w:ascii="Times New Roman" w:hAnsi="Times New Roman" w:cs="Times New Roman"/>
          <w:sz w:val="22"/>
          <w:lang w:val="ru-RU"/>
        </w:rPr>
        <w:t>;</w:t>
      </w:r>
      <w:r w:rsidR="007771CB" w:rsidRPr="00465AF5">
        <w:rPr>
          <w:rFonts w:ascii="Times New Roman" w:hAnsi="Times New Roman" w:cs="Times New Roman"/>
          <w:sz w:val="22"/>
          <w:lang w:val="ru-RU"/>
        </w:rPr>
        <w:t xml:space="preserve"> </w:t>
      </w:r>
      <w:r w:rsidR="007771CB">
        <w:rPr>
          <w:rFonts w:ascii="Times New Roman" w:hAnsi="Times New Roman" w:cs="Times New Roman"/>
          <w:sz w:val="22"/>
        </w:rPr>
        <w:t>c</w:t>
      </w:r>
      <w:r w:rsidR="007771CB" w:rsidRPr="00C95743">
        <w:rPr>
          <w:rFonts w:ascii="Times New Roman" w:hAnsi="Times New Roman" w:cs="Times New Roman"/>
          <w:sz w:val="22"/>
          <w:vertAlign w:val="subscript"/>
        </w:rPr>
        <w:t>t</w:t>
      </w:r>
      <w:r w:rsidR="007771CB" w:rsidRPr="00465AF5">
        <w:rPr>
          <w:rFonts w:ascii="Times New Roman" w:hAnsi="Times New Roman" w:cs="Times New Roman"/>
          <w:sz w:val="22"/>
          <w:vertAlign w:val="subscript"/>
          <w:lang w:val="ru-RU"/>
        </w:rPr>
        <w:t xml:space="preserve">-1 </w:t>
      </w:r>
      <w:r w:rsidR="007771CB" w:rsidRPr="00465AF5">
        <w:rPr>
          <w:rFonts w:ascii="Times New Roman" w:hAnsi="Times New Roman" w:cs="Times New Roman"/>
          <w:sz w:val="22"/>
          <w:lang w:val="ru-RU"/>
        </w:rPr>
        <w:t xml:space="preserve">– </w:t>
      </w:r>
      <w:r w:rsidR="00465AF5" w:rsidRPr="00465AF5">
        <w:rPr>
          <w:rFonts w:ascii="Times New Roman" w:hAnsi="Times New Roman" w:cs="Times New Roman"/>
          <w:sz w:val="22"/>
          <w:lang w:val="ru-RU"/>
        </w:rPr>
        <w:t>затраты на 1 кВт/ч в предыдущем году</w:t>
      </w:r>
      <w:r w:rsidR="0071109D" w:rsidRPr="00465AF5">
        <w:rPr>
          <w:rFonts w:ascii="Times New Roman" w:hAnsi="Times New Roman" w:cs="Times New Roman"/>
          <w:sz w:val="22"/>
          <w:lang w:val="ru-RU"/>
        </w:rPr>
        <w:t xml:space="preserve">; </w:t>
      </w:r>
      <w:r w:rsidR="0071109D" w:rsidRPr="00BE6F07">
        <w:rPr>
          <w:rFonts w:ascii="Times New Roman" w:hAnsi="Times New Roman" w:cs="Times New Roman"/>
          <w:i/>
          <w:sz w:val="22"/>
        </w:rPr>
        <w:t>l</w:t>
      </w:r>
      <w:r w:rsidR="0071109D" w:rsidRPr="00465AF5">
        <w:rPr>
          <w:rFonts w:ascii="Times New Roman" w:hAnsi="Times New Roman" w:cs="Times New Roman"/>
          <w:sz w:val="22"/>
          <w:lang w:val="ru-RU"/>
        </w:rPr>
        <w:t xml:space="preserve"> </w:t>
      </w:r>
      <w:r w:rsidR="0071109D">
        <w:rPr>
          <w:rFonts w:ascii="Times New Roman" w:hAnsi="Times New Roman" w:cs="Times New Roman"/>
          <w:sz w:val="22"/>
        </w:rPr>
        <w:t>and</w:t>
      </w:r>
      <w:r w:rsidR="0071109D" w:rsidRPr="00465AF5">
        <w:rPr>
          <w:rFonts w:ascii="Times New Roman" w:hAnsi="Times New Roman" w:cs="Times New Roman"/>
          <w:sz w:val="22"/>
          <w:lang w:val="ru-RU"/>
        </w:rPr>
        <w:t xml:space="preserve"> </w:t>
      </w:r>
      <m:oMath>
        <m:r>
          <w:rPr>
            <w:rFonts w:ascii="Cambria Math" w:hAnsi="Cambria Math" w:cs="Times New Roman"/>
          </w:rPr>
          <m:t>α</m:t>
        </m:r>
      </m:oMath>
      <w:r w:rsidR="0071109D"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коэффициенты, определяющие форму кривой</w:t>
      </w:r>
      <w:r w:rsidR="0071109D" w:rsidRPr="00465AF5">
        <w:rPr>
          <w:rFonts w:ascii="Times New Roman" w:hAnsi="Times New Roman" w:cs="Times New Roman"/>
          <w:sz w:val="22"/>
          <w:lang w:val="ru-RU"/>
        </w:rPr>
        <w:t>.</w:t>
      </w:r>
    </w:p>
    <w:p w:rsidR="00324A08" w:rsidRPr="00465AF5" w:rsidRDefault="000A00C2" w:rsidP="000A00C2">
      <w:pPr>
        <w:widowControl/>
        <w:shd w:val="clear" w:color="auto" w:fill="F2F2F2" w:themeFill="background1" w:themeFillShade="F2"/>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1.4 </w:t>
      </w:r>
      <w:r w:rsidR="00465AF5" w:rsidRPr="00465AF5">
        <w:rPr>
          <w:rFonts w:ascii="Times New Roman" w:hAnsi="Times New Roman" w:cs="Times New Roman"/>
          <w:sz w:val="22"/>
          <w:lang w:val="ru-RU"/>
        </w:rPr>
        <w:t>ЭТАПЫ ИССЛЕДОВАНИЯ</w:t>
      </w:r>
      <w:r w:rsidRPr="00465AF5">
        <w:rPr>
          <w:rFonts w:ascii="Times New Roman" w:hAnsi="Times New Roman" w:cs="Times New Roman"/>
          <w:sz w:val="22"/>
          <w:lang w:val="ru-RU"/>
        </w:rPr>
        <w:t>.</w:t>
      </w:r>
    </w:p>
    <w:p w:rsidR="0078147B" w:rsidRPr="00465AF5" w:rsidRDefault="00465AF5" w:rsidP="00375D51">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Исследование состоит из двух этапов. Первый этап служит для проверки согласованности моделей. Параметры уравнения оценивались с помощью критерия </w:t>
      </w:r>
      <w:r w:rsidRPr="00465AF5">
        <w:rPr>
          <w:rFonts w:ascii="Times New Roman" w:hAnsi="Times New Roman" w:cs="Times New Roman"/>
          <w:sz w:val="22"/>
        </w:rPr>
        <w:t>OLS</w:t>
      </w:r>
      <w:r w:rsidRPr="00465AF5">
        <w:rPr>
          <w:rFonts w:ascii="Times New Roman" w:hAnsi="Times New Roman" w:cs="Times New Roman"/>
          <w:sz w:val="22"/>
          <w:lang w:val="ru-RU"/>
        </w:rPr>
        <w:t xml:space="preserve"> с использованием метода оптимизации </w:t>
      </w:r>
      <w:r w:rsidRPr="00465AF5">
        <w:rPr>
          <w:rFonts w:ascii="Times New Roman" w:hAnsi="Times New Roman" w:cs="Times New Roman"/>
          <w:sz w:val="22"/>
        </w:rPr>
        <w:t>Gradient</w:t>
      </w:r>
      <w:r w:rsidRPr="00465AF5">
        <w:rPr>
          <w:rFonts w:ascii="Times New Roman" w:hAnsi="Times New Roman" w:cs="Times New Roman"/>
          <w:sz w:val="22"/>
          <w:lang w:val="ru-RU"/>
        </w:rPr>
        <w:t xml:space="preserve"> </w:t>
      </w:r>
      <w:r w:rsidRPr="00465AF5">
        <w:rPr>
          <w:rFonts w:ascii="Times New Roman" w:hAnsi="Times New Roman" w:cs="Times New Roman"/>
          <w:sz w:val="22"/>
        </w:rPr>
        <w:t>Descent</w:t>
      </w:r>
      <w:r w:rsidRPr="00465AF5">
        <w:rPr>
          <w:rFonts w:ascii="Times New Roman" w:hAnsi="Times New Roman" w:cs="Times New Roman"/>
          <w:sz w:val="22"/>
          <w:lang w:val="ru-RU"/>
        </w:rPr>
        <w:t xml:space="preserve"> </w:t>
      </w:r>
      <w:r w:rsidRPr="00465AF5">
        <w:rPr>
          <w:rFonts w:ascii="Times New Roman" w:hAnsi="Times New Roman" w:cs="Times New Roman"/>
          <w:sz w:val="22"/>
        </w:rPr>
        <w:t>Descent</w:t>
      </w:r>
      <w:r w:rsidRPr="00465AF5">
        <w:rPr>
          <w:rFonts w:ascii="Times New Roman" w:hAnsi="Times New Roman" w:cs="Times New Roman"/>
          <w:sz w:val="22"/>
          <w:lang w:val="ru-RU"/>
        </w:rPr>
        <w:t xml:space="preserve"> на данных за период 1997-2015 гг. Затем был рассчитан прогноз на период 2016-2020 гг. и оценена согласованность прогноза в соответствии с точными данными. На втором этапе оценивается развитие ветроэнергетики к 2050 году. Параметры модели оценивались с помощью критерия </w:t>
      </w:r>
      <w:r w:rsidRPr="00465AF5">
        <w:rPr>
          <w:rFonts w:ascii="Times New Roman" w:hAnsi="Times New Roman" w:cs="Times New Roman"/>
          <w:sz w:val="22"/>
        </w:rPr>
        <w:t>OLS</w:t>
      </w:r>
      <w:r w:rsidRPr="00465AF5">
        <w:rPr>
          <w:rFonts w:ascii="Times New Roman" w:hAnsi="Times New Roman" w:cs="Times New Roman"/>
          <w:sz w:val="22"/>
          <w:lang w:val="ru-RU"/>
        </w:rPr>
        <w:t xml:space="preserve"> с использованием метода оптимизации по градиентному спуску на данных за период 1997-2020 гг. Затем были рассчитаны прогнозы на период 2020-2050 годов, предполагающие тенденции общего производства электроэнергии и снижение стоимости </w:t>
      </w:r>
      <w:r w:rsidRPr="00465AF5">
        <w:rPr>
          <w:rFonts w:ascii="Times New Roman" w:hAnsi="Times New Roman" w:cs="Times New Roman"/>
          <w:sz w:val="22"/>
        </w:rPr>
        <w:t>LCOE</w:t>
      </w:r>
      <w:r w:rsidRPr="00465AF5">
        <w:rPr>
          <w:rFonts w:ascii="Times New Roman" w:hAnsi="Times New Roman" w:cs="Times New Roman"/>
          <w:sz w:val="22"/>
          <w:lang w:val="ru-RU"/>
        </w:rPr>
        <w:t xml:space="preserve"> ветроэнергетики</w:t>
      </w:r>
      <w:r w:rsidR="0078147B" w:rsidRPr="00465AF5">
        <w:rPr>
          <w:rFonts w:ascii="Times New Roman" w:hAnsi="Times New Roman" w:cs="Times New Roman"/>
          <w:sz w:val="22"/>
          <w:lang w:val="ru-RU"/>
        </w:rPr>
        <w:t xml:space="preserve">. </w:t>
      </w:r>
    </w:p>
    <w:p w:rsidR="00465D29" w:rsidRPr="00465AF5" w:rsidRDefault="00465D29">
      <w:pPr>
        <w:widowControl/>
        <w:spacing w:after="160" w:line="259" w:lineRule="auto"/>
        <w:rPr>
          <w:rFonts w:ascii="Times New Roman" w:hAnsi="Times New Roman" w:cs="Times New Roman"/>
          <w:sz w:val="22"/>
          <w:szCs w:val="22"/>
          <w:lang w:val="ru-RU"/>
        </w:rPr>
      </w:pPr>
      <w:r w:rsidRPr="00465AF5">
        <w:rPr>
          <w:rFonts w:ascii="Times New Roman" w:hAnsi="Times New Roman" w:cs="Times New Roman"/>
          <w:sz w:val="22"/>
          <w:szCs w:val="22"/>
          <w:lang w:val="ru-RU"/>
        </w:rPr>
        <w:br w:type="page"/>
      </w:r>
    </w:p>
    <w:p w:rsidR="00E0760D" w:rsidRPr="000211A3" w:rsidRDefault="00E0760D" w:rsidP="00E0760D">
      <w:pPr>
        <w:widowControl/>
        <w:spacing w:after="160" w:line="259" w:lineRule="auto"/>
        <w:rPr>
          <w:rFonts w:ascii="Times New Roman" w:hAnsi="Times New Roman" w:cs="Times New Roman"/>
          <w:b/>
          <w:sz w:val="22"/>
          <w:lang w:val="ru-RU"/>
        </w:rPr>
      </w:pPr>
      <w:r w:rsidRPr="000211A3">
        <w:rPr>
          <w:rFonts w:ascii="Times New Roman" w:hAnsi="Times New Roman" w:cs="Times New Roman"/>
          <w:b/>
          <w:sz w:val="22"/>
          <w:lang w:val="ru-RU"/>
        </w:rPr>
        <w:t xml:space="preserve">2. </w:t>
      </w:r>
      <w:r>
        <w:rPr>
          <w:rFonts w:ascii="Times New Roman" w:hAnsi="Times New Roman" w:cs="Times New Roman"/>
          <w:b/>
          <w:sz w:val="22"/>
        </w:rPr>
        <w:t>RESULTS</w:t>
      </w:r>
    </w:p>
    <w:p w:rsidR="009D6492" w:rsidRPr="00465AF5" w:rsidRDefault="00465AF5" w:rsidP="00F545CF">
      <w:pPr>
        <w:widowControl/>
        <w:spacing w:after="160"/>
        <w:jc w:val="both"/>
        <w:rPr>
          <w:rFonts w:ascii="Times New Roman" w:hAnsi="Times New Roman" w:cs="Times New Roman"/>
          <w:sz w:val="22"/>
          <w:szCs w:val="22"/>
          <w:lang w:val="ru-RU"/>
        </w:rPr>
      </w:pPr>
      <w:r w:rsidRPr="00465AF5">
        <w:rPr>
          <w:rFonts w:ascii="Times New Roman" w:hAnsi="Times New Roman" w:cs="Times New Roman"/>
          <w:sz w:val="22"/>
          <w:szCs w:val="22"/>
          <w:lang w:val="ru-RU"/>
        </w:rPr>
        <w:t xml:space="preserve">Результаты представлены в виде сводных таблиц. Соответствующие результаты расчетов и графики описаны в приложениях </w:t>
      </w:r>
      <w:r w:rsidRPr="00465AF5">
        <w:rPr>
          <w:rFonts w:ascii="Times New Roman" w:hAnsi="Times New Roman" w:cs="Times New Roman"/>
          <w:sz w:val="22"/>
          <w:szCs w:val="22"/>
        </w:rPr>
        <w:t>D</w:t>
      </w:r>
      <w:r w:rsidRPr="00465AF5">
        <w:rPr>
          <w:rFonts w:ascii="Times New Roman" w:hAnsi="Times New Roman" w:cs="Times New Roman"/>
          <w:sz w:val="22"/>
          <w:szCs w:val="22"/>
          <w:lang w:val="ru-RU"/>
        </w:rPr>
        <w:t xml:space="preserve"> и </w:t>
      </w:r>
      <w:r w:rsidRPr="00465AF5">
        <w:rPr>
          <w:rFonts w:ascii="Times New Roman" w:hAnsi="Times New Roman" w:cs="Times New Roman"/>
          <w:sz w:val="22"/>
          <w:szCs w:val="22"/>
        </w:rPr>
        <w:t>E</w:t>
      </w:r>
      <w:r w:rsidRPr="00465AF5">
        <w:rPr>
          <w:rFonts w:ascii="Times New Roman" w:hAnsi="Times New Roman" w:cs="Times New Roman"/>
          <w:sz w:val="22"/>
          <w:szCs w:val="22"/>
          <w:lang w:val="ru-RU"/>
        </w:rPr>
        <w:t>. Все модели идеально подходят к имеющимся данным, что делает невозможным выбор "лучшей"</w:t>
      </w:r>
      <w:r w:rsidR="00F545CF" w:rsidRPr="00465AF5">
        <w:rPr>
          <w:rFonts w:ascii="Times New Roman" w:hAnsi="Times New Roman" w:cs="Times New Roman"/>
          <w:sz w:val="22"/>
          <w:szCs w:val="22"/>
          <w:lang w:val="ru-RU"/>
        </w:rPr>
        <w:t>.</w:t>
      </w:r>
    </w:p>
    <w:p w:rsidR="00E0760D" w:rsidRPr="000211A3" w:rsidRDefault="00E0760D" w:rsidP="00E0760D">
      <w:pPr>
        <w:widowControl/>
        <w:shd w:val="clear" w:color="auto" w:fill="F2F2F2" w:themeFill="background1" w:themeFillShade="F2"/>
        <w:spacing w:after="160" w:line="259" w:lineRule="auto"/>
        <w:jc w:val="both"/>
        <w:rPr>
          <w:rFonts w:ascii="Times New Roman" w:hAnsi="Times New Roman" w:cs="Times New Roman"/>
          <w:sz w:val="22"/>
          <w:szCs w:val="22"/>
          <w:lang w:val="ru-RU"/>
        </w:rPr>
      </w:pPr>
      <w:r w:rsidRPr="000211A3">
        <w:rPr>
          <w:rFonts w:ascii="Times New Roman" w:hAnsi="Times New Roman" w:cs="Times New Roman"/>
          <w:sz w:val="22"/>
          <w:szCs w:val="22"/>
          <w:lang w:val="ru-RU"/>
        </w:rPr>
        <w:t xml:space="preserve">2.1 </w:t>
      </w:r>
      <w:r w:rsidR="00465AF5" w:rsidRPr="000211A3">
        <w:rPr>
          <w:rFonts w:ascii="Times New Roman" w:hAnsi="Times New Roman" w:cs="Times New Roman"/>
          <w:sz w:val="22"/>
          <w:szCs w:val="22"/>
          <w:lang w:val="ru-RU"/>
        </w:rPr>
        <w:t>Проверка согласованности моделей</w:t>
      </w:r>
      <w:r w:rsidRPr="000211A3">
        <w:rPr>
          <w:rFonts w:ascii="Times New Roman" w:hAnsi="Times New Roman" w:cs="Times New Roman"/>
          <w:sz w:val="22"/>
          <w:szCs w:val="22"/>
          <w:lang w:val="ru-RU"/>
        </w:rPr>
        <w:t xml:space="preserve">. </w:t>
      </w:r>
    </w:p>
    <w:p w:rsidR="00CA378A" w:rsidRPr="00465AF5" w:rsidRDefault="00CA378A" w:rsidP="00CA378A">
      <w:pPr>
        <w:widowControl/>
        <w:spacing w:line="259" w:lineRule="auto"/>
        <w:jc w:val="both"/>
        <w:rPr>
          <w:rFonts w:ascii="Times New Roman" w:hAnsi="Times New Roman" w:cs="Times New Roman"/>
          <w:i/>
          <w:sz w:val="16"/>
          <w:szCs w:val="16"/>
          <w:lang w:val="ru-RU"/>
        </w:rPr>
      </w:pPr>
      <w:r w:rsidRPr="00CA378A">
        <w:rPr>
          <w:rFonts w:ascii="Times New Roman" w:hAnsi="Times New Roman" w:cs="Times New Roman"/>
          <w:i/>
          <w:sz w:val="16"/>
          <w:szCs w:val="16"/>
        </w:rPr>
        <w:t>Table</w:t>
      </w:r>
      <w:r w:rsidRPr="000211A3">
        <w:rPr>
          <w:rFonts w:ascii="Times New Roman" w:hAnsi="Times New Roman" w:cs="Times New Roman"/>
          <w:i/>
          <w:sz w:val="16"/>
          <w:szCs w:val="16"/>
          <w:lang w:val="ru-RU"/>
        </w:rPr>
        <w:t xml:space="preserve"> 1. </w:t>
      </w:r>
      <w:r w:rsidR="00465AF5" w:rsidRPr="00465AF5">
        <w:rPr>
          <w:rFonts w:ascii="Times New Roman" w:hAnsi="Times New Roman" w:cs="Times New Roman"/>
          <w:i/>
          <w:sz w:val="16"/>
          <w:szCs w:val="16"/>
          <w:lang w:val="ru-RU"/>
        </w:rPr>
        <w:t xml:space="preserve">Проверка согласованности моделей - 2020 </w:t>
      </w:r>
      <w:r w:rsidR="00465AF5" w:rsidRPr="00465AF5">
        <w:rPr>
          <w:rFonts w:ascii="Times New Roman" w:hAnsi="Times New Roman" w:cs="Times New Roman"/>
          <w:i/>
          <w:sz w:val="16"/>
          <w:szCs w:val="16"/>
        </w:rPr>
        <w:t>WE</w:t>
      </w:r>
      <w:r w:rsidR="00465AF5" w:rsidRPr="00465AF5">
        <w:rPr>
          <w:rFonts w:ascii="Times New Roman" w:hAnsi="Times New Roman" w:cs="Times New Roman"/>
          <w:i/>
          <w:sz w:val="16"/>
          <w:szCs w:val="16"/>
          <w:lang w:val="ru-RU"/>
        </w:rPr>
        <w:t xml:space="preserve"> производственная модель против факта </w:t>
      </w:r>
      <w:r w:rsidR="00B73A86" w:rsidRPr="00465AF5">
        <w:rPr>
          <w:rFonts w:ascii="Times New Roman" w:hAnsi="Times New Roman" w:cs="Times New Roman"/>
          <w:i/>
          <w:sz w:val="16"/>
          <w:szCs w:val="16"/>
          <w:lang w:val="ru-RU"/>
        </w:rPr>
        <w:t>(</w:t>
      </w:r>
      <w:r w:rsidR="0066410E">
        <w:rPr>
          <w:rFonts w:ascii="Times New Roman" w:hAnsi="Times New Roman" w:cs="Times New Roman"/>
          <w:i/>
          <w:sz w:val="16"/>
          <w:szCs w:val="16"/>
        </w:rPr>
        <w:t>TWh</w:t>
      </w:r>
      <w:r w:rsidR="00B73A86" w:rsidRPr="00465AF5">
        <w:rPr>
          <w:rFonts w:ascii="Times New Roman" w:hAnsi="Times New Roman" w:cs="Times New Roman"/>
          <w:i/>
          <w:sz w:val="16"/>
          <w:szCs w:val="16"/>
          <w:lang w:val="ru-RU"/>
        </w:rPr>
        <w:t>)</w:t>
      </w:r>
      <w:r w:rsidRPr="00465AF5">
        <w:rPr>
          <w:rFonts w:ascii="Times New Roman" w:hAnsi="Times New Roman" w:cs="Times New Roman"/>
          <w:i/>
          <w:sz w:val="16"/>
          <w:szCs w:val="16"/>
          <w:lang w:val="ru-RU"/>
        </w:rPr>
        <w:t>.</w:t>
      </w:r>
    </w:p>
    <w:tbl>
      <w:tblPr>
        <w:tblStyle w:val="a5"/>
        <w:tblpPr w:leftFromText="180" w:rightFromText="180" w:vertAnchor="text" w:horzAnchor="margin" w:tblpY="10"/>
        <w:tblW w:w="0" w:type="auto"/>
        <w:tblLook w:val="04A0" w:firstRow="1" w:lastRow="0" w:firstColumn="1" w:lastColumn="0" w:noHBand="0" w:noVBand="1"/>
      </w:tblPr>
      <w:tblGrid>
        <w:gridCol w:w="1838"/>
        <w:gridCol w:w="1134"/>
        <w:gridCol w:w="1528"/>
        <w:gridCol w:w="1770"/>
        <w:gridCol w:w="1545"/>
        <w:gridCol w:w="1530"/>
      </w:tblGrid>
      <w:tr w:rsidR="002D275A" w:rsidRPr="00CA378A" w:rsidTr="00F545CF">
        <w:tc>
          <w:tcPr>
            <w:tcW w:w="1838" w:type="dxa"/>
            <w:vAlign w:val="center"/>
          </w:tcPr>
          <w:p w:rsidR="002D275A" w:rsidRPr="00465AF5" w:rsidRDefault="002D275A" w:rsidP="00CA378A">
            <w:pPr>
              <w:widowControl/>
              <w:jc w:val="center"/>
              <w:rPr>
                <w:rFonts w:ascii="Times New Roman" w:hAnsi="Times New Roman" w:cs="Times New Roman"/>
                <w:b/>
                <w:sz w:val="16"/>
                <w:szCs w:val="16"/>
                <w:lang w:val="ru-RU"/>
              </w:rPr>
            </w:pPr>
          </w:p>
        </w:tc>
        <w:tc>
          <w:tcPr>
            <w:tcW w:w="1134" w:type="dxa"/>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Europe</w:t>
            </w:r>
          </w:p>
        </w:tc>
        <w:tc>
          <w:tcPr>
            <w:tcW w:w="1528"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North</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770"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South&amp;Central</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545" w:type="dxa"/>
            <w:vAlign w:val="center"/>
          </w:tcPr>
          <w:p w:rsidR="002D275A" w:rsidRPr="0066410E" w:rsidRDefault="004744A7"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 xml:space="preserve">Asia </w:t>
            </w:r>
            <w:r w:rsidR="002D275A" w:rsidRPr="0066410E">
              <w:rPr>
                <w:rFonts w:ascii="Times New Roman" w:hAnsi="Times New Roman" w:cs="Times New Roman"/>
                <w:b/>
                <w:sz w:val="16"/>
                <w:szCs w:val="16"/>
              </w:rPr>
              <w:t>Pacific</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region</w:t>
            </w:r>
          </w:p>
        </w:tc>
        <w:tc>
          <w:tcPr>
            <w:tcW w:w="1530"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World</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Total</w:t>
            </w:r>
          </w:p>
        </w:tc>
      </w:tr>
      <w:tr w:rsidR="004744A7" w:rsidRPr="00CA378A" w:rsidTr="00F545CF">
        <w:tc>
          <w:tcPr>
            <w:tcW w:w="1838" w:type="dxa"/>
          </w:tcPr>
          <w:p w:rsidR="004744A7" w:rsidRPr="0066410E" w:rsidRDefault="00F545CF" w:rsidP="002E2816">
            <w:pPr>
              <w:widowControl/>
              <w:spacing w:line="259" w:lineRule="auto"/>
              <w:jc w:val="right"/>
              <w:rPr>
                <w:rFonts w:ascii="Times New Roman" w:hAnsi="Times New Roman" w:cs="Times New Roman"/>
                <w:b/>
                <w:sz w:val="16"/>
                <w:szCs w:val="16"/>
              </w:rPr>
            </w:pPr>
            <w:r>
              <w:rPr>
                <w:rFonts w:ascii="Times New Roman" w:hAnsi="Times New Roman" w:cs="Times New Roman"/>
                <w:b/>
                <w:sz w:val="16"/>
                <w:szCs w:val="16"/>
              </w:rPr>
              <w:t xml:space="preserve">WE </w:t>
            </w:r>
            <w:r w:rsidR="004744A7" w:rsidRPr="0066410E">
              <w:rPr>
                <w:rFonts w:ascii="Times New Roman" w:hAnsi="Times New Roman" w:cs="Times New Roman"/>
                <w:b/>
                <w:sz w:val="16"/>
                <w:szCs w:val="16"/>
              </w:rPr>
              <w:t>generation</w:t>
            </w:r>
            <w:r w:rsidR="00D226CE">
              <w:rPr>
                <w:rFonts w:ascii="Times New Roman" w:hAnsi="Times New Roman" w:cs="Times New Roman"/>
                <w:b/>
                <w:sz w:val="16"/>
                <w:szCs w:val="16"/>
              </w:rPr>
              <w:t xml:space="preserve"> by 2020</w:t>
            </w:r>
          </w:p>
        </w:tc>
        <w:tc>
          <w:tcPr>
            <w:tcW w:w="1134" w:type="dxa"/>
          </w:tcPr>
          <w:p w:rsidR="004744A7" w:rsidRPr="0066410E" w:rsidRDefault="004744A7"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510.1</w:t>
            </w:r>
          </w:p>
        </w:tc>
        <w:tc>
          <w:tcPr>
            <w:tcW w:w="1528"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396.7</w:t>
            </w:r>
          </w:p>
        </w:tc>
        <w:tc>
          <w:tcPr>
            <w:tcW w:w="177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85.4</w:t>
            </w:r>
          </w:p>
        </w:tc>
        <w:tc>
          <w:tcPr>
            <w:tcW w:w="1545" w:type="dxa"/>
          </w:tcPr>
          <w:p w:rsidR="004744A7" w:rsidRPr="0066410E" w:rsidRDefault="0066410E" w:rsidP="002E2816">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572</w:t>
            </w:r>
          </w:p>
        </w:tc>
        <w:tc>
          <w:tcPr>
            <w:tcW w:w="153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1591.2</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E81A66" w:rsidRPr="00CA378A" w:rsidTr="00F545CF">
        <w:tc>
          <w:tcPr>
            <w:tcW w:w="1838" w:type="dxa"/>
          </w:tcPr>
          <w:p w:rsidR="00E81A66" w:rsidRPr="00CA378A" w:rsidRDefault="00E81A66"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tcPr>
          <w:p w:rsidR="00E81A66" w:rsidRPr="00CA378A" w:rsidRDefault="00E81A66" w:rsidP="002E2816">
            <w:pPr>
              <w:widowControl/>
              <w:spacing w:line="259" w:lineRule="auto"/>
              <w:jc w:val="center"/>
              <w:rPr>
                <w:rFonts w:ascii="Times New Roman" w:hAnsi="Times New Roman" w:cs="Times New Roman"/>
                <w:sz w:val="16"/>
                <w:szCs w:val="16"/>
              </w:rPr>
            </w:pPr>
            <w:r w:rsidRPr="00CA378A">
              <w:rPr>
                <w:rFonts w:ascii="Times New Roman" w:hAnsi="Times New Roman" w:cs="Times New Roman"/>
                <w:sz w:val="16"/>
                <w:szCs w:val="16"/>
              </w:rPr>
              <w:t>439</w:t>
            </w:r>
          </w:p>
        </w:tc>
        <w:tc>
          <w:tcPr>
            <w:tcW w:w="1528"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1</w:t>
            </w:r>
          </w:p>
        </w:tc>
        <w:tc>
          <w:tcPr>
            <w:tcW w:w="177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46</w:t>
            </w:r>
          </w:p>
        </w:tc>
        <w:tc>
          <w:tcPr>
            <w:tcW w:w="1545"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4</w:t>
            </w:r>
          </w:p>
        </w:tc>
        <w:tc>
          <w:tcPr>
            <w:tcW w:w="153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75.3</w:t>
            </w:r>
          </w:p>
        </w:tc>
      </w:tr>
      <w:tr w:rsidR="002D275A" w:rsidRPr="00CA378A" w:rsidTr="006329D0">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auto"/>
          </w:tcPr>
          <w:p w:rsidR="00CA378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4</w:t>
            </w:r>
          </w:p>
        </w:tc>
        <w:tc>
          <w:tcPr>
            <w:tcW w:w="1770"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76</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0</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43.5</w:t>
            </w:r>
          </w:p>
        </w:tc>
      </w:tr>
      <w:tr w:rsidR="002D275A" w:rsidRPr="00CA378A" w:rsidTr="00F545CF">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2D275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7</w:t>
            </w:r>
          </w:p>
        </w:tc>
        <w:tc>
          <w:tcPr>
            <w:tcW w:w="1770" w:type="dxa"/>
            <w:shd w:val="clear" w:color="auto" w:fill="E2EFD9" w:themeFill="accent6" w:themeFillTint="33"/>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88</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56.9</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2E2816" w:rsidRPr="00CA378A" w:rsidRDefault="0066410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9</w:t>
            </w:r>
          </w:p>
        </w:tc>
        <w:tc>
          <w:tcPr>
            <w:tcW w:w="1528" w:type="dxa"/>
            <w:shd w:val="clear" w:color="auto" w:fill="E2EFD9" w:themeFill="accent6" w:themeFillTint="33"/>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4</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73</w:t>
            </w:r>
          </w:p>
        </w:tc>
        <w:tc>
          <w:tcPr>
            <w:tcW w:w="1530" w:type="dxa"/>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31.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2E2816" w:rsidRPr="00CA378A" w:rsidRDefault="0064695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8</w:t>
            </w:r>
          </w:p>
        </w:tc>
        <w:tc>
          <w:tcPr>
            <w:tcW w:w="1528"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3</w:t>
            </w:r>
          </w:p>
        </w:tc>
        <w:tc>
          <w:tcPr>
            <w:tcW w:w="1545"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0</w:t>
            </w:r>
          </w:p>
        </w:tc>
        <w:tc>
          <w:tcPr>
            <w:tcW w:w="1530" w:type="dxa"/>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27.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tcPr>
          <w:p w:rsidR="002E2816"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4</w:t>
            </w:r>
          </w:p>
          <w:p w:rsidR="001C7979" w:rsidRPr="00CA378A" w:rsidRDefault="001C7979" w:rsidP="001C7979">
            <w:pPr>
              <w:widowControl/>
              <w:spacing w:line="259" w:lineRule="auto"/>
              <w:rPr>
                <w:rFonts w:ascii="Times New Roman" w:hAnsi="Times New Roman" w:cs="Times New Roman"/>
                <w:sz w:val="16"/>
                <w:szCs w:val="16"/>
              </w:rPr>
            </w:pPr>
          </w:p>
        </w:tc>
        <w:tc>
          <w:tcPr>
            <w:tcW w:w="1528"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41</w:t>
            </w:r>
          </w:p>
        </w:tc>
        <w:tc>
          <w:tcPr>
            <w:tcW w:w="1770"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2</w:t>
            </w:r>
          </w:p>
        </w:tc>
        <w:tc>
          <w:tcPr>
            <w:tcW w:w="1530"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69.8</w:t>
            </w:r>
          </w:p>
        </w:tc>
      </w:tr>
      <w:tr w:rsidR="001C7979" w:rsidRPr="00CA378A" w:rsidTr="00A37975">
        <w:tc>
          <w:tcPr>
            <w:tcW w:w="9345" w:type="dxa"/>
            <w:gridSpan w:val="6"/>
          </w:tcPr>
          <w:p w:rsidR="001C7979" w:rsidRDefault="001C7979" w:rsidP="001C7979">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Gompertz” Model</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1C7979" w:rsidRPr="00CA378A" w:rsidRDefault="009357F3"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5</w:t>
            </w:r>
          </w:p>
        </w:tc>
        <w:tc>
          <w:tcPr>
            <w:tcW w:w="1528" w:type="dxa"/>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7</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78</w:t>
            </w:r>
          </w:p>
        </w:tc>
        <w:tc>
          <w:tcPr>
            <w:tcW w:w="1530" w:type="dxa"/>
            <w:shd w:val="clear" w:color="auto" w:fill="auto"/>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8.2</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2</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9</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95</w:t>
            </w:r>
          </w:p>
        </w:tc>
        <w:tc>
          <w:tcPr>
            <w:tcW w:w="1530" w:type="dxa"/>
            <w:shd w:val="clear" w:color="auto" w:fill="auto"/>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10.4</w:t>
            </w:r>
          </w:p>
        </w:tc>
      </w:tr>
      <w:tr w:rsidR="001C7979" w:rsidRPr="00CA378A" w:rsidTr="00F545CF">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0</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35</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4</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25</w:t>
            </w:r>
          </w:p>
        </w:tc>
        <w:tc>
          <w:tcPr>
            <w:tcW w:w="1530" w:type="dxa"/>
            <w:shd w:val="clear" w:color="auto" w:fill="E2EFD9" w:themeFill="accent6" w:themeFillTint="33"/>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32.3</w:t>
            </w:r>
          </w:p>
        </w:tc>
      </w:tr>
    </w:tbl>
    <w:p w:rsidR="009954D6" w:rsidRPr="00DC196F" w:rsidRDefault="00B73A86" w:rsidP="00375D51">
      <w:pPr>
        <w:widowControl/>
        <w:spacing w:after="160" w:line="259" w:lineRule="auto"/>
        <w:jc w:val="both"/>
        <w:rPr>
          <w:rFonts w:ascii="Times New Roman" w:hAnsi="Times New Roman" w:cs="Times New Roman"/>
          <w:sz w:val="22"/>
          <w:szCs w:val="22"/>
        </w:rPr>
      </w:pPr>
      <w:r>
        <w:rPr>
          <w:rFonts w:ascii="Times New Roman" w:hAnsi="Times New Roman" w:cs="Times New Roman"/>
          <w:i/>
          <w:sz w:val="16"/>
          <w:szCs w:val="16"/>
        </w:rPr>
        <w:t xml:space="preserve"> </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rPr>
        <w:t xml:space="preserve">  - </w:t>
      </w:r>
      <w:r w:rsidR="006329D0">
        <w:rPr>
          <w:rFonts w:ascii="Times New Roman" w:hAnsi="Times New Roman" w:cs="Times New Roman"/>
          <w:i/>
          <w:sz w:val="16"/>
          <w:szCs w:val="16"/>
        </w:rPr>
        <w:t>5</w:t>
      </w:r>
      <w:r>
        <w:rPr>
          <w:rFonts w:ascii="Times New Roman" w:hAnsi="Times New Roman" w:cs="Times New Roman"/>
          <w:i/>
          <w:sz w:val="16"/>
          <w:szCs w:val="16"/>
        </w:rPr>
        <w:t>% deviation from accurate dataset.</w:t>
      </w:r>
    </w:p>
    <w:p w:rsidR="00E0760D" w:rsidRPr="00465AF5" w:rsidRDefault="00E0760D" w:rsidP="00F545CF">
      <w:pPr>
        <w:widowControl/>
        <w:shd w:val="clear" w:color="auto" w:fill="F2F2F2" w:themeFill="background1" w:themeFillShade="F2"/>
        <w:spacing w:after="160"/>
        <w:jc w:val="both"/>
        <w:rPr>
          <w:rFonts w:ascii="Times New Roman" w:hAnsi="Times New Roman" w:cs="Times New Roman"/>
          <w:sz w:val="22"/>
          <w:szCs w:val="22"/>
          <w:lang w:val="ru-RU"/>
        </w:rPr>
      </w:pPr>
      <w:r w:rsidRPr="00465AF5">
        <w:rPr>
          <w:rFonts w:ascii="Times New Roman" w:hAnsi="Times New Roman" w:cs="Times New Roman"/>
          <w:sz w:val="22"/>
          <w:szCs w:val="22"/>
          <w:lang w:val="ru-RU"/>
        </w:rPr>
        <w:t>2.</w:t>
      </w:r>
      <w:r w:rsidR="00B73A86" w:rsidRPr="00465AF5">
        <w:rPr>
          <w:rFonts w:ascii="Times New Roman" w:hAnsi="Times New Roman" w:cs="Times New Roman"/>
          <w:sz w:val="22"/>
          <w:szCs w:val="22"/>
          <w:lang w:val="ru-RU"/>
        </w:rPr>
        <w:t>2</w:t>
      </w:r>
      <w:r w:rsidRPr="00465AF5">
        <w:rPr>
          <w:rFonts w:ascii="Times New Roman" w:hAnsi="Times New Roman" w:cs="Times New Roman"/>
          <w:sz w:val="22"/>
          <w:szCs w:val="22"/>
          <w:lang w:val="ru-RU"/>
        </w:rPr>
        <w:t xml:space="preserve"> </w:t>
      </w:r>
      <w:r w:rsidR="00465AF5" w:rsidRPr="00465AF5">
        <w:rPr>
          <w:rFonts w:ascii="Times New Roman" w:hAnsi="Times New Roman" w:cs="Times New Roman"/>
          <w:sz w:val="22"/>
          <w:szCs w:val="22"/>
          <w:lang w:val="ru-RU"/>
        </w:rPr>
        <w:t>Результаты до 2050 года. Соответствующие результаты расчетов и графики описаны в Приложении Е</w:t>
      </w:r>
      <w:r w:rsidR="004E3B6D" w:rsidRPr="00465AF5">
        <w:rPr>
          <w:rFonts w:ascii="Times New Roman" w:hAnsi="Times New Roman" w:cs="Times New Roman"/>
          <w:sz w:val="22"/>
          <w:szCs w:val="22"/>
          <w:lang w:val="ru-RU"/>
        </w:rPr>
        <w:t>.</w:t>
      </w:r>
    </w:p>
    <w:p w:rsidR="001475C6" w:rsidRPr="00F80846" w:rsidRDefault="001475C6" w:rsidP="001475C6">
      <w:pPr>
        <w:widowControl/>
        <w:spacing w:line="259" w:lineRule="auto"/>
        <w:jc w:val="both"/>
        <w:rPr>
          <w:rFonts w:ascii="Times New Roman" w:hAnsi="Times New Roman" w:cs="Times New Roman"/>
          <w:i/>
          <w:sz w:val="16"/>
          <w:szCs w:val="16"/>
          <w:lang w:val="ru-RU"/>
        </w:rPr>
      </w:pPr>
      <w:r w:rsidRPr="00CA378A">
        <w:rPr>
          <w:rFonts w:ascii="Times New Roman" w:hAnsi="Times New Roman" w:cs="Times New Roman"/>
          <w:i/>
          <w:sz w:val="16"/>
          <w:szCs w:val="16"/>
        </w:rPr>
        <w:t>Table</w:t>
      </w:r>
      <w:r w:rsidRPr="000211A3">
        <w:rPr>
          <w:rFonts w:ascii="Times New Roman" w:hAnsi="Times New Roman" w:cs="Times New Roman"/>
          <w:i/>
          <w:sz w:val="16"/>
          <w:szCs w:val="16"/>
          <w:lang w:val="ru-RU"/>
        </w:rPr>
        <w:t xml:space="preserve"> 2.</w:t>
      </w:r>
      <w:r w:rsidR="00B73A86" w:rsidRPr="000211A3">
        <w:rPr>
          <w:rFonts w:ascii="Times New Roman" w:hAnsi="Times New Roman" w:cs="Times New Roman"/>
          <w:i/>
          <w:sz w:val="16"/>
          <w:szCs w:val="16"/>
          <w:lang w:val="ru-RU"/>
        </w:rPr>
        <w:t xml:space="preserve"> </w:t>
      </w:r>
      <w:r w:rsidR="00F80846" w:rsidRPr="00F80846">
        <w:rPr>
          <w:rFonts w:ascii="Times New Roman" w:hAnsi="Times New Roman" w:cs="Times New Roman"/>
          <w:i/>
          <w:sz w:val="16"/>
          <w:szCs w:val="16"/>
          <w:lang w:val="ru-RU"/>
        </w:rPr>
        <w:t xml:space="preserve">Производство </w:t>
      </w:r>
      <w:r w:rsidR="00F80846" w:rsidRPr="00F80846">
        <w:rPr>
          <w:rFonts w:ascii="Times New Roman" w:hAnsi="Times New Roman" w:cs="Times New Roman"/>
          <w:i/>
          <w:sz w:val="16"/>
          <w:szCs w:val="16"/>
        </w:rPr>
        <w:t>WE</w:t>
      </w:r>
      <w:r w:rsidR="00F80846" w:rsidRPr="00F80846">
        <w:rPr>
          <w:rFonts w:ascii="Times New Roman" w:hAnsi="Times New Roman" w:cs="Times New Roman"/>
          <w:i/>
          <w:sz w:val="16"/>
          <w:szCs w:val="16"/>
          <w:lang w:val="ru-RU"/>
        </w:rPr>
        <w:t xml:space="preserve"> (</w:t>
      </w:r>
      <w:r w:rsidR="00F80846" w:rsidRPr="00F80846">
        <w:rPr>
          <w:rFonts w:ascii="Times New Roman" w:hAnsi="Times New Roman" w:cs="Times New Roman"/>
          <w:i/>
          <w:sz w:val="16"/>
          <w:szCs w:val="16"/>
        </w:rPr>
        <w:t>TWh</w:t>
      </w:r>
      <w:r w:rsidR="00F80846" w:rsidRPr="00F80846">
        <w:rPr>
          <w:rFonts w:ascii="Times New Roman" w:hAnsi="Times New Roman" w:cs="Times New Roman"/>
          <w:i/>
          <w:sz w:val="16"/>
          <w:szCs w:val="16"/>
          <w:lang w:val="ru-RU"/>
        </w:rPr>
        <w:t>) и доля в общем производстве электроэнергии (%) до 2050 года (см. рисунок 7 "Голубые тенденции")</w:t>
      </w:r>
      <w:r w:rsidRPr="00F80846">
        <w:rPr>
          <w:rFonts w:ascii="Times New Roman" w:hAnsi="Times New Roman" w:cs="Times New Roman"/>
          <w:i/>
          <w:sz w:val="16"/>
          <w:szCs w:val="16"/>
          <w:lang w:val="ru-RU"/>
        </w:rPr>
        <w:t>.</w:t>
      </w:r>
    </w:p>
    <w:tbl>
      <w:tblPr>
        <w:tblStyle w:val="a5"/>
        <w:tblpPr w:leftFromText="180" w:rightFromText="180" w:vertAnchor="text" w:horzAnchor="margin" w:tblpY="10"/>
        <w:tblW w:w="9349" w:type="dxa"/>
        <w:tblLook w:val="04A0" w:firstRow="1" w:lastRow="0" w:firstColumn="1" w:lastColumn="0" w:noHBand="0" w:noVBand="1"/>
      </w:tblPr>
      <w:tblGrid>
        <w:gridCol w:w="1413"/>
        <w:gridCol w:w="1559"/>
        <w:gridCol w:w="1559"/>
        <w:gridCol w:w="1560"/>
        <w:gridCol w:w="1687"/>
        <w:gridCol w:w="1571"/>
      </w:tblGrid>
      <w:tr w:rsidR="007771CB" w:rsidRPr="00CA378A" w:rsidTr="009C580E">
        <w:tc>
          <w:tcPr>
            <w:tcW w:w="1413" w:type="dxa"/>
            <w:vAlign w:val="center"/>
          </w:tcPr>
          <w:p w:rsidR="00E0760D" w:rsidRPr="00F80846" w:rsidRDefault="00E0760D" w:rsidP="00A37975">
            <w:pPr>
              <w:widowControl/>
              <w:jc w:val="center"/>
              <w:rPr>
                <w:rFonts w:ascii="Times New Roman" w:hAnsi="Times New Roman" w:cs="Times New Roman"/>
                <w:sz w:val="16"/>
                <w:szCs w:val="16"/>
                <w:lang w:val="ru-RU"/>
              </w:rPr>
            </w:pP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Europe</w:t>
            </w:r>
          </w:p>
          <w:p w:rsidR="000A3C7F" w:rsidRPr="009C580E" w:rsidRDefault="000A3C7F" w:rsidP="00EF385B">
            <w:pPr>
              <w:widowControl/>
              <w:jc w:val="center"/>
              <w:rPr>
                <w:rFonts w:ascii="Times New Roman" w:hAnsi="Times New Roman" w:cs="Times New Roman"/>
                <w:sz w:val="16"/>
                <w:szCs w:val="16"/>
              </w:rPr>
            </w:pPr>
          </w:p>
          <w:p w:rsidR="000A3C7F" w:rsidRPr="009C580E" w:rsidRDefault="000A3C7F"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4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North</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60"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South&amp;Central</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687"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sia Pacific</w:t>
            </w:r>
          </w:p>
          <w:p w:rsidR="00E0760D" w:rsidRPr="009C580E" w:rsidRDefault="000A3C7F"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R</w:t>
            </w:r>
            <w:r w:rsidR="00E0760D" w:rsidRPr="009C580E">
              <w:rPr>
                <w:rFonts w:ascii="Times New Roman" w:hAnsi="Times New Roman" w:cs="Times New Roman"/>
                <w:b/>
                <w:sz w:val="16"/>
                <w:szCs w:val="16"/>
              </w:rPr>
              <w:t>egion</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71"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World</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Total</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r>
      <w:tr w:rsidR="009C580E" w:rsidRPr="00CA378A" w:rsidTr="00A37975">
        <w:tc>
          <w:tcPr>
            <w:tcW w:w="9349" w:type="dxa"/>
            <w:gridSpan w:val="6"/>
          </w:tcPr>
          <w:p w:rsidR="009C580E" w:rsidRDefault="009C580E" w:rsidP="009C58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total electricity production prognosis</w:t>
            </w:r>
          </w:p>
        </w:tc>
      </w:tr>
      <w:tr w:rsidR="009C580E" w:rsidRPr="00CA378A" w:rsidTr="009C580E">
        <w:tc>
          <w:tcPr>
            <w:tcW w:w="1413" w:type="dxa"/>
          </w:tcPr>
          <w:p w:rsidR="009C580E" w:rsidRPr="00CA378A" w:rsidRDefault="009C580E" w:rsidP="009C580E">
            <w:pPr>
              <w:widowControl/>
              <w:spacing w:line="259" w:lineRule="auto"/>
              <w:jc w:val="right"/>
              <w:rPr>
                <w:rFonts w:ascii="Times New Roman" w:hAnsi="Times New Roman" w:cs="Times New Roman"/>
                <w:sz w:val="16"/>
                <w:szCs w:val="16"/>
              </w:rPr>
            </w:pPr>
            <w:r>
              <w:rPr>
                <w:rFonts w:ascii="Times New Roman" w:hAnsi="Times New Roman" w:cs="Times New Roman"/>
                <w:sz w:val="16"/>
                <w:szCs w:val="16"/>
              </w:rPr>
              <w:t>Linear Model</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4447 / 4717 / 4987</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5933 / 6322 / 6710</w:t>
            </w:r>
          </w:p>
        </w:tc>
        <w:tc>
          <w:tcPr>
            <w:tcW w:w="1560"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715 / 2019 / 2323</w:t>
            </w:r>
          </w:p>
        </w:tc>
        <w:tc>
          <w:tcPr>
            <w:tcW w:w="1687"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6663 / 20742 / 24822</w:t>
            </w:r>
          </w:p>
        </w:tc>
        <w:tc>
          <w:tcPr>
            <w:tcW w:w="1571"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6"/>
                <w:szCs w:val="16"/>
              </w:rPr>
            </w:pPr>
            <w:r w:rsidRPr="009C580E">
              <w:rPr>
                <w:rFonts w:ascii="Times New Roman" w:hAnsi="Times New Roman" w:cs="Times New Roman"/>
                <w:b/>
                <w:sz w:val="14"/>
                <w:szCs w:val="16"/>
              </w:rPr>
              <w:t>33141 / 38968 / 44795</w:t>
            </w:r>
          </w:p>
        </w:tc>
      </w:tr>
      <w:tr w:rsidR="00E0760D" w:rsidRPr="00CA378A" w:rsidTr="00EF385B">
        <w:tc>
          <w:tcPr>
            <w:tcW w:w="9349" w:type="dxa"/>
            <w:gridSpan w:val="6"/>
          </w:tcPr>
          <w:p w:rsidR="00E0760D" w:rsidRDefault="00E0760D"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0A3C7F" w:rsidRPr="00CA378A" w:rsidTr="009C580E">
        <w:tc>
          <w:tcPr>
            <w:tcW w:w="1413" w:type="dxa"/>
          </w:tcPr>
          <w:p w:rsidR="007B08A0"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27</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79</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8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6.35 / 16.52 / 15.79</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 xml:space="preserve">456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462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46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69 /  7.30 /  6.89</w:t>
            </w:r>
          </w:p>
        </w:tc>
        <w:tc>
          <w:tcPr>
            <w:tcW w:w="1560"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5 / 95 / 95</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58 / 4.74 / 4.12</w:t>
            </w:r>
          </w:p>
        </w:tc>
        <w:tc>
          <w:tcPr>
            <w:tcW w:w="1687"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3 / 853 / 85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45 / 6.60 / 6.61</w:t>
            </w:r>
          </w:p>
        </w:tc>
        <w:tc>
          <w:tcPr>
            <w:tcW w:w="1571"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349 / 2457 / 2468</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08 / 6.30 / 5.50</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20 / 943 / 101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8.45 / 19.99 / 20.25</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492 / 530 / 5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0 / 8.39 / 8.40</w:t>
            </w:r>
          </w:p>
        </w:tc>
        <w:tc>
          <w:tcPr>
            <w:tcW w:w="1560"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20 / 141 / 1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99 / 7.01 / 7.02</w:t>
            </w:r>
          </w:p>
        </w:tc>
        <w:tc>
          <w:tcPr>
            <w:tcW w:w="1687"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41 / 1199 / 1441</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65 / 5.78 / 5.80</w:t>
            </w:r>
          </w:p>
        </w:tc>
        <w:tc>
          <w:tcPr>
            <w:tcW w:w="1571"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604 / 3193 / 369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9 / 8.2 / 8.3</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15 / 1193 / 1384</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0.59 / 25.30 / 27.75</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87 / 737 / 86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90 / 11.67 / 12.81</w:t>
            </w:r>
          </w:p>
        </w:tc>
        <w:tc>
          <w:tcPr>
            <w:tcW w:w="1560"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49 / 207 / 2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73 / 10.28 / 11.33</w:t>
            </w:r>
          </w:p>
        </w:tc>
        <w:tc>
          <w:tcPr>
            <w:tcW w:w="1687"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117 / 1667 / 220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70 / 8.03 / 8.89</w:t>
            </w:r>
          </w:p>
        </w:tc>
        <w:tc>
          <w:tcPr>
            <w:tcW w:w="1571"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3008 / 4282 / 5436</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07 / 10.9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34 / 944 / 96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8.76 / 20.01 / 19.34</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3 / 479 / 47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98 / 7.57 / 7.1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 / 93 / 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3 / 4.62 / 4.01</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8 / 774 / 77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95 / 5.99 / 5.99</w:t>
            </w:r>
          </w:p>
        </w:tc>
        <w:tc>
          <w:tcPr>
            <w:tcW w:w="1571"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28 / 2402 / 240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2 / 6.16 / 5.37</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91 / 1093 / 11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03 / 23.18 / 23.92</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9 / 551 / 58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9 / 8.72 / 8.7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2 / 145 /16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13 / 7.17 / 7.20</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4 / 1282 / 155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02 / 6.18 / 6.25</w:t>
            </w:r>
          </w:p>
        </w:tc>
        <w:tc>
          <w:tcPr>
            <w:tcW w:w="1571"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617 / 3197 / 371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89 / 8.20 / 8.29</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0 / 1270 / 151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91 / 26.92 / 30.35</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36 / 823 / 97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72 / 13.02 / 14.53</w:t>
            </w:r>
          </w:p>
        </w:tc>
        <w:tc>
          <w:tcPr>
            <w:tcW w:w="1560"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 / 211 / 26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78 / 10.46 / 11.60</w:t>
            </w:r>
          </w:p>
        </w:tc>
        <w:tc>
          <w:tcPr>
            <w:tcW w:w="1687" w:type="dxa"/>
            <w:shd w:val="clear" w:color="auto" w:fill="D9E2F3" w:themeFill="accent5" w:themeFillTint="33"/>
            <w:vAlign w:val="center"/>
          </w:tcPr>
          <w:p w:rsidR="00E0760D" w:rsidRDefault="00573579"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1204 / 1842 / </w:t>
            </w:r>
            <w:r w:rsidR="001475C6">
              <w:rPr>
                <w:rFonts w:ascii="Times New Roman" w:hAnsi="Times New Roman" w:cs="Times New Roman"/>
                <w:sz w:val="16"/>
                <w:szCs w:val="16"/>
              </w:rPr>
              <w:t>2485</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2 / 8.88 / 10.01</w:t>
            </w:r>
          </w:p>
        </w:tc>
        <w:tc>
          <w:tcPr>
            <w:tcW w:w="1571"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920 / 4206 / 54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81 / 10.7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Gompertz”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64 / 1401 / 173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68 / 29.69 / 34.74</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5 / 667 / 69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86 / 10.56 / 10.36</w:t>
            </w:r>
          </w:p>
        </w:tc>
        <w:tc>
          <w:tcPr>
            <w:tcW w:w="1560"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1 / 124 / 12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1 / 6.15 / 5.35</w:t>
            </w:r>
          </w:p>
        </w:tc>
        <w:tc>
          <w:tcPr>
            <w:tcW w:w="1687"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93 / 1787 / 20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75 / 8.61 / 8.2</w:t>
            </w:r>
          </w:p>
        </w:tc>
        <w:tc>
          <w:tcPr>
            <w:tcW w:w="1571"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54 / 5127 / 6270</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2 / 13.15 / 13.99</w:t>
            </w:r>
          </w:p>
        </w:tc>
      </w:tr>
      <w:tr w:rsidR="009C580E" w:rsidRPr="00CA378A" w:rsidTr="009C580E">
        <w:tc>
          <w:tcPr>
            <w:tcW w:w="1413" w:type="dxa"/>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sidRPr="007771CB">
              <w:rPr>
                <w:rFonts w:ascii="Times New Roman" w:hAnsi="Times New Roman" w:cs="Times New Roman"/>
                <w:sz w:val="16"/>
                <w:szCs w:val="16"/>
              </w:rPr>
              <w:t>1057 / 1639 / 215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78 / 34.75 / 43.25</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20 / 743 / 81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6 / 11.75 / 12.17</w:t>
            </w:r>
          </w:p>
        </w:tc>
        <w:tc>
          <w:tcPr>
            <w:tcW w:w="1560" w:type="dxa"/>
            <w:shd w:val="clear" w:color="auto" w:fill="FFFFFF" w:themeFill="background1"/>
            <w:vAlign w:val="center"/>
          </w:tcPr>
          <w:p w:rsidR="009C580E" w:rsidRDefault="009C580E"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8 / 179 / 206</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66 / 8.86 / 8.89</w:t>
            </w:r>
          </w:p>
        </w:tc>
        <w:tc>
          <w:tcPr>
            <w:tcW w:w="1687"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02 / 1759 / 222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1 / 8.48 / 8.95</w:t>
            </w:r>
          </w:p>
        </w:tc>
        <w:tc>
          <w:tcPr>
            <w:tcW w:w="1571"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362 / 5113 / 66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4 / 13.12 / 14.73</w:t>
            </w:r>
          </w:p>
        </w:tc>
      </w:tr>
      <w:tr w:rsidR="009C580E" w:rsidRPr="00CA378A" w:rsidTr="000E2130">
        <w:tc>
          <w:tcPr>
            <w:tcW w:w="1413" w:type="dxa"/>
            <w:shd w:val="clear" w:color="auto" w:fill="D9E2F3" w:themeFill="accent5" w:themeFillTint="33"/>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63 / 1640 / 213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90 / 34.76 / 42.86</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62 / 862 / 101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16 / 13.64 / 15.09</w:t>
            </w:r>
          </w:p>
        </w:tc>
        <w:tc>
          <w:tcPr>
            <w:tcW w:w="1560"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72 / 240 / 304</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3 / 11.90 / 13.09</w:t>
            </w:r>
          </w:p>
        </w:tc>
        <w:tc>
          <w:tcPr>
            <w:tcW w:w="1687"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71 / 20</w:t>
            </w:r>
            <w:r w:rsidR="009C580E">
              <w:rPr>
                <w:rFonts w:ascii="Times New Roman" w:hAnsi="Times New Roman" w:cs="Times New Roman"/>
                <w:sz w:val="16"/>
                <w:szCs w:val="16"/>
              </w:rPr>
              <w:t>08</w:t>
            </w:r>
            <w:r>
              <w:rPr>
                <w:rFonts w:ascii="Times New Roman" w:hAnsi="Times New Roman" w:cs="Times New Roman"/>
                <w:sz w:val="16"/>
                <w:szCs w:val="16"/>
              </w:rPr>
              <w:t xml:space="preserve"> / 2</w:t>
            </w:r>
            <w:r w:rsidR="009C580E">
              <w:rPr>
                <w:rFonts w:ascii="Times New Roman" w:hAnsi="Times New Roman" w:cs="Times New Roman"/>
                <w:sz w:val="16"/>
                <w:szCs w:val="16"/>
              </w:rPr>
              <w:t>7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3 / 9.68 / 10.88</w:t>
            </w:r>
          </w:p>
        </w:tc>
        <w:tc>
          <w:tcPr>
            <w:tcW w:w="1571"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3504 / 5550 / 7392 </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57 / 14.24 / 16.50</w:t>
            </w:r>
          </w:p>
        </w:tc>
      </w:tr>
      <w:tr w:rsidR="00EF385B" w:rsidRPr="00097B01" w:rsidTr="00A37975">
        <w:tc>
          <w:tcPr>
            <w:tcW w:w="9349" w:type="dxa"/>
            <w:gridSpan w:val="6"/>
            <w:shd w:val="clear" w:color="auto" w:fill="FFFFFF" w:themeFill="background1"/>
            <w:vAlign w:val="center"/>
          </w:tcPr>
          <w:p w:rsidR="00EF385B" w:rsidRPr="00097B01" w:rsidRDefault="00EF385B" w:rsidP="00A37975">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Summary”</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in</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27 / 779 / 7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6.35 / 16.52 / 15.79</w:t>
            </w:r>
          </w:p>
        </w:tc>
        <w:tc>
          <w:tcPr>
            <w:tcW w:w="1559" w:type="dxa"/>
            <w:shd w:val="clear" w:color="auto" w:fill="FFFFFF" w:themeFill="background1"/>
            <w:vAlign w:val="center"/>
          </w:tcPr>
          <w:p w:rsidR="009C580E" w:rsidRPr="00097B01" w:rsidRDefault="009C580E" w:rsidP="009C580E">
            <w:pPr>
              <w:widowControl/>
              <w:spacing w:line="259" w:lineRule="auto"/>
              <w:rPr>
                <w:rFonts w:ascii="Times New Roman" w:hAnsi="Times New Roman" w:cs="Times New Roman"/>
                <w:b/>
                <w:sz w:val="16"/>
                <w:szCs w:val="16"/>
              </w:rPr>
            </w:pPr>
            <w:r w:rsidRPr="00097B01">
              <w:rPr>
                <w:rFonts w:ascii="Times New Roman" w:hAnsi="Times New Roman" w:cs="Times New Roman"/>
                <w:b/>
                <w:sz w:val="16"/>
                <w:szCs w:val="16"/>
              </w:rPr>
              <w:t>456 /   462 /   46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9 /  7.30 /  6.8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 / 93 / 93</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43 / 4.62 / 4.01</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8 / 774 / 77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95 / 5.99 / 5.99</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28 / 2402 / 240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02 / 6.16 / 5.37</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ax</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63 / 1640 / 215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90 / 34.76 / 43.25</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62 / 862 / 101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1.16 / 13.64 / 15.0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72 / 240 / 30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03 / 11.90 / 13.09</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293 / 2008 / 2701</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75 / 9.68 / 10.8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 xml:space="preserve">3504 / 5550 / 7392 </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57 / 14.24 / 16.50</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Avg</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11 / 1211 / 1430</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0.48 / 25.67 / 28.67</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57 / 650 / 71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8 / 10.28 / 10.67</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49 / 159 / 1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68 / 7.87 / 8.04</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70 / 1463 / 1808</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42 / 7.05 / 7.2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905 / 3947 / 482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76 / 10.12 / 10.76</w:t>
            </w:r>
          </w:p>
        </w:tc>
      </w:tr>
    </w:tbl>
    <w:p w:rsidR="00B73A86" w:rsidRPr="00097B01" w:rsidRDefault="00B73A86" w:rsidP="00B73A86">
      <w:pPr>
        <w:widowControl/>
        <w:spacing w:line="259" w:lineRule="auto"/>
        <w:jc w:val="both"/>
        <w:rPr>
          <w:rFonts w:ascii="Times New Roman" w:hAnsi="Times New Roman" w:cs="Times New Roman"/>
          <w:b/>
          <w:i/>
          <w:sz w:val="16"/>
          <w:szCs w:val="16"/>
        </w:rPr>
      </w:pPr>
    </w:p>
    <w:p w:rsidR="00B73A86" w:rsidRDefault="00B73A86" w:rsidP="00375D51">
      <w:pPr>
        <w:widowControl/>
        <w:spacing w:after="160" w:line="259" w:lineRule="auto"/>
        <w:jc w:val="both"/>
        <w:rPr>
          <w:rFonts w:ascii="Times New Roman" w:hAnsi="Times New Roman" w:cs="Times New Roman"/>
          <w:sz w:val="22"/>
          <w:szCs w:val="22"/>
        </w:rPr>
      </w:pPr>
    </w:p>
    <w:p w:rsidR="00F258AC" w:rsidRDefault="00056713"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r w:rsidR="00F258AC">
        <w:rPr>
          <w:noProof/>
          <w:lang w:val="ru-RU" w:eastAsia="ru-RU" w:bidi="ar-SA"/>
        </w:rPr>
        <w:drawing>
          <wp:inline distT="0" distB="0" distL="0" distR="0" wp14:anchorId="1306ECE4" wp14:editId="2A259805">
            <wp:extent cx="5815584" cy="1653540"/>
            <wp:effectExtent l="0" t="0" r="13970" b="3810"/>
            <wp:docPr id="247" name="Диаграмма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258AC">
        <w:rPr>
          <w:noProof/>
          <w:lang w:val="ru-RU" w:eastAsia="ru-RU" w:bidi="ar-SA"/>
        </w:rPr>
        <w:drawing>
          <wp:inline distT="0" distB="0" distL="0" distR="0" wp14:anchorId="16E55834" wp14:editId="72503A0A">
            <wp:extent cx="5800954" cy="1630680"/>
            <wp:effectExtent l="0" t="0" r="9525" b="7620"/>
            <wp:docPr id="248" name="Диаграмма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258AC">
        <w:rPr>
          <w:noProof/>
          <w:lang w:val="ru-RU" w:eastAsia="ru-RU" w:bidi="ar-SA"/>
        </w:rPr>
        <w:t xml:space="preserve"> </w:t>
      </w:r>
      <w:r w:rsidR="00F258AC">
        <w:rPr>
          <w:noProof/>
          <w:lang w:val="ru-RU" w:eastAsia="ru-RU" w:bidi="ar-SA"/>
        </w:rPr>
        <w:drawing>
          <wp:inline distT="0" distB="0" distL="0" distR="0" wp14:anchorId="359CA715" wp14:editId="55C29FAD">
            <wp:extent cx="5844845" cy="1601470"/>
            <wp:effectExtent l="0" t="0" r="3810" b="17780"/>
            <wp:docPr id="250" name="Диаграмма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F258AC">
        <w:rPr>
          <w:rFonts w:ascii="Times New Roman" w:hAnsi="Times New Roman" w:cs="Times New Roman"/>
          <w:sz w:val="22"/>
          <w:szCs w:val="22"/>
        </w:rPr>
        <w:t xml:space="preserve"> </w:t>
      </w:r>
      <w:r w:rsidR="00F258AC">
        <w:rPr>
          <w:noProof/>
          <w:lang w:val="ru-RU" w:eastAsia="ru-RU" w:bidi="ar-SA"/>
        </w:rPr>
        <w:drawing>
          <wp:inline distT="0" distB="0" distL="0" distR="0" wp14:anchorId="33F936A3" wp14:editId="548DE993">
            <wp:extent cx="5910682" cy="1638300"/>
            <wp:effectExtent l="0" t="0" r="13970" b="0"/>
            <wp:docPr id="251" name="Диаграмма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258AC" w:rsidRDefault="00F258AC" w:rsidP="000A088B">
      <w:pPr>
        <w:widowControl/>
        <w:spacing w:after="160" w:line="259" w:lineRule="auto"/>
        <w:jc w:val="center"/>
        <w:rPr>
          <w:rFonts w:ascii="Times New Roman" w:hAnsi="Times New Roman" w:cs="Times New Roman"/>
          <w:sz w:val="22"/>
          <w:szCs w:val="22"/>
        </w:rPr>
      </w:pPr>
      <w:r>
        <w:rPr>
          <w:noProof/>
          <w:lang w:val="ru-RU" w:eastAsia="ru-RU" w:bidi="ar-SA"/>
        </w:rPr>
        <w:drawing>
          <wp:inline distT="0" distB="0" distL="0" distR="0" wp14:anchorId="5D1908B5" wp14:editId="0FFBE1FF">
            <wp:extent cx="5961888" cy="1791970"/>
            <wp:effectExtent l="0" t="0" r="1270" b="17780"/>
            <wp:docPr id="252" name="Диаграмма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258AC" w:rsidRDefault="00F258AC" w:rsidP="000A088B">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Picture 7. WE generation trends (TWh) obtained from different models considering linear growth electricity generation trends</w:t>
      </w:r>
    </w:p>
    <w:p w:rsidR="00F258AC" w:rsidRPr="00F258AC" w:rsidRDefault="00F258AC" w:rsidP="000A088B">
      <w:pPr>
        <w:widowControl/>
        <w:spacing w:line="259" w:lineRule="auto"/>
        <w:jc w:val="center"/>
        <w:rPr>
          <w:rFonts w:ascii="Times New Roman" w:hAnsi="Times New Roman" w:cs="Times New Roman"/>
          <w:b/>
          <w:sz w:val="22"/>
          <w:szCs w:val="22"/>
        </w:rPr>
      </w:pPr>
      <w:r>
        <w:rPr>
          <w:rFonts w:ascii="Times New Roman" w:hAnsi="Times New Roman" w:cs="Times New Roman"/>
          <w:b/>
          <w:sz w:val="16"/>
          <w:szCs w:val="16"/>
        </w:rPr>
        <w:t>and decreasing costs (see appendixes B and C).</w:t>
      </w:r>
    </w:p>
    <w:p w:rsidR="00D226CE" w:rsidRDefault="00D226CE"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p>
    <w:p w:rsidR="005C6036" w:rsidRPr="000211A3" w:rsidRDefault="005C6036" w:rsidP="005C6036">
      <w:pPr>
        <w:widowControl/>
        <w:spacing w:after="160" w:line="259" w:lineRule="auto"/>
        <w:rPr>
          <w:rFonts w:ascii="Times New Roman" w:hAnsi="Times New Roman" w:cs="Times New Roman"/>
          <w:b/>
          <w:sz w:val="22"/>
          <w:lang w:val="ru-RU"/>
        </w:rPr>
      </w:pPr>
      <w:r w:rsidRPr="000211A3">
        <w:rPr>
          <w:rFonts w:ascii="Times New Roman" w:hAnsi="Times New Roman" w:cs="Times New Roman"/>
          <w:b/>
          <w:sz w:val="22"/>
          <w:lang w:val="ru-RU"/>
        </w:rPr>
        <w:t xml:space="preserve">3. </w:t>
      </w:r>
      <w:r>
        <w:rPr>
          <w:rFonts w:ascii="Times New Roman" w:hAnsi="Times New Roman" w:cs="Times New Roman"/>
          <w:b/>
          <w:sz w:val="22"/>
        </w:rPr>
        <w:t>DISCUSSION</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Все модели могут быть настроены на полное соответствие реальным данным (см. Приложение Е) с 1995 по 2020 год, что делает выбор подходящей модели для проведения оценок практически невозможным. Анализ согласованности (см. Таблицу 1 и Приложение </w:t>
      </w:r>
      <w:r w:rsidRPr="00F80846">
        <w:rPr>
          <w:rFonts w:ascii="Times New Roman" w:hAnsi="Times New Roman" w:cs="Times New Roman"/>
          <w:sz w:val="22"/>
        </w:rPr>
        <w:t>D</w:t>
      </w:r>
      <w:r w:rsidRPr="00F80846">
        <w:rPr>
          <w:rFonts w:ascii="Times New Roman" w:hAnsi="Times New Roman" w:cs="Times New Roman"/>
          <w:sz w:val="22"/>
          <w:lang w:val="ru-RU"/>
        </w:rPr>
        <w:t xml:space="preserve">) показывает адекватность различных моделей для разных регионов. Для Европы характерны в основном достоверные тенденции, в то время как для Южной Америки прогноз в основном оптимистичный, а для Северной Америки, как и для всего мира, в основном недооцененный. Тем не менее, для каждого региона мы получили как минимум две модели с высокой точностью (ошибка составляет менее пяти процентов от целевого значения). Это довольно хорошая способность к прогнозированию, учитывая почти двукратный рост производства </w:t>
      </w:r>
      <w:r w:rsidRPr="00F80846">
        <w:rPr>
          <w:rFonts w:ascii="Times New Roman" w:hAnsi="Times New Roman" w:cs="Times New Roman"/>
          <w:sz w:val="22"/>
        </w:rPr>
        <w:t>WE</w:t>
      </w:r>
      <w:r w:rsidRPr="00F80846">
        <w:rPr>
          <w:rFonts w:ascii="Times New Roman" w:hAnsi="Times New Roman" w:cs="Times New Roman"/>
          <w:sz w:val="22"/>
          <w:lang w:val="ru-RU"/>
        </w:rPr>
        <w:t xml:space="preserve"> в период 2015-2020 гг. </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Результаты проверки согласованности (см. Таблицу 1 и Приложение </w:t>
      </w:r>
      <w:r w:rsidRPr="00F80846">
        <w:rPr>
          <w:rFonts w:ascii="Times New Roman" w:hAnsi="Times New Roman" w:cs="Times New Roman"/>
          <w:sz w:val="22"/>
        </w:rPr>
        <w:t>D</w:t>
      </w:r>
      <w:r w:rsidRPr="00F80846">
        <w:rPr>
          <w:rFonts w:ascii="Times New Roman" w:hAnsi="Times New Roman" w:cs="Times New Roman"/>
          <w:sz w:val="22"/>
          <w:lang w:val="ru-RU"/>
        </w:rPr>
        <w:t xml:space="preserve">) позволяют анализу трендов (см. Таблицу 2 и Приложение </w:t>
      </w:r>
      <w:r w:rsidRPr="00F80846">
        <w:rPr>
          <w:rFonts w:ascii="Times New Roman" w:hAnsi="Times New Roman" w:cs="Times New Roman"/>
          <w:sz w:val="22"/>
        </w:rPr>
        <w:t>E</w:t>
      </w:r>
      <w:r w:rsidRPr="00F80846">
        <w:rPr>
          <w:rFonts w:ascii="Times New Roman" w:hAnsi="Times New Roman" w:cs="Times New Roman"/>
          <w:sz w:val="22"/>
          <w:lang w:val="ru-RU"/>
        </w:rPr>
        <w:t xml:space="preserve">) претендовать на представление границ тенденций развития ЗЭ. Пессимистическая тенденция является довольно "страшной" причиной уменьшения доли ОЭ в общем производстве электроэнергии с учетом ее линейного роста (см. Приложение </w:t>
      </w:r>
      <w:r w:rsidRPr="00F80846">
        <w:rPr>
          <w:rFonts w:ascii="Times New Roman" w:hAnsi="Times New Roman" w:cs="Times New Roman"/>
          <w:sz w:val="22"/>
        </w:rPr>
        <w:t>B</w:t>
      </w:r>
      <w:r w:rsidRPr="00F80846">
        <w:rPr>
          <w:rFonts w:ascii="Times New Roman" w:hAnsi="Times New Roman" w:cs="Times New Roman"/>
          <w:sz w:val="22"/>
          <w:lang w:val="ru-RU"/>
        </w:rPr>
        <w:t>) к 2050 году, в то время как оптимистическая оценка и усредненные тенденции предсказывают эволюцию доли ОЭ.</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Наиболее интересным является тот факт, что все оцененные модели идеально соответствуют историческим данным. Таким образом, мы не могли оценить применимость модели на этапе определения параметров. Этап проверки согласованности показал, что модель Басса является наиболее точной для большинства регионов в течение 5 лет. Что касается оценки "дальности", то в основном пессимистические прогнозы были сделаны с помощью модели "Логистический рост", в то время как в основном оптимистические тенденции представлены в модели "Гомпертц".</w:t>
      </w:r>
    </w:p>
    <w:p w:rsidR="000B6DCA"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Интересен и тот факт, что модель Басса показывает значительную долю "новаторов" только для Европы, в то время как в других регионах преобладают только "имитаторы". Учитывая умеренный рост производства электроэнергии в Европе и Северной Америке в период 1995-2020 гг. по сравнению с двойным ростом в Южной Америке и тройным ростом в Азиатско-Тихоокеанском регионе, можно предположить, что в то время как Европа обеспечивает прогресс за счет замены традиционных источников на "зеленые", другие регионы просто пытаются покрыть свой растущий энергетический аппетит из всех возможных источников</w:t>
      </w:r>
      <w:r w:rsidR="000B6DCA" w:rsidRPr="00F80846">
        <w:rPr>
          <w:rFonts w:ascii="Times New Roman" w:hAnsi="Times New Roman" w:cs="Times New Roman"/>
          <w:sz w:val="22"/>
          <w:lang w:val="ru-RU"/>
        </w:rPr>
        <w:t xml:space="preserve">. </w:t>
      </w:r>
    </w:p>
    <w:p w:rsidR="00097B01" w:rsidRPr="00F80846" w:rsidRDefault="00097B01" w:rsidP="00097B01">
      <w:pPr>
        <w:widowControl/>
        <w:spacing w:after="160" w:line="259" w:lineRule="auto"/>
        <w:rPr>
          <w:rFonts w:ascii="Times New Roman" w:hAnsi="Times New Roman" w:cs="Times New Roman"/>
          <w:b/>
          <w:sz w:val="22"/>
          <w:lang w:val="ru-RU"/>
        </w:rPr>
      </w:pPr>
      <w:r w:rsidRPr="00F80846">
        <w:rPr>
          <w:rFonts w:ascii="Times New Roman" w:hAnsi="Times New Roman" w:cs="Times New Roman"/>
          <w:b/>
          <w:sz w:val="22"/>
          <w:lang w:val="ru-RU"/>
        </w:rPr>
        <w:t xml:space="preserve">4. </w:t>
      </w:r>
      <w:r>
        <w:rPr>
          <w:rFonts w:ascii="Times New Roman" w:hAnsi="Times New Roman" w:cs="Times New Roman"/>
          <w:b/>
          <w:sz w:val="22"/>
        </w:rPr>
        <w:t>CONCLUSION</w:t>
      </w:r>
      <w:r w:rsidR="00F80846">
        <w:rPr>
          <w:rFonts w:ascii="Times New Roman" w:hAnsi="Times New Roman" w:cs="Times New Roman"/>
          <w:b/>
          <w:sz w:val="22"/>
          <w:lang w:val="ru-RU"/>
        </w:rPr>
        <w:t>(</w:t>
      </w:r>
      <w:r w:rsidR="00F80846" w:rsidRPr="00F80846">
        <w:rPr>
          <w:rFonts w:ascii="Times New Roman" w:hAnsi="Times New Roman" w:cs="Times New Roman"/>
          <w:b/>
          <w:sz w:val="22"/>
          <w:lang w:val="ru-RU"/>
        </w:rPr>
        <w:t>ЗАКЛЮЧЕНИЕ</w:t>
      </w:r>
      <w:r w:rsidR="00F80846">
        <w:rPr>
          <w:rFonts w:ascii="Times New Roman" w:hAnsi="Times New Roman" w:cs="Times New Roman"/>
          <w:b/>
          <w:sz w:val="22"/>
          <w:lang w:val="ru-RU"/>
        </w:rPr>
        <w:t>)</w:t>
      </w:r>
    </w:p>
    <w:p w:rsidR="00A9650E" w:rsidRPr="00F80846" w:rsidRDefault="00F80846" w:rsidP="00097B01">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Согласно оцененным нами цифровым моделям "Диффузии инноваций" (см. таблицу 2, приложение </w:t>
      </w:r>
      <w:r w:rsidRPr="00F80846">
        <w:rPr>
          <w:rFonts w:ascii="Times New Roman" w:hAnsi="Times New Roman" w:cs="Times New Roman"/>
          <w:sz w:val="22"/>
        </w:rPr>
        <w:t>E</w:t>
      </w:r>
      <w:r w:rsidRPr="00F80846">
        <w:rPr>
          <w:rFonts w:ascii="Times New Roman" w:hAnsi="Times New Roman" w:cs="Times New Roman"/>
          <w:sz w:val="22"/>
          <w:lang w:val="ru-RU"/>
        </w:rPr>
        <w:t>), прогнозы относительно 35% и более мирового общего производства электроэнергии за счет ветра к 2050 году являются слишком оптимистичными. Только Европа может достичь заявленного объема производства ВЭ в пределах границ оцененных моделей. Общее мировое производство энергии ветра находится в интервале 5,3% - 16,5%, что в основном соответствует другим прогнозам</w:t>
      </w:r>
      <w:r w:rsidR="00AF77DB" w:rsidRPr="00F80846">
        <w:rPr>
          <w:rFonts w:ascii="Times New Roman" w:hAnsi="Times New Roman" w:cs="Times New Roman"/>
          <w:sz w:val="22"/>
          <w:lang w:val="ru-RU"/>
        </w:rPr>
        <w:t>.</w:t>
      </w:r>
      <w:r w:rsidR="000B6DCA" w:rsidRPr="00F80846">
        <w:rPr>
          <w:rFonts w:ascii="Times New Roman" w:hAnsi="Times New Roman" w:cs="Times New Roman"/>
          <w:sz w:val="22"/>
          <w:lang w:val="ru-RU"/>
        </w:rPr>
        <w:t xml:space="preserve">  </w:t>
      </w:r>
    </w:p>
    <w:p w:rsidR="000B6DCA" w:rsidRPr="00F80846" w:rsidRDefault="000B6DCA" w:rsidP="00097B01">
      <w:pPr>
        <w:spacing w:after="120"/>
        <w:jc w:val="both"/>
        <w:rPr>
          <w:rFonts w:ascii="Times New Roman" w:hAnsi="Times New Roman" w:cs="Times New Roman"/>
          <w:sz w:val="22"/>
          <w:lang w:val="ru-RU"/>
        </w:rPr>
      </w:pPr>
    </w:p>
    <w:p w:rsidR="00097B01" w:rsidRPr="00F80846" w:rsidRDefault="00097B01" w:rsidP="00EA2818">
      <w:pPr>
        <w:widowControl/>
        <w:spacing w:after="160" w:line="259" w:lineRule="auto"/>
        <w:jc w:val="both"/>
        <w:rPr>
          <w:rFonts w:ascii="Times New Roman" w:hAnsi="Times New Roman" w:cs="Times New Roman"/>
          <w:sz w:val="22"/>
          <w:lang w:val="ru-RU"/>
        </w:rPr>
      </w:pPr>
    </w:p>
    <w:p w:rsidR="005C6036" w:rsidRPr="00F80846" w:rsidRDefault="005C6036" w:rsidP="005C6036">
      <w:pPr>
        <w:widowControl/>
        <w:spacing w:after="160" w:line="259" w:lineRule="auto"/>
        <w:jc w:val="both"/>
        <w:rPr>
          <w:rFonts w:ascii="Times New Roman" w:eastAsia="Times New Roman" w:hAnsi="Times New Roman" w:cs="Times New Roman"/>
          <w:b/>
          <w:color w:val="3A3A3A"/>
          <w:sz w:val="16"/>
          <w:lang w:val="ru-RU" w:eastAsia="ru-RU" w:bidi="ar-SA"/>
        </w:rPr>
      </w:pPr>
    </w:p>
    <w:p w:rsidR="002B2C4A" w:rsidRPr="00F80846" w:rsidRDefault="002B2C4A" w:rsidP="00375D51">
      <w:pPr>
        <w:widowControl/>
        <w:spacing w:after="160" w:line="259" w:lineRule="auto"/>
        <w:jc w:val="both"/>
        <w:rPr>
          <w:rFonts w:ascii="Times New Roman" w:hAnsi="Times New Roman" w:cs="Times New Roman"/>
          <w:sz w:val="22"/>
          <w:szCs w:val="22"/>
          <w:lang w:val="ru-RU"/>
        </w:rPr>
      </w:pPr>
    </w:p>
    <w:p w:rsidR="004A75D1" w:rsidRPr="00F80846" w:rsidRDefault="004A75D1" w:rsidP="00C1517E">
      <w:pPr>
        <w:widowControl/>
        <w:spacing w:after="160" w:line="259" w:lineRule="auto"/>
        <w:rPr>
          <w:rFonts w:ascii="Times New Roman" w:hAnsi="Times New Roman" w:cs="Times New Roman"/>
          <w:sz w:val="22"/>
          <w:szCs w:val="22"/>
          <w:lang w:val="ru-RU"/>
        </w:rPr>
      </w:pPr>
      <w:r w:rsidRPr="00F80846">
        <w:rPr>
          <w:rFonts w:ascii="Times New Roman" w:hAnsi="Times New Roman" w:cs="Times New Roman"/>
          <w:sz w:val="22"/>
          <w:szCs w:val="22"/>
          <w:lang w:val="ru-RU"/>
        </w:rPr>
        <w:br w:type="page"/>
      </w:r>
      <w:r w:rsidR="00F80846" w:rsidRPr="00F80846">
        <w:rPr>
          <w:rFonts w:ascii="Times New Roman" w:hAnsi="Times New Roman" w:cs="Times New Roman"/>
          <w:sz w:val="22"/>
          <w:szCs w:val="22"/>
          <w:lang w:val="ru-RU"/>
        </w:rPr>
        <w:t>ПРИЛОЖЕНИЕ А. МЫ РАЗДЕЛЯЕМ ЛИМИТ ОБЩЕГО ПРОИЗВОДСТВА ЭЛЕКТРОЭНЕРГИИ В ЗАВИСИМОСТИ ОТ ЗАТРАТ ПРИМЕР</w:t>
      </w:r>
      <w:r w:rsidR="00AB4FBB" w:rsidRPr="00F80846">
        <w:rPr>
          <w:rFonts w:ascii="Times New Roman" w:hAnsi="Times New Roman" w:cs="Times New Roman"/>
          <w:sz w:val="22"/>
          <w:szCs w:val="22"/>
          <w:lang w:val="ru-RU"/>
        </w:rPr>
        <w:t>.</w:t>
      </w:r>
    </w:p>
    <w:p w:rsidR="004A75D1" w:rsidRPr="00F80846" w:rsidRDefault="004A75D1" w:rsidP="00375D51">
      <w:pPr>
        <w:widowControl/>
        <w:spacing w:after="160" w:line="259" w:lineRule="auto"/>
        <w:jc w:val="both"/>
        <w:rPr>
          <w:rFonts w:ascii="Times New Roman" w:hAnsi="Times New Roman" w:cs="Times New Roman"/>
          <w:sz w:val="22"/>
          <w:szCs w:val="22"/>
          <w:lang w:val="ru-RU"/>
        </w:rPr>
      </w:pPr>
    </w:p>
    <w:p w:rsidR="004A75D1" w:rsidRPr="00465D29" w:rsidRDefault="004A75D1" w:rsidP="00375D51">
      <w:pPr>
        <w:widowControl/>
        <w:spacing w:after="160" w:line="259" w:lineRule="auto"/>
        <w:jc w:val="both"/>
        <w:rPr>
          <w:rFonts w:ascii="Times New Roman" w:hAnsi="Times New Roman" w:cs="Times New Roman"/>
          <w:sz w:val="22"/>
          <w:szCs w:val="22"/>
        </w:rPr>
      </w:pPr>
      <w:r w:rsidRPr="004A75D1">
        <w:rPr>
          <w:rFonts w:ascii="Times New Roman" w:hAnsi="Times New Roman" w:cs="Times New Roman"/>
          <w:noProof/>
          <w:sz w:val="22"/>
          <w:szCs w:val="22"/>
          <w:lang w:val="ru-RU" w:eastAsia="ru-RU" w:bidi="ar-SA"/>
        </w:rPr>
        <mc:AlternateContent>
          <mc:Choice Requires="wps">
            <w:drawing>
              <wp:anchor distT="45720" distB="45720" distL="114300" distR="114300" simplePos="0" relativeHeight="251659264" behindDoc="0" locked="0" layoutInCell="1" allowOverlap="1">
                <wp:simplePos x="0" y="0"/>
                <wp:positionH relativeFrom="margin">
                  <wp:posOffset>4801870</wp:posOffset>
                </wp:positionH>
                <wp:positionV relativeFrom="paragraph">
                  <wp:posOffset>535940</wp:posOffset>
                </wp:positionV>
                <wp:extent cx="884555" cy="460375"/>
                <wp:effectExtent l="0" t="0" r="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460375"/>
                        </a:xfrm>
                        <a:prstGeom prst="rect">
                          <a:avLst/>
                        </a:prstGeom>
                        <a:solidFill>
                          <a:srgbClr val="FFFFFF"/>
                        </a:solidFill>
                        <a:ln w="9525">
                          <a:noFill/>
                          <a:miter lim="800000"/>
                          <a:headEnd/>
                          <a:tailEnd/>
                        </a:ln>
                      </wps:spPr>
                      <wps:txbx>
                        <w:txbxContent>
                          <w:p w:rsidR="000211A3" w:rsidRPr="004A75D1" w:rsidRDefault="000211A3"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0211A3" w:rsidRPr="004A75D1" w:rsidRDefault="000211A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78.1pt;margin-top:42.2pt;width:69.65pt;height:36.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" stroked="f">
                <v:textbox>
                  <w:txbxContent>
                    <w:p w:rsidR="000211A3" w:rsidRPr="004A75D1" w:rsidRDefault="000211A3"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0211A3" w:rsidRPr="004A75D1" w:rsidRDefault="000211A3">
                      <w:pPr>
                        <w:rPr>
                          <w:lang w:val="ru-RU"/>
                        </w:rPr>
                      </w:pPr>
                    </w:p>
                  </w:txbxContent>
                </v:textbox>
                <w10:wrap anchorx="margin"/>
              </v:shape>
            </w:pict>
          </mc:Fallback>
        </mc:AlternateContent>
      </w:r>
      <w:r>
        <w:rPr>
          <w:noProof/>
          <w:lang w:val="ru-RU" w:eastAsia="ru-RU" w:bidi="ar-SA"/>
        </w:rPr>
        <w:drawing>
          <wp:inline distT="0" distB="0" distL="0" distR="0" wp14:anchorId="758A2578" wp14:editId="70AD3D79">
            <wp:extent cx="5822315" cy="3445459"/>
            <wp:effectExtent l="0" t="0" r="6985" b="3175"/>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65D29" w:rsidRPr="001C41DD" w:rsidRDefault="00465D29" w:rsidP="00375D51">
      <w:pPr>
        <w:widowControl/>
        <w:spacing w:after="160" w:line="259" w:lineRule="auto"/>
        <w:jc w:val="both"/>
        <w:rPr>
          <w:rFonts w:ascii="Times New Roman" w:hAnsi="Times New Roman" w:cs="Times New Roman"/>
          <w:sz w:val="22"/>
        </w:rPr>
      </w:pPr>
    </w:p>
    <w:p w:rsidR="005A4430" w:rsidRDefault="005A4430">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B4FBB" w:rsidRPr="00F80846" w:rsidRDefault="00F80846">
      <w:pPr>
        <w:widowControl/>
        <w:spacing w:after="160" w:line="259" w:lineRule="auto"/>
        <w:rPr>
          <w:rFonts w:ascii="Times New Roman" w:hAnsi="Times New Roman" w:cs="Times New Roman"/>
          <w:sz w:val="22"/>
          <w:lang w:val="ru-RU"/>
        </w:rPr>
      </w:pPr>
      <w:r w:rsidRPr="00F80846">
        <w:rPr>
          <w:rFonts w:ascii="Times New Roman" w:hAnsi="Times New Roman" w:cs="Times New Roman"/>
          <w:sz w:val="22"/>
          <w:lang w:val="ru-RU"/>
        </w:rPr>
        <w:t>ПРИЛОЖЕНИЕ Б. ЛИНЕЙНЫЕ ТЕНДЕНЦИИ ПРОИЗВОДСТВА ЭЛЕКТРОЭНЕРГИИ</w:t>
      </w:r>
      <w:r w:rsidR="00AB4FBB" w:rsidRPr="00F80846">
        <w:rPr>
          <w:rFonts w:ascii="Times New Roman" w:hAnsi="Times New Roman" w:cs="Times New Roman"/>
          <w:sz w:val="22"/>
          <w:lang w:val="ru-RU"/>
        </w:rPr>
        <w:t>.</w:t>
      </w:r>
    </w:p>
    <w:p w:rsidR="006B2C7E" w:rsidRPr="006B2C7E" w:rsidRDefault="006B2C7E">
      <w:pPr>
        <w:widowControl/>
        <w:spacing w:after="160" w:line="259" w:lineRule="auto"/>
        <w:rPr>
          <w:rFonts w:ascii="Times New Roman" w:hAnsi="Times New Roman" w:cs="Times New Roman"/>
          <w:b/>
          <w:sz w:val="22"/>
        </w:rPr>
      </w:pPr>
      <w:r w:rsidRPr="006B2C7E">
        <w:rPr>
          <w:rFonts w:ascii="Times New Roman" w:hAnsi="Times New Roman" w:cs="Times New Roman"/>
          <w:b/>
          <w:sz w:val="22"/>
        </w:rPr>
        <w:t>World</w:t>
      </w:r>
    </w:p>
    <w:p w:rsidR="00F26081" w:rsidRDefault="006B2C7E" w:rsidP="009030B5">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1312" behindDoc="0" locked="0" layoutInCell="1" allowOverlap="1">
                <wp:simplePos x="0" y="0"/>
                <wp:positionH relativeFrom="column">
                  <wp:posOffset>-291465</wp:posOffset>
                </wp:positionH>
                <wp:positionV relativeFrom="paragraph">
                  <wp:posOffset>2399030</wp:posOffset>
                </wp:positionV>
                <wp:extent cx="6415405" cy="3342640"/>
                <wp:effectExtent l="0" t="0" r="4445" b="0"/>
                <wp:wrapSquare wrapText="bothSides"/>
                <wp:docPr id="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0211A3" w:rsidRPr="00365035" w:rsidRDefault="000211A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2.95pt;margin-top:188.9pt;width:505.15pt;height:263.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500580" w:rsidRDefault="000211A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0211A3" w:rsidRPr="00365035" w:rsidRDefault="000211A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0211A3" w:rsidRPr="00365035" w:rsidRDefault="000211A3">
                      <w:pPr>
                        <w:rPr>
                          <w:lang w:val="ru-RU"/>
                        </w:rPr>
                      </w:pPr>
                    </w:p>
                  </w:txbxContent>
                </v:textbox>
                <w10:wrap type="square"/>
              </v:shape>
            </w:pict>
          </mc:Fallback>
        </mc:AlternateContent>
      </w:r>
      <w:r w:rsidR="00F26081">
        <w:rPr>
          <w:noProof/>
          <w:lang w:val="ru-RU" w:eastAsia="ru-RU" w:bidi="ar-SA"/>
        </w:rPr>
        <w:drawing>
          <wp:inline distT="0" distB="0" distL="0" distR="0" wp14:anchorId="21451422" wp14:editId="7589C8EB">
            <wp:extent cx="6393485" cy="2230755"/>
            <wp:effectExtent l="0" t="0" r="7620" b="9525"/>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W w:w="10112" w:type="dxa"/>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76"/>
        <w:gridCol w:w="1056"/>
        <w:gridCol w:w="1056"/>
        <w:gridCol w:w="554"/>
        <w:gridCol w:w="1056"/>
        <w:gridCol w:w="1056"/>
        <w:gridCol w:w="554"/>
        <w:gridCol w:w="1056"/>
        <w:gridCol w:w="554"/>
        <w:gridCol w:w="1056"/>
        <w:gridCol w:w="554"/>
        <w:gridCol w:w="1056"/>
      </w:tblGrid>
      <w:tr w:rsidR="009030B5" w:rsidRPr="0048089D" w:rsidTr="0009492E">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r w:rsidRPr="0048089D">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r w:rsidRPr="0048089D">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9030B5" w:rsidRPr="00F26081" w:rsidTr="0009492E">
        <w:trPr>
          <w:trHeight w:val="300"/>
        </w:trPr>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5</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375,24396</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2746,1367</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9</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264,89106</w:t>
            </w:r>
          </w:p>
        </w:tc>
        <w:tc>
          <w:tcPr>
            <w:tcW w:w="0" w:type="auto"/>
            <w:tcBorders>
              <w:top w:val="single" w:sz="4" w:space="0" w:color="auto"/>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904,15387</w:t>
            </w:r>
          </w:p>
        </w:tc>
        <w:tc>
          <w:tcPr>
            <w:tcW w:w="0" w:type="auto"/>
            <w:tcBorders>
              <w:top w:val="single" w:sz="4" w:space="0" w:color="auto"/>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1</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7896,74002</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5</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054,7571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212,77436</w:t>
            </w: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Pr>
                <w:rFonts w:ascii="Times New Roman" w:eastAsia="Times New Roman" w:hAnsi="Times New Roman" w:cs="Times New Roman"/>
                <w:sz w:val="16"/>
                <w:szCs w:val="16"/>
                <w:lang w:eastAsia="ru-RU" w:bidi="ar-SA"/>
              </w:rPr>
              <w:t xml:space="preserve"> </w:t>
            </w:r>
            <w:r w:rsidRPr="00F26081">
              <w:rPr>
                <w:rFonts w:ascii="Times New Roman" w:eastAsia="Times New Roman" w:hAnsi="Times New Roman" w:cs="Times New Roman"/>
                <w:sz w:val="16"/>
                <w:szCs w:val="16"/>
                <w:lang w:val="ru-RU" w:eastAsia="ru-RU" w:bidi="ar-SA"/>
              </w:rPr>
              <w:t>199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789,2495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328,8522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1570,68886</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1486,8693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8479,4555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637,47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5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795,48987</w:t>
            </w: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120,5171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911,5677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256,995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069,584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062,1710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220,1882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8</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502,9192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4494,2832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806,27648</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652,30041</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644,8865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802,9037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917,7637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076,9987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3435,2382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235,01592</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227,6020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385,6192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0</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555,5482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659,7142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031,7070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817,73143</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810,3175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968,33475</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788,8606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242,4297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270,5009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400,44694</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393,0330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9551,05026</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345,4843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825,1452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915,1871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983,16246</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975,748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133,76577</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924,0184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407,860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5623,8922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5565,87797</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2558,4641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716,4812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7726,7475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990,5763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659,136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148,5934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141,1796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299,196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5</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8454,1188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8573,2918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7000,9508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731,3089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723,8951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881,9123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9155,2911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156,0073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2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823,2483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7314,0245</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306,6106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2464,6278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045,98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738,7228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889,3261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047,3433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8</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421,63735</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321,43836</w:t>
            </w: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5472,0416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630,05884</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bl>
    <w:p w:rsidR="00AB7DC5" w:rsidRDefault="00AB7DC5">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679B7" w:rsidRPr="006B2C7E" w:rsidRDefault="00A679B7" w:rsidP="00A679B7">
      <w:pPr>
        <w:widowControl/>
        <w:spacing w:after="160" w:line="259" w:lineRule="auto"/>
        <w:rPr>
          <w:rFonts w:ascii="Times New Roman" w:hAnsi="Times New Roman" w:cs="Times New Roman"/>
          <w:b/>
          <w:sz w:val="22"/>
        </w:rPr>
      </w:pPr>
      <w:r>
        <w:rPr>
          <w:rFonts w:ascii="Times New Roman" w:hAnsi="Times New Roman" w:cs="Times New Roman"/>
          <w:b/>
          <w:sz w:val="22"/>
        </w:rPr>
        <w:t>Europe</w:t>
      </w:r>
    </w:p>
    <w:p w:rsidR="00A679B7" w:rsidRDefault="0048089D" w:rsidP="00A679B7">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3360" behindDoc="0" locked="0" layoutInCell="1" allowOverlap="1" wp14:anchorId="069A2933" wp14:editId="632B318A">
                <wp:simplePos x="0" y="0"/>
                <wp:positionH relativeFrom="column">
                  <wp:posOffset>-307239</wp:posOffset>
                </wp:positionH>
                <wp:positionV relativeFrom="paragraph">
                  <wp:posOffset>2342718</wp:posOffset>
                </wp:positionV>
                <wp:extent cx="6415405" cy="3342640"/>
                <wp:effectExtent l="0" t="0" r="4445" b="0"/>
                <wp:wrapSquare wrapText="bothSides"/>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
                              </w:tc>
                              <w:tc>
                                <w:tcPr>
                                  <w:tcW w:w="141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
                              </w:tc>
                              <w:tc>
                                <w:tcPr>
                                  <w:tcW w:w="1417"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0211A3"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0211A3" w:rsidRPr="0045747F" w:rsidRDefault="000211A3"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0211A3"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0211A3" w:rsidRPr="0045747F" w:rsidRDefault="000211A3" w:rsidP="0048089D">
                            <w:pPr>
                              <w:rPr>
                                <w:lang w:val="ru-RU"/>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A2933" id="_x0000_s1034" type="#_x0000_t202" style="position:absolute;left:0;text-align:left;margin-left:-24.2pt;margin-top:184.45pt;width:505.15pt;height:263.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vdou+D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
                        </w:tc>
                        <w:tc>
                          <w:tcPr>
                            <w:tcW w:w="141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
                        </w:tc>
                        <w:tc>
                          <w:tcPr>
                            <w:tcW w:w="1417"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trHeight w:val="315"/>
                        </w:trPr>
                        <w:tc>
                          <w:tcPr>
                            <w:tcW w:w="1560"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0211A3" w:rsidRPr="0045747F" w:rsidRDefault="000211A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0211A3"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45747F" w:rsidRDefault="000211A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0211A3"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5747F" w:rsidRDefault="000211A3"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0211A3" w:rsidRPr="0045747F" w:rsidRDefault="000211A3"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0211A3"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45747F" w:rsidRDefault="000211A3"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0211A3" w:rsidRPr="0045747F" w:rsidRDefault="000211A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0211A3" w:rsidRPr="0045747F" w:rsidRDefault="000211A3" w:rsidP="0048089D">
                      <w:pPr>
                        <w:rPr>
                          <w:lang w:val="ru-RU"/>
                          <w14:textOutline w14:w="9525" w14:cap="rnd" w14:cmpd="sng" w14:algn="ctr">
                            <w14:noFill/>
                            <w14:prstDash w14:val="solid"/>
                            <w14:bevel/>
                          </w14:textOutline>
                        </w:rPr>
                      </w:pPr>
                    </w:p>
                  </w:txbxContent>
                </v:textbox>
                <w10:wrap type="square"/>
              </v:shape>
            </w:pict>
          </mc:Fallback>
        </mc:AlternateContent>
      </w:r>
      <w:r w:rsidR="00402D09">
        <w:rPr>
          <w:noProof/>
          <w:lang w:val="ru-RU" w:eastAsia="ru-RU" w:bidi="ar-SA"/>
        </w:rPr>
        <w:drawing>
          <wp:inline distT="0" distB="0" distL="0" distR="0" wp14:anchorId="6DD65D77" wp14:editId="6C8AB29F">
            <wp:extent cx="6291072" cy="2260397"/>
            <wp:effectExtent l="0" t="0" r="14605" b="698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1056"/>
        <w:gridCol w:w="1056"/>
        <w:gridCol w:w="554"/>
        <w:gridCol w:w="990"/>
        <w:gridCol w:w="963"/>
        <w:gridCol w:w="554"/>
        <w:gridCol w:w="951"/>
        <w:gridCol w:w="554"/>
        <w:gridCol w:w="951"/>
        <w:gridCol w:w="554"/>
        <w:gridCol w:w="951"/>
      </w:tblGrid>
      <w:tr w:rsidR="002738E1" w:rsidRPr="00DB2682" w:rsidTr="00F57DFD">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2738E1" w:rsidRPr="00F26081" w:rsidTr="00F57DFD">
        <w:trPr>
          <w:trHeight w:val="300"/>
        </w:trPr>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widowControl/>
              <w:jc w:val="right"/>
              <w:rPr>
                <w:rFonts w:ascii="Times New Roman" w:eastAsia="Times New Roman" w:hAnsi="Times New Roman" w:cs="Times New Roman"/>
                <w:sz w:val="16"/>
                <w:szCs w:val="16"/>
                <w:lang w:val="ru-RU" w:bidi="ar-SA"/>
              </w:rPr>
            </w:pPr>
            <w:r w:rsidRPr="00002964">
              <w:rPr>
                <w:rFonts w:ascii="Times New Roman" w:hAnsi="Times New Roman" w:cs="Times New Roman"/>
                <w:sz w:val="16"/>
                <w:szCs w:val="16"/>
              </w:rPr>
              <w:t>1995</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279,587267</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02,877424</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widowControl/>
              <w:jc w:val="right"/>
              <w:rPr>
                <w:rFonts w:ascii="Times New Roman" w:eastAsia="Times New Roman" w:hAnsi="Times New Roman" w:cs="Times New Roman"/>
                <w:sz w:val="14"/>
                <w:szCs w:val="16"/>
                <w:lang w:val="ru-RU" w:bidi="ar-SA"/>
              </w:rPr>
            </w:pPr>
            <w:r w:rsidRPr="00002964">
              <w:rPr>
                <w:rFonts w:ascii="Times New Roman" w:hAnsi="Times New Roman" w:cs="Times New Roman"/>
                <w:sz w:val="14"/>
                <w:szCs w:val="16"/>
              </w:rPr>
              <w:t>2009</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94,691692</w:t>
            </w:r>
          </w:p>
        </w:tc>
        <w:tc>
          <w:tcPr>
            <w:tcW w:w="0" w:type="auto"/>
            <w:tcBorders>
              <w:top w:val="single" w:sz="4" w:space="0" w:color="auto"/>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880,874442</w:t>
            </w:r>
          </w:p>
        </w:tc>
        <w:tc>
          <w:tcPr>
            <w:tcW w:w="0" w:type="auto"/>
            <w:tcBorders>
              <w:top w:val="single" w:sz="4" w:space="0" w:color="auto"/>
              <w:left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21</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04,871886</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35</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82,868904</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49</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60,865922</w:t>
            </w: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53,86454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29,8772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7631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07,87422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31,87167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09,86869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5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87,865709</w:t>
            </w: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89,19543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56,87699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19,422767</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34,874016</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58,871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36,86847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466,41916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83,87678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53,115304</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61,873803</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85,8712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63,86826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509,42687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10,876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2,201398</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88,8735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12,871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90,86805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0</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20,2828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37,87635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39,2468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15,873377</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39,87082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17,867839</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85,09839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64,87614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82,659249</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42,873164</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66,87060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44,867626</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2</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718,56877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91,87593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1,40994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69,872951</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93,87039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71,867413</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11,589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18,87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1,25729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96,872738</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20,87018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98,867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98,05964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45,87550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53250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23,872525</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47,86996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25,866987</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5</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959,8737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72,87529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92,11484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50,872312</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74,86975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52,866774</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15,79442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99,87508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2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71,310532</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77,87209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01,8695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79,866561</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64,693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26,874868</w:t>
            </w: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28,869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06,86634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88,56491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53,874655</w:t>
            </w: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55,86911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33,86613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bl>
    <w:p w:rsidR="00F57DFD" w:rsidRPr="00F57DFD" w:rsidRDefault="00A679B7" w:rsidP="00F57DFD">
      <w:pPr>
        <w:widowControl/>
        <w:spacing w:after="160" w:line="259" w:lineRule="auto"/>
        <w:rPr>
          <w:rFonts w:ascii="Times New Roman" w:hAnsi="Times New Roman" w:cs="Times New Roman"/>
          <w:b/>
          <w:sz w:val="22"/>
        </w:rPr>
      </w:pPr>
      <w:r>
        <w:rPr>
          <w:rFonts w:ascii="Times New Roman" w:hAnsi="Times New Roman" w:cs="Times New Roman"/>
          <w:sz w:val="22"/>
        </w:rPr>
        <w:br w:type="page"/>
      </w:r>
      <w:r w:rsidR="00F57DFD" w:rsidRPr="00F57DFD">
        <w:rPr>
          <w:rFonts w:ascii="Times New Roman" w:hAnsi="Times New Roman" w:cs="Times New Roman"/>
          <w:b/>
          <w:sz w:val="22"/>
        </w:rPr>
        <w:t>North America</w:t>
      </w:r>
    </w:p>
    <w:p w:rsidR="00F57DFD" w:rsidRDefault="00F57DFD" w:rsidP="00F57DF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5408" behindDoc="0" locked="0" layoutInCell="1" allowOverlap="1" wp14:anchorId="7C2D550A" wp14:editId="72245644">
                <wp:simplePos x="0" y="0"/>
                <wp:positionH relativeFrom="column">
                  <wp:posOffset>-307239</wp:posOffset>
                </wp:positionH>
                <wp:positionV relativeFrom="paragraph">
                  <wp:posOffset>2342718</wp:posOffset>
                </wp:positionV>
                <wp:extent cx="6415405" cy="3342640"/>
                <wp:effectExtent l="0" t="0" r="4445" b="0"/>
                <wp:wrapSquare wrapText="bothSides"/>
                <wp:docPr id="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0211A3" w:rsidRPr="00500580" w:rsidRDefault="000211A3"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0211A3" w:rsidRPr="00365035" w:rsidRDefault="000211A3" w:rsidP="00F57DF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D550A" id="_x0000_s1035" type="#_x0000_t202" style="position:absolute;left:0;text-align:left;margin-left:-24.2pt;margin-top:184.45pt;width:505.15pt;height:263.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bQk8mzwCAAAp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0211A3" w:rsidRPr="00500580" w:rsidRDefault="000211A3"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F57DFD">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F57DFD" w:rsidRDefault="000211A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F57DFD" w:rsidRDefault="000211A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0211A3" w:rsidRPr="00F57DFD" w:rsidRDefault="000211A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0211A3" w:rsidRPr="00365035" w:rsidRDefault="000211A3" w:rsidP="00F57DFD">
                      <w:pPr>
                        <w:rPr>
                          <w:lang w:val="ru-RU"/>
                        </w:rPr>
                      </w:pPr>
                    </w:p>
                  </w:txbxContent>
                </v:textbox>
                <w10:wrap type="square"/>
              </v:shape>
            </w:pict>
          </mc:Fallback>
        </mc:AlternateContent>
      </w:r>
      <w:r w:rsidRPr="00F57DFD">
        <w:rPr>
          <w:noProof/>
          <w:lang w:val="ru-RU" w:eastAsia="ru-RU" w:bidi="ar-SA"/>
        </w:rPr>
        <w:t xml:space="preserve"> </w:t>
      </w:r>
      <w:r>
        <w:rPr>
          <w:noProof/>
          <w:lang w:val="ru-RU" w:eastAsia="ru-RU" w:bidi="ar-SA"/>
        </w:rPr>
        <w:drawing>
          <wp:inline distT="0" distB="0" distL="0" distR="0" wp14:anchorId="62E465CE" wp14:editId="6F228ACA">
            <wp:extent cx="6100877" cy="1974850"/>
            <wp:effectExtent l="0" t="0" r="14605" b="635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990"/>
        <w:gridCol w:w="963"/>
        <w:gridCol w:w="554"/>
        <w:gridCol w:w="990"/>
        <w:gridCol w:w="963"/>
        <w:gridCol w:w="554"/>
        <w:gridCol w:w="951"/>
        <w:gridCol w:w="554"/>
        <w:gridCol w:w="951"/>
        <w:gridCol w:w="554"/>
        <w:gridCol w:w="951"/>
      </w:tblGrid>
      <w:tr w:rsidR="00F57DFD"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F57DFD" w:rsidRPr="00F26081"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275,556188</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573,827158</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88,123518</w:t>
            </w:r>
          </w:p>
        </w:tc>
        <w:tc>
          <w:tcPr>
            <w:tcW w:w="0" w:type="auto"/>
            <w:tcBorders>
              <w:top w:val="single" w:sz="4" w:space="0" w:color="auto"/>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17,807462</w:t>
            </w:r>
          </w:p>
        </w:tc>
        <w:tc>
          <w:tcPr>
            <w:tcW w:w="0" w:type="auto"/>
            <w:tcBorders>
              <w:top w:val="single" w:sz="4" w:space="0" w:color="auto"/>
              <w:left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84,07629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28,05659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72,036903</w:t>
            </w: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391,59877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12,68289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76,8296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56,66319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22,93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66,91233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5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710,892639</w:t>
            </w: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455,46721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51,5386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3,8020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95,51893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61,78776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05,76807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598,85882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90,39436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5144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34,37467</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00,64350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44,62380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03,84993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29,25010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3,09176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73,23040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39,4992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83,47954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859,69727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68,10583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4,194586</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12,08614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78,35497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22,33527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82,43463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06,96157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8,368443</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50,94187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17,21071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61,19101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27,28976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45,8173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1,09728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89,79761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56,0664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00,04675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51,15155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84,67304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7,716919</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28,65335</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94,92218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38,90248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65,5889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23,52878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452,45710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67,50908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33,77791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77,75822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4,99778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62,3845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82,41978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06,36482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72,63365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16,61395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9,19904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01,24025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63832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45,220559</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11,48939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55,46969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2,17051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40,09599</w:t>
            </w: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50,3451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94,32543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4,50596</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78,951726</w:t>
            </w: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89,20086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33,18116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bl>
    <w:p w:rsidR="006B2C7E" w:rsidRDefault="006B2C7E">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E665ED" w:rsidRPr="00F57DFD" w:rsidRDefault="00E665ED" w:rsidP="00E665ED">
      <w:pPr>
        <w:widowControl/>
        <w:spacing w:after="160" w:line="259" w:lineRule="auto"/>
        <w:rPr>
          <w:rFonts w:ascii="Times New Roman" w:hAnsi="Times New Roman" w:cs="Times New Roman"/>
          <w:b/>
          <w:sz w:val="22"/>
        </w:rPr>
      </w:pPr>
      <w:r>
        <w:rPr>
          <w:rFonts w:ascii="Times New Roman" w:hAnsi="Times New Roman" w:cs="Times New Roman"/>
          <w:b/>
          <w:sz w:val="22"/>
        </w:rPr>
        <w:t xml:space="preserve">South and Central </w:t>
      </w:r>
      <w:r w:rsidRPr="00F57DFD">
        <w:rPr>
          <w:rFonts w:ascii="Times New Roman" w:hAnsi="Times New Roman" w:cs="Times New Roman"/>
          <w:b/>
          <w:sz w:val="22"/>
        </w:rPr>
        <w:t>America</w:t>
      </w:r>
    </w:p>
    <w:p w:rsidR="00E665ED" w:rsidRDefault="00E665ED" w:rsidP="00E665E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7456" behindDoc="0" locked="0" layoutInCell="1" allowOverlap="1" wp14:anchorId="2E0A029E" wp14:editId="51132FEE">
                <wp:simplePos x="0" y="0"/>
                <wp:positionH relativeFrom="column">
                  <wp:posOffset>-307239</wp:posOffset>
                </wp:positionH>
                <wp:positionV relativeFrom="paragraph">
                  <wp:posOffset>2342718</wp:posOffset>
                </wp:positionV>
                <wp:extent cx="6415405" cy="3342640"/>
                <wp:effectExtent l="0" t="0" r="4445" b="0"/>
                <wp:wrapSquare wrapText="bothSides"/>
                <wp:docPr id="1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0211A3" w:rsidRPr="00500580" w:rsidRDefault="000211A3"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0211A3" w:rsidRPr="00365035" w:rsidRDefault="000211A3" w:rsidP="00E665E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0A029E" id="_x0000_s1036" type="#_x0000_t202" style="position:absolute;left:0;text-align:left;margin-left:-24.2pt;margin-top:184.45pt;width:505.15pt;height:263.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KcchKT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E665ED">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0211A3" w:rsidRPr="00500580" w:rsidRDefault="000211A3"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D25E03">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D25E03" w:rsidRDefault="000211A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D25E03" w:rsidRDefault="000211A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0211A3" w:rsidRPr="00D25E03" w:rsidRDefault="000211A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0211A3" w:rsidRPr="00365035" w:rsidRDefault="000211A3" w:rsidP="00E665ED">
                      <w:pPr>
                        <w:rPr>
                          <w:lang w:val="ru-RU"/>
                        </w:rPr>
                      </w:pPr>
                    </w:p>
                  </w:txbxContent>
                </v:textbox>
                <w10:wrap type="square"/>
              </v:shape>
            </w:pict>
          </mc:Fallback>
        </mc:AlternateContent>
      </w:r>
      <w:r w:rsidRPr="00F57DFD">
        <w:rPr>
          <w:noProof/>
          <w:lang w:val="ru-RU" w:eastAsia="ru-RU" w:bidi="ar-SA"/>
        </w:rPr>
        <w:t xml:space="preserve"> </w:t>
      </w:r>
      <w:r w:rsidR="00D25E03">
        <w:rPr>
          <w:noProof/>
          <w:lang w:val="ru-RU" w:eastAsia="ru-RU" w:bidi="ar-SA"/>
        </w:rPr>
        <w:drawing>
          <wp:inline distT="0" distB="0" distL="0" distR="0" wp14:anchorId="55E0B47F" wp14:editId="4E730585">
            <wp:extent cx="6093562" cy="2238451"/>
            <wp:effectExtent l="0" t="0" r="2540"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D25E03"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DB2682" w:rsidRPr="00DB2682"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46,3818316</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2,7795216</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82,959839</w:t>
            </w:r>
          </w:p>
        </w:tc>
        <w:tc>
          <w:tcPr>
            <w:tcW w:w="0" w:type="auto"/>
            <w:tcBorders>
              <w:top w:val="single" w:sz="4" w:space="0" w:color="auto"/>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78,004409</w:t>
            </w:r>
          </w:p>
        </w:tc>
        <w:tc>
          <w:tcPr>
            <w:tcW w:w="0" w:type="auto"/>
            <w:tcBorders>
              <w:top w:val="single" w:sz="4" w:space="0" w:color="auto"/>
              <w:left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42,482883</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67,70777</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292,932657</w:t>
            </w: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78,80317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83,152727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40,47492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08,377615</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72,85608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98,08097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5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323,305863</w:t>
            </w: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17,64845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13,52593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81,093878</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38,75082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03,22929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28,45418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48,885875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43,899140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31,42207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69,12402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33,60250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58,82738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72,434502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74,272346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67,60831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99,497233</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63,97570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89,2005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08,71059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04,645552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7,259577</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29,8704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94,34891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57380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96,383972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35,018758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96,60529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60,243646</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24,7221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9,94700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21,290211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65,391965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5,59153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90,616852</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55,0953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80,32021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61,156626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95,76517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6,794565</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20,990058</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85,4685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110,6934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01,881261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26,138377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0,89060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51,36326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15,8417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477,75822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43,205677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56,511583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9,01424</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81,73647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46,2149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16,61395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88,38035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86,884789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2,82120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12,10967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76,58815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55,4696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34,17793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17,257996</w:t>
            </w: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06,96135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94,32543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71,683083</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47,631202</w:t>
            </w: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37,33456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633,18116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bl>
    <w:p w:rsidR="00E665ED" w:rsidRDefault="00E665ED" w:rsidP="00E665ED">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B2682" w:rsidRPr="00EA3631" w:rsidRDefault="00EA3631" w:rsidP="00DB2682">
      <w:pPr>
        <w:widowControl/>
        <w:spacing w:after="160" w:line="259" w:lineRule="auto"/>
        <w:rPr>
          <w:rFonts w:ascii="Times New Roman" w:hAnsi="Times New Roman" w:cs="Times New Roman"/>
          <w:b/>
          <w:sz w:val="22"/>
        </w:rPr>
      </w:pPr>
      <w:r w:rsidRPr="00EA3631">
        <w:rPr>
          <w:b/>
          <w:noProof/>
          <w:lang w:val="ru-RU" w:eastAsia="ru-RU" w:bidi="ar-SA"/>
        </w:rPr>
        <w:drawing>
          <wp:anchor distT="0" distB="0" distL="114300" distR="114300" simplePos="0" relativeHeight="251700224" behindDoc="0" locked="0" layoutInCell="1" allowOverlap="1">
            <wp:simplePos x="0" y="0"/>
            <wp:positionH relativeFrom="column">
              <wp:posOffset>-222885</wp:posOffset>
            </wp:positionH>
            <wp:positionV relativeFrom="paragraph">
              <wp:posOffset>270510</wp:posOffset>
            </wp:positionV>
            <wp:extent cx="5981700" cy="2171700"/>
            <wp:effectExtent l="0" t="0" r="0" b="0"/>
            <wp:wrapNone/>
            <wp:docPr id="22" name="Диаграмма 2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EA3631">
        <w:rPr>
          <w:b/>
          <w:noProof/>
          <w:lang w:val="ru-RU" w:eastAsia="ru-RU" w:bidi="ar-SA"/>
        </w:rPr>
        <w:t>Asia Pacific</w:t>
      </w:r>
    </w:p>
    <w:p w:rsidR="00DB2682" w:rsidRDefault="00DB2682" w:rsidP="00DB2682">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9504" behindDoc="0" locked="0" layoutInCell="1" allowOverlap="1" wp14:anchorId="1A2230AE" wp14:editId="2CB23843">
                <wp:simplePos x="0" y="0"/>
                <wp:positionH relativeFrom="column">
                  <wp:posOffset>-307239</wp:posOffset>
                </wp:positionH>
                <wp:positionV relativeFrom="paragraph">
                  <wp:posOffset>2342718</wp:posOffset>
                </wp:positionV>
                <wp:extent cx="6415405" cy="3342640"/>
                <wp:effectExtent l="0" t="0" r="4445" b="0"/>
                <wp:wrapSquare wrapText="bothSides"/>
                <wp:docPr id="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0211A3" w:rsidRPr="00500580" w:rsidRDefault="000211A3"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0211A3" w:rsidRPr="00365035" w:rsidRDefault="000211A3" w:rsidP="00DB268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230AE" id="_x0000_s1037" type="#_x0000_t202" style="position:absolute;left:0;text-align:left;margin-left:-24.2pt;margin-top:184.45pt;width:505.15pt;height:263.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0211A3" w:rsidRPr="00500580" w:rsidRDefault="000211A3"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45747F">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45747F" w:rsidRDefault="000211A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0211A3" w:rsidRPr="0045747F" w:rsidRDefault="000211A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0211A3" w:rsidRPr="00365035" w:rsidRDefault="000211A3" w:rsidP="00DB2682">
                      <w:pPr>
                        <w:rPr>
                          <w:lang w:val="ru-RU"/>
                        </w:rPr>
                      </w:pPr>
                    </w:p>
                  </w:txbxContent>
                </v:textbox>
                <w10:wrap type="square"/>
              </v:shape>
            </w:pict>
          </mc:Fallback>
        </mc:AlternateContent>
      </w:r>
      <w:r w:rsidRPr="00F57DFD">
        <w:rPr>
          <w:noProof/>
          <w:lang w:val="ru-RU" w:eastAsia="ru-RU" w:bidi="ar-SA"/>
        </w:rPr>
        <w:t xml:space="preserve"> </w:t>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6D2D64"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6D2D64" w:rsidRPr="0045747F"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395,296509</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84,21849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537,49367</w:t>
            </w:r>
          </w:p>
        </w:tc>
        <w:tc>
          <w:tcPr>
            <w:tcW w:w="0" w:type="auto"/>
            <w:tcBorders>
              <w:top w:val="single" w:sz="4" w:space="0" w:color="auto"/>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095,814204</w:t>
            </w:r>
          </w:p>
        </w:tc>
        <w:tc>
          <w:tcPr>
            <w:tcW w:w="0" w:type="auto"/>
            <w:tcBorders>
              <w:top w:val="single" w:sz="4" w:space="0" w:color="auto"/>
              <w:left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991,46766</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703,06337</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414,65907</w:t>
            </w: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571,363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792,18962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257,69576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503,78532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399,4387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111,0344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5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822,6302</w:t>
            </w: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742,36287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200,16074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875,060397</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911,756447</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807,4099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519,0056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849,12609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608,13186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278,135735</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319,727569</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215,3810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26,9767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039,0294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016,10298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812,3095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727,69869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623,352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4,94786</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285,6996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424,07410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333,71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135,6698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031,323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742,91898</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477,9927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832,0452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433,8519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543,6409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439,29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150,890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762,2399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240,01635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947,576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951,6120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847,2655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558,86122</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098,707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647,98747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1569,7997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359,58318</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255,2366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966,83234</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567,6127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055,95859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339,2972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767,554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663,2077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374,80347</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971,26722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463,9297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741,571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175,52542</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071,1788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782,77459</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6456,82057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871,90083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919,33414</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583,49654</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479,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190,7457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014,72624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279,87196</w:t>
            </w: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887,1211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598,7168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302,207162</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687,843082</w:t>
            </w: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295,092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006,68795</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bl>
    <w:p w:rsidR="00612B17" w:rsidRPr="00F80846" w:rsidRDefault="00E665ED" w:rsidP="00612B17">
      <w:pPr>
        <w:widowControl/>
        <w:spacing w:after="160" w:line="259" w:lineRule="auto"/>
        <w:rPr>
          <w:rFonts w:ascii="Times New Roman" w:hAnsi="Times New Roman" w:cs="Times New Roman"/>
          <w:b/>
          <w:sz w:val="22"/>
          <w:lang w:val="ru-RU"/>
        </w:rPr>
      </w:pPr>
      <w:r w:rsidRPr="00F80846">
        <w:rPr>
          <w:rFonts w:ascii="Times New Roman" w:hAnsi="Times New Roman" w:cs="Times New Roman"/>
          <w:sz w:val="22"/>
          <w:lang w:val="ru-RU"/>
        </w:rPr>
        <w:br w:type="page"/>
      </w:r>
      <w:r w:rsidR="001F117B"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71552" behindDoc="0" locked="0" layoutInCell="1" allowOverlap="1" wp14:anchorId="15338983" wp14:editId="752F1D96">
                <wp:simplePos x="0" y="0"/>
                <wp:positionH relativeFrom="margin">
                  <wp:align>center</wp:align>
                </wp:positionH>
                <wp:positionV relativeFrom="paragraph">
                  <wp:posOffset>3127655</wp:posOffset>
                </wp:positionV>
                <wp:extent cx="6415405" cy="3167380"/>
                <wp:effectExtent l="0" t="0" r="4445" b="0"/>
                <wp:wrapSquare wrapText="bothSides"/>
                <wp:docPr id="1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16738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0211A3" w:rsidRPr="00500580" w:rsidRDefault="000211A3"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0211A3" w:rsidRPr="00365035" w:rsidRDefault="000211A3" w:rsidP="00612B17">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38983" id="_x0000_s1038" type="#_x0000_t202" style="position:absolute;margin-left:0;margin-top:246.25pt;width:505.15pt;height:249.4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0211A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0211A3" w:rsidRPr="004A7008"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0211A3" w:rsidRPr="00365035" w:rsidRDefault="000211A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365035">
                            <w:pPr>
                              <w:widowControl/>
                              <w:rPr>
                                <w:rFonts w:ascii="Times New Roman" w:eastAsia="Times New Roman" w:hAnsi="Times New Roman" w:cs="Times New Roman"/>
                                <w:b/>
                                <w:color w:val="auto"/>
                                <w:sz w:val="14"/>
                                <w:szCs w:val="20"/>
                                <w:lang w:val="ru-RU" w:eastAsia="ru-RU" w:bidi="ar-SA"/>
                              </w:rPr>
                            </w:pPr>
                          </w:p>
                        </w:tc>
                      </w:tr>
                      <w:tr w:rsidR="000211A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365035">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0211A3" w:rsidRPr="00500580" w:rsidRDefault="000211A3"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r>
                      <w:tr w:rsidR="000211A3" w:rsidRPr="00500580" w:rsidTr="00500580">
                        <w:trPr>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0211A3" w:rsidRPr="00500580" w:rsidRDefault="000211A3" w:rsidP="001F117B">
                            <w:pPr>
                              <w:widowControl/>
                              <w:rPr>
                                <w:rFonts w:ascii="Times New Roman" w:eastAsia="Times New Roman" w:hAnsi="Times New Roman" w:cs="Times New Roman"/>
                                <w:b/>
                                <w:color w:val="auto"/>
                                <w:sz w:val="14"/>
                                <w:szCs w:val="20"/>
                                <w:lang w:eastAsia="ru-RU" w:bidi="ar-SA"/>
                              </w:rPr>
                            </w:pPr>
                          </w:p>
                        </w:tc>
                      </w:tr>
                      <w:tr w:rsidR="000211A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0211A3" w:rsidRPr="001F117B" w:rsidRDefault="000211A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trHeight w:val="315"/>
                        </w:trPr>
                        <w:tc>
                          <w:tcPr>
                            <w:tcW w:w="1560"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color w:val="auto"/>
                                <w:sz w:val="14"/>
                                <w:szCs w:val="20"/>
                                <w:lang w:val="ru-RU" w:eastAsia="ru-RU" w:bidi="ar-SA"/>
                              </w:rPr>
                            </w:pPr>
                          </w:p>
                        </w:tc>
                      </w:tr>
                      <w:tr w:rsidR="000211A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0211A3" w:rsidRPr="00500580" w:rsidRDefault="000211A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0211A3" w:rsidRPr="00365035" w:rsidRDefault="000211A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0211A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0211A3" w:rsidRPr="004A7008" w:rsidRDefault="000211A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0211A3" w:rsidRPr="001F117B" w:rsidRDefault="000211A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0211A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0211A3" w:rsidRPr="00365035" w:rsidRDefault="000211A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0211A3" w:rsidRPr="001F117B" w:rsidRDefault="000211A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0211A3" w:rsidRPr="00365035" w:rsidRDefault="000211A3" w:rsidP="00612B17">
                      <w:pPr>
                        <w:rPr>
                          <w:lang w:val="ru-RU"/>
                        </w:rPr>
                      </w:pPr>
                    </w:p>
                  </w:txbxContent>
                </v:textbox>
                <w10:wrap type="square" anchorx="margin"/>
              </v:shape>
            </w:pict>
          </mc:Fallback>
        </mc:AlternateContent>
      </w:r>
      <w:r w:rsidR="00F80846" w:rsidRPr="00F80846">
        <w:rPr>
          <w:lang w:val="ru-RU"/>
        </w:rPr>
        <w:t xml:space="preserve"> </w:t>
      </w:r>
      <w:r w:rsidR="00F80846" w:rsidRPr="00F80846">
        <w:rPr>
          <w:rFonts w:ascii="Times New Roman" w:hAnsi="Times New Roman" w:cs="Times New Roman"/>
          <w:noProof/>
          <w:sz w:val="22"/>
          <w:lang w:val="ru-RU" w:eastAsia="ru-RU" w:bidi="ar-SA"/>
        </w:rPr>
        <w:t>ПРИЛОЖЕНИЕ В. МОДЕЛЬ ОЦЕНКИ ЗАТРАТ</w:t>
      </w:r>
      <w:r w:rsidR="00AB4FBB" w:rsidRPr="00F80846">
        <w:rPr>
          <w:rFonts w:ascii="Times New Roman" w:hAnsi="Times New Roman" w:cs="Times New Roman"/>
          <w:sz w:val="22"/>
          <w:lang w:val="ru-RU"/>
        </w:rPr>
        <w:t>.</w:t>
      </w:r>
      <w:r w:rsidR="00612B17">
        <w:rPr>
          <w:noProof/>
          <w:lang w:val="ru-RU" w:eastAsia="ru-RU" w:bidi="ar-SA"/>
        </w:rPr>
        <w:drawing>
          <wp:inline distT="0" distB="0" distL="0" distR="0" wp14:anchorId="4747F54D" wp14:editId="2E9A58D3">
            <wp:extent cx="5940425" cy="2567635"/>
            <wp:effectExtent l="0" t="0" r="3175" b="444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bl>
      <w:tblPr>
        <w:tblW w:w="0" w:type="auto"/>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590"/>
        <w:gridCol w:w="741"/>
        <w:gridCol w:w="554"/>
        <w:gridCol w:w="590"/>
        <w:gridCol w:w="741"/>
        <w:gridCol w:w="554"/>
        <w:gridCol w:w="951"/>
        <w:gridCol w:w="554"/>
        <w:gridCol w:w="951"/>
        <w:gridCol w:w="554"/>
        <w:gridCol w:w="951"/>
      </w:tblGrid>
      <w:tr w:rsidR="002423F0" w:rsidRPr="0048089D" w:rsidTr="002423F0">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2423F0" w:rsidRPr="00F26081" w:rsidTr="002423F0">
        <w:trPr>
          <w:trHeight w:val="300"/>
        </w:trPr>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96</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0,17488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7</w:t>
            </w:r>
          </w:p>
        </w:tc>
        <w:tc>
          <w:tcPr>
            <w:tcW w:w="0" w:type="auto"/>
            <w:tcBorders>
              <w:top w:val="single" w:sz="4" w:space="0" w:color="auto"/>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color w:val="auto"/>
                <w:sz w:val="14"/>
                <w:szCs w:val="14"/>
                <w:lang w:val="ru-RU" w:bidi="ar-SA"/>
              </w:rPr>
            </w:pPr>
            <w:r w:rsidRPr="002423F0">
              <w:rPr>
                <w:rFonts w:ascii="Times New Roman" w:hAnsi="Times New Roman" w:cs="Times New Roman"/>
                <w:color w:val="auto"/>
                <w:sz w:val="14"/>
                <w:szCs w:val="14"/>
              </w:rPr>
              <w:t>0,087598</w:t>
            </w:r>
          </w:p>
        </w:tc>
        <w:tc>
          <w:tcPr>
            <w:tcW w:w="0" w:type="auto"/>
            <w:tcBorders>
              <w:top w:val="single" w:sz="4" w:space="0" w:color="auto"/>
              <w:left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60760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167298</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799262</w:t>
            </w: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7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656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3925</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43967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949508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5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530187</w:t>
            </w: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048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282370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86543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890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7267</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135027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275641</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13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2</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4253</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997011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72318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22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7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1431</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86773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205702</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757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9</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878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7466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720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135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631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633210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26694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552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4</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4</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52696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84164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007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8</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183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427441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44327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96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5980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334219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070127</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018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0,05786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246899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72059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5711</w:t>
            </w: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165107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3931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1521</w:t>
            </w: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8849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08652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bl>
    <w:p w:rsidR="001F117B" w:rsidRPr="006B2C7E" w:rsidRDefault="001F117B" w:rsidP="00612B17">
      <w:pPr>
        <w:widowControl/>
        <w:spacing w:after="160" w:line="259" w:lineRule="auto"/>
        <w:rPr>
          <w:rFonts w:ascii="Times New Roman" w:hAnsi="Times New Roman" w:cs="Times New Roman"/>
          <w:b/>
          <w:sz w:val="22"/>
        </w:rPr>
      </w:pPr>
    </w:p>
    <w:p w:rsidR="00A37975" w:rsidRPr="00F80846" w:rsidRDefault="00F80846" w:rsidP="00AA55F2">
      <w:pPr>
        <w:widowControl/>
        <w:shd w:val="clear" w:color="auto" w:fill="F2F2F2" w:themeFill="background1" w:themeFillShade="F2"/>
        <w:spacing w:after="160" w:line="259" w:lineRule="auto"/>
        <w:rPr>
          <w:rFonts w:ascii="Times New Roman" w:hAnsi="Times New Roman" w:cs="Times New Roman"/>
          <w:sz w:val="22"/>
          <w:lang w:val="ru-RU"/>
        </w:rPr>
      </w:pPr>
      <w:r w:rsidRPr="00F80846">
        <w:rPr>
          <w:rFonts w:ascii="Times New Roman" w:hAnsi="Times New Roman" w:cs="Times New Roman"/>
          <w:sz w:val="22"/>
          <w:lang w:val="ru-RU"/>
        </w:rPr>
        <w:t xml:space="preserve">ПРИЛОЖЕНИЕ </w:t>
      </w:r>
      <w:r w:rsidRPr="00F80846">
        <w:rPr>
          <w:rFonts w:ascii="Times New Roman" w:hAnsi="Times New Roman" w:cs="Times New Roman"/>
          <w:sz w:val="22"/>
        </w:rPr>
        <w:t>D</w:t>
      </w:r>
      <w:r w:rsidRPr="00F80846">
        <w:rPr>
          <w:rFonts w:ascii="Times New Roman" w:hAnsi="Times New Roman" w:cs="Times New Roman"/>
          <w:sz w:val="22"/>
          <w:lang w:val="ru-RU"/>
        </w:rPr>
        <w:t>. ПРОВЕРКА СОГЛАСОВАННОСТИ МОДЕЛЕЙ</w:t>
      </w:r>
      <w:r w:rsidR="00AB4FBB" w:rsidRPr="00F80846">
        <w:rPr>
          <w:rFonts w:ascii="Times New Roman" w:hAnsi="Times New Roman" w:cs="Times New Roman"/>
          <w:sz w:val="22"/>
          <w:lang w:val="ru-RU"/>
        </w:rPr>
        <w:t xml:space="preserve">. </w:t>
      </w:r>
    </w:p>
    <w:p w:rsidR="004E3B6D" w:rsidRDefault="004E3B6D"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686912" behindDoc="0" locked="0" layoutInCell="1" allowOverlap="1">
            <wp:simplePos x="0" y="0"/>
            <wp:positionH relativeFrom="column">
              <wp:posOffset>2844165</wp:posOffset>
            </wp:positionH>
            <wp:positionV relativeFrom="paragraph">
              <wp:posOffset>191135</wp:posOffset>
            </wp:positionV>
            <wp:extent cx="2876550" cy="2063750"/>
            <wp:effectExtent l="0" t="0" r="0" b="6350"/>
            <wp:wrapNone/>
            <wp:docPr id="24" name="Диаграмма 2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CB0111A3-F3B7-4BFE-9F39-6EBA0488B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1248" behindDoc="0" locked="0" layoutInCell="1" allowOverlap="1">
            <wp:simplePos x="0" y="0"/>
            <wp:positionH relativeFrom="column">
              <wp:posOffset>-3810</wp:posOffset>
            </wp:positionH>
            <wp:positionV relativeFrom="paragraph">
              <wp:posOffset>195580</wp:posOffset>
            </wp:positionV>
            <wp:extent cx="2851150" cy="2080895"/>
            <wp:effectExtent l="0" t="0" r="6350" b="14605"/>
            <wp:wrapNone/>
            <wp:docPr id="38" name="Диаграмма 3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8C90D703-38A3-4B0C-9AC2-D240ADBEB1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anchor>
        </w:drawing>
      </w:r>
      <w:r>
        <w:rPr>
          <w:rFonts w:ascii="Times New Roman" w:hAnsi="Times New Roman" w:cs="Times New Roman"/>
          <w:sz w:val="22"/>
        </w:rPr>
        <w:t>The “</w:t>
      </w:r>
      <w:r w:rsidR="00AA55F2">
        <w:rPr>
          <w:rFonts w:ascii="Times New Roman" w:hAnsi="Times New Roman" w:cs="Times New Roman"/>
          <w:sz w:val="22"/>
        </w:rPr>
        <w:t>Bass” model – original equation</w:t>
      </w:r>
    </w:p>
    <w:p w:rsidR="004E3B6D" w:rsidRDefault="004E3B6D">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9C10D8" w:rsidRDefault="00752479">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8960" behindDoc="0" locked="0" layoutInCell="1" allowOverlap="1">
            <wp:simplePos x="0" y="0"/>
            <wp:positionH relativeFrom="column">
              <wp:posOffset>2850515</wp:posOffset>
            </wp:positionH>
            <wp:positionV relativeFrom="paragraph">
              <wp:posOffset>140970</wp:posOffset>
            </wp:positionV>
            <wp:extent cx="2876550" cy="2089150"/>
            <wp:effectExtent l="0" t="0" r="0" b="6350"/>
            <wp:wrapNone/>
            <wp:docPr id="33" name="Диаграмма 3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956FB981-1304-4BD1-9D7F-5A66655C7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687936" behindDoc="0" locked="0" layoutInCell="1" allowOverlap="1">
            <wp:simplePos x="0" y="0"/>
            <wp:positionH relativeFrom="column">
              <wp:posOffset>-635</wp:posOffset>
            </wp:positionH>
            <wp:positionV relativeFrom="paragraph">
              <wp:posOffset>140970</wp:posOffset>
            </wp:positionV>
            <wp:extent cx="2851150" cy="2089150"/>
            <wp:effectExtent l="0" t="0" r="6350" b="6350"/>
            <wp:wrapNone/>
            <wp:docPr id="30" name="Диаграмма 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2272138F-8037-4DE2-8CA2-53433B667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rsidR="009C10D8" w:rsidRDefault="004E3B6D">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9984" behindDoc="0" locked="0" layoutInCell="1" allowOverlap="1">
            <wp:simplePos x="0" y="0"/>
            <wp:positionH relativeFrom="column">
              <wp:posOffset>-3810</wp:posOffset>
            </wp:positionH>
            <wp:positionV relativeFrom="paragraph">
              <wp:posOffset>1950085</wp:posOffset>
            </wp:positionV>
            <wp:extent cx="2857500" cy="1936750"/>
            <wp:effectExtent l="0" t="0" r="0" b="6350"/>
            <wp:wrapNone/>
            <wp:docPr id="34" name="Диаграмма 3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C7D58F55-2CBB-49DA-A077-B6F57D9DD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2032" behindDoc="0" locked="0" layoutInCell="1" allowOverlap="1">
                <wp:simplePos x="0" y="0"/>
                <wp:positionH relativeFrom="column">
                  <wp:posOffset>2898140</wp:posOffset>
                </wp:positionH>
                <wp:positionV relativeFrom="paragraph">
                  <wp:posOffset>1953895</wp:posOffset>
                </wp:positionV>
                <wp:extent cx="2876550" cy="1936750"/>
                <wp:effectExtent l="0" t="0" r="19050" b="25400"/>
                <wp:wrapNone/>
                <wp:docPr id="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936750"/>
                        </a:xfrm>
                        <a:prstGeom prst="rect">
                          <a:avLst/>
                        </a:prstGeom>
                        <a:solidFill>
                          <a:srgbClr val="FFFFFF"/>
                        </a:solidFill>
                        <a:ln w="9525">
                          <a:solidFill>
                            <a:schemeClr val="bg2">
                              <a:lumMod val="90000"/>
                            </a:schemeClr>
                          </a:solidFill>
                          <a:miter lim="800000"/>
                          <a:headEnd/>
                          <a:tailEnd/>
                        </a:ln>
                      </wps:spPr>
                      <wps:txb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0211A3" w:rsidRPr="009100BA" w:rsidTr="009100BA">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0211A3"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0211A3" w:rsidRPr="009100BA" w:rsidRDefault="000211A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28.2pt;margin-top:153.85pt;width:226.5pt;height:15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" strokecolor="#cfcdcd [2894]">
                <v:textbo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0211A3" w:rsidRPr="009100BA" w:rsidTr="009100BA">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0211A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0211A3"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0211A3" w:rsidRPr="000B6DCA" w:rsidRDefault="000211A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0211A3" w:rsidRPr="009100BA" w:rsidRDefault="000211A3">
                      <w:pPr>
                        <w:rPr>
                          <w:lang w:val="ru-RU"/>
                        </w:rPr>
                      </w:pPr>
                    </w:p>
                  </w:txbxContent>
                </v:textbox>
              </v:shape>
            </w:pict>
          </mc:Fallback>
        </mc:AlternateContent>
      </w:r>
      <w:r w:rsidR="00612B17">
        <w:rPr>
          <w:rFonts w:ascii="Times New Roman" w:hAnsi="Times New Roman" w:cs="Times New Roman"/>
          <w:sz w:val="22"/>
        </w:rPr>
        <w:br w:type="page"/>
      </w:r>
    </w:p>
    <w:p w:rsidR="003C33D4" w:rsidRPr="00F80846" w:rsidRDefault="00E00B5D"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703296" behindDoc="0" locked="0" layoutInCell="1" allowOverlap="1">
            <wp:simplePos x="0" y="0"/>
            <wp:positionH relativeFrom="column">
              <wp:posOffset>2853690</wp:posOffset>
            </wp:positionH>
            <wp:positionV relativeFrom="paragraph">
              <wp:posOffset>270510</wp:posOffset>
            </wp:positionV>
            <wp:extent cx="2952750" cy="2028825"/>
            <wp:effectExtent l="0" t="0" r="0" b="9525"/>
            <wp:wrapNone/>
            <wp:docPr id="42" name="Диаграмма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2272" behindDoc="0" locked="0" layoutInCell="1" allowOverlap="1">
            <wp:simplePos x="0" y="0"/>
            <wp:positionH relativeFrom="column">
              <wp:posOffset>-3810</wp:posOffset>
            </wp:positionH>
            <wp:positionV relativeFrom="paragraph">
              <wp:posOffset>270510</wp:posOffset>
            </wp:positionV>
            <wp:extent cx="2857500" cy="2028825"/>
            <wp:effectExtent l="0" t="0" r="0" b="9525"/>
            <wp:wrapNone/>
            <wp:docPr id="40" name="Диаграмма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3C33D4">
        <w:rPr>
          <w:rFonts w:ascii="Times New Roman" w:hAnsi="Times New Roman" w:cs="Times New Roman"/>
          <w:sz w:val="22"/>
        </w:rPr>
        <w:t>The “Bas</w:t>
      </w:r>
      <w:r w:rsidR="00AA55F2">
        <w:rPr>
          <w:rFonts w:ascii="Times New Roman" w:hAnsi="Times New Roman" w:cs="Times New Roman"/>
          <w:sz w:val="22"/>
        </w:rPr>
        <w:t>s” model – variable upper limit</w:t>
      </w:r>
    </w:p>
    <w:p w:rsidR="00E00B5D" w:rsidRPr="00F80846" w:rsidRDefault="00E00B5D"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5344" behindDoc="0" locked="0" layoutInCell="1" allowOverlap="1">
            <wp:simplePos x="0" y="0"/>
            <wp:positionH relativeFrom="column">
              <wp:posOffset>2853690</wp:posOffset>
            </wp:positionH>
            <wp:positionV relativeFrom="paragraph">
              <wp:posOffset>99695</wp:posOffset>
            </wp:positionV>
            <wp:extent cx="2952750" cy="2190750"/>
            <wp:effectExtent l="0" t="0" r="0" b="0"/>
            <wp:wrapNone/>
            <wp:docPr id="44" name="Диаграмма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4320" behindDoc="0" locked="0" layoutInCell="1" allowOverlap="1">
            <wp:simplePos x="0" y="0"/>
            <wp:positionH relativeFrom="column">
              <wp:posOffset>-3810</wp:posOffset>
            </wp:positionH>
            <wp:positionV relativeFrom="paragraph">
              <wp:posOffset>99695</wp:posOffset>
            </wp:positionV>
            <wp:extent cx="2857500" cy="2190750"/>
            <wp:effectExtent l="0" t="0" r="0" b="0"/>
            <wp:wrapNone/>
            <wp:docPr id="43" name="Диаграмма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6368" behindDoc="0" locked="0" layoutInCell="1" allowOverlap="1">
            <wp:simplePos x="0" y="0"/>
            <wp:positionH relativeFrom="column">
              <wp:posOffset>-3810</wp:posOffset>
            </wp:positionH>
            <wp:positionV relativeFrom="paragraph">
              <wp:posOffset>90805</wp:posOffset>
            </wp:positionV>
            <wp:extent cx="2857500" cy="2076450"/>
            <wp:effectExtent l="0" t="0" r="0" b="0"/>
            <wp:wrapNone/>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9200" behindDoc="0" locked="0" layoutInCell="1" allowOverlap="1" wp14:anchorId="512A10A2" wp14:editId="55CD09A4">
                <wp:simplePos x="0" y="0"/>
                <wp:positionH relativeFrom="column">
                  <wp:posOffset>2853690</wp:posOffset>
                </wp:positionH>
                <wp:positionV relativeFrom="paragraph">
                  <wp:posOffset>90805</wp:posOffset>
                </wp:positionV>
                <wp:extent cx="2952750" cy="2076450"/>
                <wp:effectExtent l="0" t="0" r="19050" b="19050"/>
                <wp:wrapNone/>
                <wp:docPr id="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076450"/>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5919656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217400977</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89366412</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163180329</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49283975</w:t>
                                  </w:r>
                                </w:p>
                              </w:tc>
                            </w:tr>
                          </w:tbl>
                          <w:p w:rsidR="000211A3" w:rsidRPr="009100BA" w:rsidRDefault="000211A3" w:rsidP="00F164C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A10A2" id="_x0000_s1040" type="#_x0000_t202" style="position:absolute;margin-left:224.7pt;margin-top:7.15pt;width:232.5pt;height:163.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5919656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217400977</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89366412</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163180329</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F164C6">
                            <w:pPr>
                              <w:jc w:val="right"/>
                              <w:rPr>
                                <w:rFonts w:ascii="Calibri" w:hAnsi="Calibri" w:cs="Calibri"/>
                                <w:sz w:val="20"/>
                                <w:szCs w:val="20"/>
                              </w:rPr>
                            </w:pPr>
                            <w:r>
                              <w:rPr>
                                <w:rFonts w:ascii="Calibri" w:hAnsi="Calibri" w:cs="Calibri"/>
                                <w:sz w:val="20"/>
                                <w:szCs w:val="20"/>
                              </w:rPr>
                              <w:t>0,049283975</w:t>
                            </w:r>
                          </w:p>
                        </w:tc>
                      </w:tr>
                    </w:tbl>
                    <w:p w:rsidR="000211A3" w:rsidRPr="009100BA" w:rsidRDefault="000211A3" w:rsidP="00F164C6">
                      <w:pPr>
                        <w:rPr>
                          <w:lang w:val="ru-RU"/>
                        </w:rPr>
                      </w:pPr>
                    </w:p>
                  </w:txbxContent>
                </v:textbox>
              </v:shape>
            </w:pict>
          </mc:Fallback>
        </mc:AlternateContent>
      </w: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r w:rsidRPr="00F80846">
        <w:rPr>
          <w:rFonts w:ascii="Times New Roman" w:hAnsi="Times New Roman" w:cs="Times New Roman"/>
          <w:sz w:val="22"/>
        </w:rPr>
        <w:br w:type="page"/>
      </w:r>
    </w:p>
    <w:p w:rsidR="003C33D4" w:rsidRPr="00F80846" w:rsidRDefault="00F80846" w:rsidP="00AA55F2">
      <w:pPr>
        <w:widowControl/>
        <w:spacing w:after="16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Модель "</w:t>
      </w:r>
      <w:r w:rsidRPr="00F80846">
        <w:rPr>
          <w:rFonts w:ascii="Times New Roman" w:hAnsi="Times New Roman" w:cs="Times New Roman"/>
          <w:sz w:val="22"/>
        </w:rPr>
        <w:t>Bass</w:t>
      </w:r>
      <w:r w:rsidRPr="00F80846">
        <w:rPr>
          <w:rFonts w:ascii="Times New Roman" w:hAnsi="Times New Roman" w:cs="Times New Roman"/>
          <w:sz w:val="22"/>
          <w:lang w:val="ru-RU"/>
        </w:rPr>
        <w:t>" - переменный верхний предел с учетом затрат</w:t>
      </w:r>
    </w:p>
    <w:p w:rsidR="00F164C6" w:rsidRPr="00F80846" w:rsidRDefault="00D506FC">
      <w:pPr>
        <w:widowControl/>
        <w:spacing w:after="160" w:line="259" w:lineRule="auto"/>
        <w:rPr>
          <w:rFonts w:ascii="Times New Roman" w:hAnsi="Times New Roman" w:cs="Times New Roman"/>
          <w:sz w:val="22"/>
          <w:lang w:val="ru-RU"/>
        </w:rPr>
      </w:pPr>
      <w:r>
        <w:rPr>
          <w:noProof/>
          <w:lang w:val="ru-RU" w:eastAsia="ru-RU" w:bidi="ar-SA"/>
        </w:rPr>
        <w:drawing>
          <wp:anchor distT="0" distB="0" distL="114300" distR="114300" simplePos="0" relativeHeight="251709440" behindDoc="0" locked="0" layoutInCell="1" allowOverlap="1">
            <wp:simplePos x="0" y="0"/>
            <wp:positionH relativeFrom="column">
              <wp:posOffset>2958465</wp:posOffset>
            </wp:positionH>
            <wp:positionV relativeFrom="paragraph">
              <wp:posOffset>24130</wp:posOffset>
            </wp:positionV>
            <wp:extent cx="2990850" cy="2114550"/>
            <wp:effectExtent l="0" t="0" r="0" b="0"/>
            <wp:wrapNone/>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8416" behindDoc="0" locked="0" layoutInCell="1" allowOverlap="1">
            <wp:simplePos x="0" y="0"/>
            <wp:positionH relativeFrom="column">
              <wp:posOffset>-3810</wp:posOffset>
            </wp:positionH>
            <wp:positionV relativeFrom="paragraph">
              <wp:posOffset>24130</wp:posOffset>
            </wp:positionV>
            <wp:extent cx="2962275" cy="2114550"/>
            <wp:effectExtent l="0" t="0" r="9525" b="0"/>
            <wp:wrapNone/>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r>
        <w:rPr>
          <w:noProof/>
          <w:lang w:val="ru-RU" w:eastAsia="ru-RU" w:bidi="ar-SA"/>
        </w:rPr>
        <w:drawing>
          <wp:anchor distT="0" distB="0" distL="114300" distR="114300" simplePos="0" relativeHeight="251711488" behindDoc="0" locked="0" layoutInCell="1" allowOverlap="1">
            <wp:simplePos x="0" y="0"/>
            <wp:positionH relativeFrom="column">
              <wp:posOffset>2958465</wp:posOffset>
            </wp:positionH>
            <wp:positionV relativeFrom="paragraph">
              <wp:posOffset>213995</wp:posOffset>
            </wp:positionV>
            <wp:extent cx="2990850" cy="2047875"/>
            <wp:effectExtent l="0" t="0" r="0" b="9525"/>
            <wp:wrapNone/>
            <wp:docPr id="47" name="Диаграмма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0464" behindDoc="0" locked="0" layoutInCell="1" allowOverlap="1">
            <wp:simplePos x="0" y="0"/>
            <wp:positionH relativeFrom="column">
              <wp:posOffset>-3811</wp:posOffset>
            </wp:positionH>
            <wp:positionV relativeFrom="paragraph">
              <wp:posOffset>213995</wp:posOffset>
            </wp:positionV>
            <wp:extent cx="2962275" cy="2047875"/>
            <wp:effectExtent l="0" t="0" r="9525" b="9525"/>
            <wp:wrapNone/>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3536" behindDoc="0" locked="0" layoutInCell="1" allowOverlap="1" wp14:anchorId="2C757090" wp14:editId="306C129D">
                <wp:simplePos x="0" y="0"/>
                <wp:positionH relativeFrom="column">
                  <wp:posOffset>2996565</wp:posOffset>
                </wp:positionH>
                <wp:positionV relativeFrom="paragraph">
                  <wp:posOffset>62229</wp:posOffset>
                </wp:positionV>
                <wp:extent cx="2952750" cy="2124075"/>
                <wp:effectExtent l="0" t="0" r="19050" b="28575"/>
                <wp:wrapNone/>
                <wp:docPr id="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491511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25482218</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7651171</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6203917</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4090776</w:t>
                                  </w:r>
                                </w:p>
                              </w:tc>
                            </w:tr>
                          </w:tbl>
                          <w:p w:rsidR="000211A3" w:rsidRPr="009100BA" w:rsidRDefault="000211A3" w:rsidP="00D506F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57090" id="_x0000_s1041" type="#_x0000_t202" style="position:absolute;margin-left:235.95pt;margin-top:4.9pt;width:232.5pt;height:167.2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491511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25482218</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7651171</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6203917</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D506FC">
                            <w:pPr>
                              <w:jc w:val="right"/>
                              <w:rPr>
                                <w:rFonts w:ascii="Calibri" w:hAnsi="Calibri" w:cs="Calibri"/>
                                <w:sz w:val="20"/>
                                <w:szCs w:val="20"/>
                              </w:rPr>
                            </w:pPr>
                            <w:r>
                              <w:rPr>
                                <w:rFonts w:ascii="Calibri" w:hAnsi="Calibri" w:cs="Calibri"/>
                                <w:sz w:val="20"/>
                                <w:szCs w:val="20"/>
                              </w:rPr>
                              <w:t>0,004090776</w:t>
                            </w:r>
                          </w:p>
                        </w:tc>
                      </w:tr>
                    </w:tbl>
                    <w:p w:rsidR="000211A3" w:rsidRPr="009100BA" w:rsidRDefault="000211A3" w:rsidP="00D506FC">
                      <w:pPr>
                        <w:rPr>
                          <w:lang w:val="ru-RU"/>
                        </w:rPr>
                      </w:pPr>
                    </w:p>
                  </w:txbxContent>
                </v:textbox>
              </v:shape>
            </w:pict>
          </mc:Fallback>
        </mc:AlternateContent>
      </w:r>
      <w:r>
        <w:rPr>
          <w:noProof/>
          <w:lang w:val="ru-RU" w:eastAsia="ru-RU" w:bidi="ar-SA"/>
        </w:rPr>
        <w:drawing>
          <wp:anchor distT="0" distB="0" distL="114300" distR="114300" simplePos="0" relativeHeight="251707392" behindDoc="0" locked="0" layoutInCell="1" allowOverlap="1">
            <wp:simplePos x="0" y="0"/>
            <wp:positionH relativeFrom="column">
              <wp:posOffset>-3810</wp:posOffset>
            </wp:positionH>
            <wp:positionV relativeFrom="paragraph">
              <wp:posOffset>62230</wp:posOffset>
            </wp:positionV>
            <wp:extent cx="2962275" cy="2124075"/>
            <wp:effectExtent l="0" t="0" r="9525" b="9525"/>
            <wp:wrapNone/>
            <wp:docPr id="46" name="Диаграмма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Default="007B39BB"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714560" behindDoc="0" locked="0" layoutInCell="1" allowOverlap="1">
            <wp:simplePos x="0" y="0"/>
            <wp:positionH relativeFrom="column">
              <wp:posOffset>2948400</wp:posOffset>
            </wp:positionH>
            <wp:positionV relativeFrom="paragraph">
              <wp:posOffset>271948</wp:posOffset>
            </wp:positionV>
            <wp:extent cx="2880899" cy="2014052"/>
            <wp:effectExtent l="0" t="0" r="15240" b="5715"/>
            <wp:wrapNone/>
            <wp:docPr id="55" name="Диаграмма 5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00F80846" w:rsidRPr="000211A3">
        <w:rPr>
          <w:lang w:val="ru-RU"/>
        </w:rPr>
        <w:t xml:space="preserve"> </w:t>
      </w:r>
      <w:r w:rsidR="00F80846" w:rsidRPr="00F80846">
        <w:rPr>
          <w:noProof/>
          <w:lang w:val="ru-RU" w:eastAsia="ru-RU" w:bidi="ar-SA"/>
        </w:rPr>
        <w:t>Модель "Логистический рост" - исходное уравнение</w:t>
      </w:r>
    </w:p>
    <w:p w:rsidR="007B39BB" w:rsidRDefault="007B39BB">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16608" behindDoc="0" locked="0" layoutInCell="1" allowOverlap="1">
            <wp:simplePos x="0" y="0"/>
            <wp:positionH relativeFrom="column">
              <wp:posOffset>2948401</wp:posOffset>
            </wp:positionH>
            <wp:positionV relativeFrom="paragraph">
              <wp:posOffset>2006947</wp:posOffset>
            </wp:positionV>
            <wp:extent cx="2880360" cy="1957705"/>
            <wp:effectExtent l="0" t="0" r="15240" b="4445"/>
            <wp:wrapNone/>
            <wp:docPr id="53" name="Диаграмма 5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5584" behindDoc="0" locked="0" layoutInCell="1" allowOverlap="1">
            <wp:simplePos x="0" y="0"/>
            <wp:positionH relativeFrom="column">
              <wp:posOffset>-1246</wp:posOffset>
            </wp:positionH>
            <wp:positionV relativeFrom="paragraph">
              <wp:posOffset>2010003</wp:posOffset>
            </wp:positionV>
            <wp:extent cx="2950234" cy="1958196"/>
            <wp:effectExtent l="0" t="0" r="2540" b="4445"/>
            <wp:wrapNone/>
            <wp:docPr id="54" name="Диаграмма 5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35FC3F72" wp14:editId="024658B7">
            <wp:extent cx="2950210" cy="2013585"/>
            <wp:effectExtent l="0" t="0" r="2540" b="5715"/>
            <wp:docPr id="56" name="Диаграмма 5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6863DE" w:rsidRDefault="006863DE">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7B39BB">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9680" behindDoc="0" locked="0" layoutInCell="1" allowOverlap="1" wp14:anchorId="72A82D20" wp14:editId="38D8177E">
                <wp:simplePos x="0" y="0"/>
                <wp:positionH relativeFrom="column">
                  <wp:posOffset>2957027</wp:posOffset>
                </wp:positionH>
                <wp:positionV relativeFrom="paragraph">
                  <wp:posOffset>190812</wp:posOffset>
                </wp:positionV>
                <wp:extent cx="2871734" cy="2124075"/>
                <wp:effectExtent l="0" t="0" r="24130" b="28575"/>
                <wp:wrapNone/>
                <wp:docPr id="5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734"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328,48909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544,9412295</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264,5654892</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6602,242898</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299,6807747</w:t>
                                  </w:r>
                                </w:p>
                              </w:tc>
                            </w:tr>
                          </w:tbl>
                          <w:p w:rsidR="000211A3" w:rsidRPr="009100BA" w:rsidRDefault="000211A3" w:rsidP="007B39BB">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A82D20" id="_x0000_s1042" type="#_x0000_t202" style="position:absolute;margin-left:232.85pt;margin-top:15pt;width:226.1pt;height:167.2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0211A3" w:rsidRPr="009100BA" w:rsidTr="00F164C6">
                        <w:trPr>
                          <w:trHeight w:val="300"/>
                          <w:jc w:val="center"/>
                        </w:trPr>
                        <w:tc>
                          <w:tcPr>
                            <w:tcW w:w="0" w:type="auto"/>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328,489096</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544,9412295</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264,5654892</w:t>
                            </w:r>
                          </w:p>
                        </w:tc>
                      </w:tr>
                      <w:tr w:rsidR="000211A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6602,242898</w:t>
                            </w:r>
                          </w:p>
                        </w:tc>
                      </w:tr>
                      <w:tr w:rsidR="000211A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0211A3" w:rsidRPr="009C10D8" w:rsidRDefault="000211A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0211A3" w:rsidRDefault="000211A3" w:rsidP="007B39BB">
                            <w:pPr>
                              <w:jc w:val="right"/>
                              <w:rPr>
                                <w:rFonts w:ascii="Calibri" w:hAnsi="Calibri" w:cs="Calibri"/>
                                <w:sz w:val="20"/>
                                <w:szCs w:val="20"/>
                              </w:rPr>
                            </w:pPr>
                            <w:r>
                              <w:rPr>
                                <w:rFonts w:ascii="Calibri" w:hAnsi="Calibri" w:cs="Calibri"/>
                                <w:sz w:val="20"/>
                                <w:szCs w:val="20"/>
                              </w:rPr>
                              <w:t>299,6807747</w:t>
                            </w:r>
                          </w:p>
                        </w:tc>
                      </w:tr>
                    </w:tbl>
                    <w:p w:rsidR="000211A3" w:rsidRPr="009100BA" w:rsidRDefault="000211A3" w:rsidP="007B39BB">
                      <w:pPr>
                        <w:rPr>
                          <w:lang w:val="ru-RU"/>
                        </w:rPr>
                      </w:pPr>
                    </w:p>
                  </w:txbxContent>
                </v:textbox>
              </v:shape>
            </w:pict>
          </mc:Fallback>
        </mc:AlternateContent>
      </w:r>
      <w:r>
        <w:rPr>
          <w:noProof/>
          <w:lang w:val="ru-RU" w:eastAsia="ru-RU" w:bidi="ar-SA"/>
        </w:rPr>
        <w:drawing>
          <wp:anchor distT="0" distB="0" distL="114300" distR="114300" simplePos="0" relativeHeight="251717632" behindDoc="0" locked="0" layoutInCell="1" allowOverlap="1">
            <wp:simplePos x="0" y="0"/>
            <wp:positionH relativeFrom="column">
              <wp:posOffset>-1833</wp:posOffset>
            </wp:positionH>
            <wp:positionV relativeFrom="paragraph">
              <wp:posOffset>173559</wp:posOffset>
            </wp:positionV>
            <wp:extent cx="2950234" cy="2139315"/>
            <wp:effectExtent l="0" t="0" r="2540" b="13335"/>
            <wp:wrapNone/>
            <wp:docPr id="52" name="Диаграмма 5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Pr="00F80846" w:rsidRDefault="00966AB1" w:rsidP="00AA55F2">
      <w:pPr>
        <w:widowControl/>
        <w:spacing w:after="160" w:line="259" w:lineRule="auto"/>
        <w:jc w:val="center"/>
        <w:rPr>
          <w:rFonts w:ascii="Times New Roman" w:hAnsi="Times New Roman" w:cs="Times New Roman"/>
          <w:sz w:val="22"/>
          <w:lang w:val="ru-RU"/>
        </w:rPr>
      </w:pPr>
      <w:r>
        <w:rPr>
          <w:noProof/>
          <w:lang w:val="ru-RU" w:eastAsia="ru-RU" w:bidi="ar-SA"/>
        </w:rPr>
        <w:drawing>
          <wp:anchor distT="0" distB="0" distL="114300" distR="114300" simplePos="0" relativeHeight="251720704" behindDoc="0" locked="0" layoutInCell="1" allowOverlap="1">
            <wp:simplePos x="0" y="0"/>
            <wp:positionH relativeFrom="column">
              <wp:posOffset>2913896</wp:posOffset>
            </wp:positionH>
            <wp:positionV relativeFrom="paragraph">
              <wp:posOffset>271948</wp:posOffset>
            </wp:positionV>
            <wp:extent cx="2820838" cy="1906270"/>
            <wp:effectExtent l="0" t="0" r="17780" b="17780"/>
            <wp:wrapNone/>
            <wp:docPr id="59" name="Диаграмма 5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Логистический рост" - переменная верхнего предела</w:t>
      </w:r>
    </w:p>
    <w:p w:rsidR="007B39BB" w:rsidRDefault="00966AB1">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1728" behindDoc="0" locked="0" layoutInCell="1" allowOverlap="1">
            <wp:simplePos x="0" y="0"/>
            <wp:positionH relativeFrom="column">
              <wp:posOffset>-1833</wp:posOffset>
            </wp:positionH>
            <wp:positionV relativeFrom="paragraph">
              <wp:posOffset>1903430</wp:posOffset>
            </wp:positionV>
            <wp:extent cx="2915285" cy="1975450"/>
            <wp:effectExtent l="0" t="0" r="18415" b="6350"/>
            <wp:wrapNone/>
            <wp:docPr id="60" name="Диаграмма 6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2752" behindDoc="0" locked="0" layoutInCell="1" allowOverlap="1">
            <wp:simplePos x="0" y="0"/>
            <wp:positionH relativeFrom="column">
              <wp:posOffset>2913895</wp:posOffset>
            </wp:positionH>
            <wp:positionV relativeFrom="paragraph">
              <wp:posOffset>1903430</wp:posOffset>
            </wp:positionV>
            <wp:extent cx="2820670" cy="1975450"/>
            <wp:effectExtent l="0" t="0" r="17780" b="6350"/>
            <wp:wrapNone/>
            <wp:docPr id="61" name="Диаграмма 6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BC544891-CEC1-4592-BBC8-C74AC078F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6031FD14" wp14:editId="7CF18D64">
            <wp:extent cx="2915728" cy="1906438"/>
            <wp:effectExtent l="0" t="0" r="18415" b="17780"/>
            <wp:docPr id="58" name="Диаграмма 5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966AB1">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25824" behindDoc="0" locked="0" layoutInCell="1" allowOverlap="1" wp14:anchorId="332E11A3" wp14:editId="09676DFD">
                <wp:simplePos x="0" y="0"/>
                <wp:positionH relativeFrom="column">
                  <wp:posOffset>2913895</wp:posOffset>
                </wp:positionH>
                <wp:positionV relativeFrom="paragraph">
                  <wp:posOffset>182545</wp:posOffset>
                </wp:positionV>
                <wp:extent cx="2820131" cy="2078989"/>
                <wp:effectExtent l="0" t="0" r="18415" b="17145"/>
                <wp:wrapNone/>
                <wp:docPr id="6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07898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0211A3" w:rsidRPr="009100BA" w:rsidTr="003B6148">
                              <w:trPr>
                                <w:trHeight w:val="300"/>
                                <w:jc w:val="center"/>
                              </w:trPr>
                              <w:tc>
                                <w:tcPr>
                                  <w:tcW w:w="1064" w:type="dxa"/>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0211A3" w:rsidRDefault="000211A3"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051490867</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167011708</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049579726</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 xml:space="preserve">11 </w:t>
                                  </w:r>
                                </w:p>
                              </w:tc>
                            </w:tr>
                            <w:tr w:rsidR="000211A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27027013</w:t>
                                  </w:r>
                                </w:p>
                              </w:tc>
                            </w:tr>
                          </w:tbl>
                          <w:p w:rsidR="000211A3" w:rsidRPr="009100BA" w:rsidRDefault="000211A3" w:rsidP="00966AB1">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E11A3" id="_x0000_s1043" type="#_x0000_t202" style="position:absolute;margin-left:229.45pt;margin-top:14.35pt;width:222.05pt;height:163.7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0211A3" w:rsidRPr="009100BA" w:rsidTr="003B6148">
                        <w:trPr>
                          <w:trHeight w:val="300"/>
                          <w:jc w:val="center"/>
                        </w:trPr>
                        <w:tc>
                          <w:tcPr>
                            <w:tcW w:w="1064" w:type="dxa"/>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0211A3" w:rsidRDefault="000211A3"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051490867</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167011708</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0,049579726</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0211A3" w:rsidRDefault="000211A3"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0211A3" w:rsidRDefault="000211A3" w:rsidP="00730CBD">
                            <w:pPr>
                              <w:ind w:right="82"/>
                              <w:jc w:val="right"/>
                              <w:rPr>
                                <w:rFonts w:ascii="Calibri" w:hAnsi="Calibri" w:cs="Calibri"/>
                                <w:sz w:val="20"/>
                                <w:szCs w:val="20"/>
                              </w:rPr>
                            </w:pPr>
                            <w:r>
                              <w:rPr>
                                <w:rFonts w:ascii="Calibri" w:hAnsi="Calibri" w:cs="Calibri"/>
                                <w:sz w:val="20"/>
                                <w:szCs w:val="20"/>
                              </w:rPr>
                              <w:t xml:space="preserve">11 </w:t>
                            </w:r>
                          </w:p>
                        </w:tc>
                      </w:tr>
                      <w:tr w:rsidR="000211A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27027013</w:t>
                            </w:r>
                          </w:p>
                        </w:tc>
                      </w:tr>
                    </w:tbl>
                    <w:p w:rsidR="000211A3" w:rsidRPr="009100BA" w:rsidRDefault="000211A3" w:rsidP="00966AB1">
                      <w:pPr>
                        <w:rPr>
                          <w:lang w:val="ru-RU"/>
                        </w:rPr>
                      </w:pPr>
                    </w:p>
                  </w:txbxContent>
                </v:textbox>
              </v:shape>
            </w:pict>
          </mc:Fallback>
        </mc:AlternateContent>
      </w:r>
      <w:r>
        <w:rPr>
          <w:noProof/>
          <w:lang w:val="ru-RU" w:eastAsia="ru-RU" w:bidi="ar-SA"/>
        </w:rPr>
        <w:drawing>
          <wp:anchor distT="0" distB="0" distL="114300" distR="114300" simplePos="0" relativeHeight="251723776" behindDoc="0" locked="0" layoutInCell="1" allowOverlap="1">
            <wp:simplePos x="0" y="0"/>
            <wp:positionH relativeFrom="column">
              <wp:posOffset>6793</wp:posOffset>
            </wp:positionH>
            <wp:positionV relativeFrom="paragraph">
              <wp:posOffset>182546</wp:posOffset>
            </wp:positionV>
            <wp:extent cx="2907030" cy="2078966"/>
            <wp:effectExtent l="0" t="0" r="7620" b="17145"/>
            <wp:wrapNone/>
            <wp:docPr id="62" name="Диаграмма 6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Pr="00F80846" w:rsidRDefault="00513305" w:rsidP="00AA55F2">
      <w:pPr>
        <w:widowControl/>
        <w:spacing w:after="160" w:line="259" w:lineRule="auto"/>
        <w:jc w:val="center"/>
        <w:rPr>
          <w:rFonts w:ascii="Times New Roman" w:hAnsi="Times New Roman" w:cs="Times New Roman"/>
          <w:sz w:val="22"/>
          <w:lang w:val="ru-RU"/>
        </w:rPr>
      </w:pPr>
      <w:r>
        <w:rPr>
          <w:noProof/>
          <w:lang w:val="ru-RU" w:eastAsia="ru-RU" w:bidi="ar-SA"/>
        </w:rPr>
        <w:drawing>
          <wp:anchor distT="0" distB="0" distL="114300" distR="114300" simplePos="0" relativeHeight="251726848" behindDoc="0" locked="0" layoutInCell="1" allowOverlap="1">
            <wp:simplePos x="0" y="0"/>
            <wp:positionH relativeFrom="column">
              <wp:posOffset>2913895</wp:posOffset>
            </wp:positionH>
            <wp:positionV relativeFrom="paragraph">
              <wp:posOffset>271948</wp:posOffset>
            </wp:positionV>
            <wp:extent cx="2837815" cy="1957705"/>
            <wp:effectExtent l="0" t="0" r="635" b="4445"/>
            <wp:wrapNone/>
            <wp:docPr id="193" name="Диаграмма 19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4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Логистический рост" - переменный верхний предел с учетом затрат</w:t>
      </w:r>
    </w:p>
    <w:p w:rsidR="00472A39" w:rsidRDefault="00513305">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8896" behindDoc="0" locked="0" layoutInCell="1" allowOverlap="1">
            <wp:simplePos x="0" y="0"/>
            <wp:positionH relativeFrom="column">
              <wp:posOffset>2913895</wp:posOffset>
            </wp:positionH>
            <wp:positionV relativeFrom="paragraph">
              <wp:posOffset>1955190</wp:posOffset>
            </wp:positionV>
            <wp:extent cx="2837815" cy="2070100"/>
            <wp:effectExtent l="0" t="0" r="635" b="6350"/>
            <wp:wrapNone/>
            <wp:docPr id="195" name="Диаграмма 19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4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7872" behindDoc="0" locked="0" layoutInCell="1" allowOverlap="1">
            <wp:simplePos x="0" y="0"/>
            <wp:positionH relativeFrom="column">
              <wp:posOffset>-827</wp:posOffset>
            </wp:positionH>
            <wp:positionV relativeFrom="paragraph">
              <wp:posOffset>1954363</wp:posOffset>
            </wp:positionV>
            <wp:extent cx="2915728" cy="2070340"/>
            <wp:effectExtent l="0" t="0" r="18415" b="6350"/>
            <wp:wrapNone/>
            <wp:docPr id="194" name="Диаграмма 19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4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r w:rsidR="00472A39">
        <w:rPr>
          <w:noProof/>
          <w:lang w:val="ru-RU" w:eastAsia="ru-RU" w:bidi="ar-SA"/>
        </w:rPr>
        <w:drawing>
          <wp:inline distT="0" distB="0" distL="0" distR="0" wp14:anchorId="3F6ADE85" wp14:editId="2814D3B6">
            <wp:extent cx="2915285" cy="1958196"/>
            <wp:effectExtent l="0" t="0" r="18415" b="4445"/>
            <wp:docPr id="192" name="Диаграмма 19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4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513305" w:rsidRDefault="00513305">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513305">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1968" behindDoc="0" locked="0" layoutInCell="1" allowOverlap="1" wp14:anchorId="4F2BC99A" wp14:editId="5DE20777">
                <wp:simplePos x="0" y="0"/>
                <wp:positionH relativeFrom="column">
                  <wp:posOffset>2913895</wp:posOffset>
                </wp:positionH>
                <wp:positionV relativeFrom="paragraph">
                  <wp:posOffset>16139</wp:posOffset>
                </wp:positionV>
                <wp:extent cx="2820131" cy="2173605"/>
                <wp:effectExtent l="0" t="0" r="18415" b="17145"/>
                <wp:wrapNone/>
                <wp:docPr id="19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173605"/>
                        </a:xfrm>
                        <a:prstGeom prst="rect">
                          <a:avLst/>
                        </a:prstGeom>
                        <a:solidFill>
                          <a:srgbClr val="FFFFFF"/>
                        </a:solidFill>
                        <a:ln w="9525">
                          <a:solidFill>
                            <a:schemeClr val="bg2">
                              <a:lumMod val="90000"/>
                            </a:schemeClr>
                          </a:solidFill>
                          <a:miter lim="800000"/>
                          <a:headEnd/>
                          <a:tailEnd/>
                        </a:ln>
                      </wps:spPr>
                      <wps:txb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0211A3" w:rsidRPr="009100BA" w:rsidTr="00EA2818">
                              <w:trPr>
                                <w:trHeight w:val="300"/>
                                <w:jc w:val="center"/>
                              </w:trPr>
                              <w:tc>
                                <w:tcPr>
                                  <w:tcW w:w="1232" w:type="pct"/>
                                  <w:tcBorders>
                                    <w:top w:val="single" w:sz="4" w:space="0" w:color="auto"/>
                                    <w:bottom w:val="nil"/>
                                    <w:right w:val="single" w:sz="4" w:space="0" w:color="auto"/>
                                  </w:tcBorders>
                                </w:tcPr>
                                <w:p w:rsidR="000211A3" w:rsidRPr="00EA2818" w:rsidRDefault="000211A3"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0211A3" w:rsidRPr="00EA2818" w:rsidRDefault="000211A3"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0211A3"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World</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Europe</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North America</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South</w:t>
                                  </w:r>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Central America</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0211A3"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r w:rsidRPr="00EA2818">
                                    <w:rPr>
                                      <w:rFonts w:ascii="Times New Roman" w:eastAsia="Times New Roman" w:hAnsi="Times New Roman" w:cs="Times New Roman"/>
                                      <w:sz w:val="18"/>
                                      <w:szCs w:val="18"/>
                                      <w:lang w:val="ru-RU" w:eastAsia="ru-RU" w:bidi="ar-SA"/>
                                    </w:rPr>
                                    <w:t>Asia Pacific</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0211A3" w:rsidRPr="009100BA" w:rsidRDefault="000211A3" w:rsidP="00513305">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BC99A" id="_x0000_s1044" type="#_x0000_t202" style="position:absolute;margin-left:229.45pt;margin-top:1.25pt;width:222.05pt;height:171.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" strokecolor="#cfcdcd [2894]">
                <v:textbo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0211A3" w:rsidRPr="009100BA" w:rsidTr="00EA2818">
                        <w:trPr>
                          <w:trHeight w:val="300"/>
                          <w:jc w:val="center"/>
                        </w:trPr>
                        <w:tc>
                          <w:tcPr>
                            <w:tcW w:w="1232" w:type="pct"/>
                            <w:tcBorders>
                              <w:top w:val="single" w:sz="4" w:space="0" w:color="auto"/>
                              <w:bottom w:val="nil"/>
                              <w:right w:val="single" w:sz="4" w:space="0" w:color="auto"/>
                            </w:tcBorders>
                          </w:tcPr>
                          <w:p w:rsidR="000211A3" w:rsidRPr="00EA2818" w:rsidRDefault="000211A3"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0211A3" w:rsidRPr="00EA2818" w:rsidRDefault="000211A3"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0211A3"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0211A3" w:rsidRPr="00EA2818" w:rsidRDefault="000211A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World</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Europe</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North America</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0211A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South</w:t>
                            </w:r>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Central America</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0211A3"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0211A3" w:rsidRPr="00EA2818" w:rsidRDefault="000211A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r w:rsidRPr="00EA2818">
                              <w:rPr>
                                <w:rFonts w:ascii="Times New Roman" w:eastAsia="Times New Roman" w:hAnsi="Times New Roman" w:cs="Times New Roman"/>
                                <w:sz w:val="18"/>
                                <w:szCs w:val="18"/>
                                <w:lang w:val="ru-RU" w:eastAsia="ru-RU" w:bidi="ar-SA"/>
                              </w:rPr>
                              <w:t>Asia Pacific</w:t>
                            </w:r>
                          </w:p>
                        </w:tc>
                        <w:tc>
                          <w:tcPr>
                            <w:tcW w:w="1183" w:type="pct"/>
                            <w:tcBorders>
                              <w:top w:val="nil"/>
                              <w:left w:val="single" w:sz="4" w:space="0" w:color="auto"/>
                              <w:bottom w:val="single" w:sz="4" w:space="0" w:color="auto"/>
                            </w:tcBorders>
                            <w:shd w:val="clear" w:color="000000" w:fill="FFFFFF"/>
                            <w:noWrap/>
                            <w:vAlign w:val="bottom"/>
                            <w:hideMark/>
                          </w:tcPr>
                          <w:p w:rsidR="000211A3" w:rsidRPr="00EA2818" w:rsidRDefault="000211A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0211A3" w:rsidRPr="00EA2818" w:rsidRDefault="000211A3"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0211A3" w:rsidRPr="009100BA" w:rsidRDefault="000211A3" w:rsidP="00513305">
                      <w:pPr>
                        <w:rPr>
                          <w:lang w:val="ru-RU"/>
                        </w:rPr>
                      </w:pPr>
                    </w:p>
                  </w:txbxContent>
                </v:textbox>
              </v:shape>
            </w:pict>
          </mc:Fallback>
        </mc:AlternateContent>
      </w:r>
      <w:r>
        <w:rPr>
          <w:noProof/>
          <w:lang w:val="ru-RU" w:eastAsia="ru-RU" w:bidi="ar-SA"/>
        </w:rPr>
        <w:drawing>
          <wp:anchor distT="0" distB="0" distL="114300" distR="114300" simplePos="0" relativeHeight="251729920" behindDoc="0" locked="0" layoutInCell="1" allowOverlap="1">
            <wp:simplePos x="0" y="0"/>
            <wp:positionH relativeFrom="column">
              <wp:posOffset>-1833</wp:posOffset>
            </wp:positionH>
            <wp:positionV relativeFrom="paragraph">
              <wp:posOffset>15899</wp:posOffset>
            </wp:positionV>
            <wp:extent cx="2915285" cy="2174096"/>
            <wp:effectExtent l="0" t="0" r="18415" b="17145"/>
            <wp:wrapNone/>
            <wp:docPr id="196" name="Диаграмма 19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4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EE1963"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732992" behindDoc="0" locked="0" layoutInCell="1" allowOverlap="1">
            <wp:simplePos x="0" y="0"/>
            <wp:positionH relativeFrom="column">
              <wp:posOffset>2810378</wp:posOffset>
            </wp:positionH>
            <wp:positionV relativeFrom="paragraph">
              <wp:posOffset>271948</wp:posOffset>
            </wp:positionV>
            <wp:extent cx="2915285" cy="2070100"/>
            <wp:effectExtent l="0" t="0" r="18415" b="6350"/>
            <wp:wrapNone/>
            <wp:docPr id="199" name="Диаграмма 19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00F80846" w:rsidRPr="00F80846">
        <w:t xml:space="preserve"> </w:t>
      </w:r>
      <w:r w:rsidR="00F80846" w:rsidRPr="00F80846">
        <w:rPr>
          <w:noProof/>
          <w:lang w:val="ru-RU" w:eastAsia="ru-RU" w:bidi="ar-SA"/>
        </w:rPr>
        <w:t>Модель "Гомпертца" - исходное уравнение</w:t>
      </w:r>
    </w:p>
    <w:p w:rsidR="00EE1963" w:rsidRDefault="009C2863">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35040" behindDoc="0" locked="0" layoutInCell="1" allowOverlap="1">
            <wp:simplePos x="0" y="0"/>
            <wp:positionH relativeFrom="column">
              <wp:posOffset>2810378</wp:posOffset>
            </wp:positionH>
            <wp:positionV relativeFrom="paragraph">
              <wp:posOffset>2067332</wp:posOffset>
            </wp:positionV>
            <wp:extent cx="2932430" cy="2044065"/>
            <wp:effectExtent l="0" t="0" r="1270" b="13335"/>
            <wp:wrapNone/>
            <wp:docPr id="201" name="Диаграмма 20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r w:rsidR="00EE1963">
        <w:rPr>
          <w:noProof/>
          <w:lang w:val="ru-RU" w:eastAsia="ru-RU" w:bidi="ar-SA"/>
        </w:rPr>
        <w:drawing>
          <wp:anchor distT="0" distB="0" distL="114300" distR="114300" simplePos="0" relativeHeight="251734016" behindDoc="0" locked="0" layoutInCell="1" allowOverlap="1">
            <wp:simplePos x="0" y="0"/>
            <wp:positionH relativeFrom="column">
              <wp:posOffset>-1833</wp:posOffset>
            </wp:positionH>
            <wp:positionV relativeFrom="paragraph">
              <wp:posOffset>2067331</wp:posOffset>
            </wp:positionV>
            <wp:extent cx="2811780" cy="2044461"/>
            <wp:effectExtent l="0" t="0" r="7620" b="13335"/>
            <wp:wrapNone/>
            <wp:docPr id="200" name="Диаграмма 20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r w:rsidR="00EE1963">
        <w:rPr>
          <w:noProof/>
          <w:lang w:val="ru-RU" w:eastAsia="ru-RU" w:bidi="ar-SA"/>
        </w:rPr>
        <w:drawing>
          <wp:inline distT="0" distB="0" distL="0" distR="0" wp14:anchorId="3491D089" wp14:editId="07E79D26">
            <wp:extent cx="2812211" cy="2070100"/>
            <wp:effectExtent l="0" t="0" r="7620" b="6350"/>
            <wp:docPr id="198" name="Диаграмма 19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472A39" w:rsidRDefault="009C2863">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8112" behindDoc="0" locked="0" layoutInCell="1" allowOverlap="1" wp14:anchorId="3BC2D0A9" wp14:editId="3BCBAD46">
                <wp:simplePos x="0" y="0"/>
                <wp:positionH relativeFrom="column">
                  <wp:posOffset>2819005</wp:posOffset>
                </wp:positionH>
                <wp:positionV relativeFrom="paragraph">
                  <wp:posOffset>821594</wp:posOffset>
                </wp:positionV>
                <wp:extent cx="2923803" cy="2087509"/>
                <wp:effectExtent l="0" t="0" r="10160" b="27305"/>
                <wp:wrapNone/>
                <wp:docPr id="20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3803" cy="208750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0211A3" w:rsidRPr="009100BA" w:rsidTr="003B6148">
                              <w:trPr>
                                <w:trHeight w:val="300"/>
                                <w:jc w:val="center"/>
                              </w:trPr>
                              <w:tc>
                                <w:tcPr>
                                  <w:tcW w:w="1064" w:type="dxa"/>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3471514</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12058564</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3512937</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4431881</w:t>
                                  </w:r>
                                </w:p>
                              </w:tc>
                            </w:tr>
                            <w:tr w:rsidR="000211A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9C28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C2D0A9" id="_x0000_s1045" type="#_x0000_t202" style="position:absolute;margin-left:221.95pt;margin-top:64.7pt;width:230.2pt;height:164.3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0211A3" w:rsidRPr="009100BA" w:rsidTr="003B6148">
                        <w:trPr>
                          <w:trHeight w:val="300"/>
                          <w:jc w:val="center"/>
                        </w:trPr>
                        <w:tc>
                          <w:tcPr>
                            <w:tcW w:w="1064" w:type="dxa"/>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3471514</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12058564</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3512937</w:t>
                            </w:r>
                          </w:p>
                        </w:tc>
                      </w:tr>
                      <w:tr w:rsidR="000211A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4431881</w:t>
                            </w:r>
                          </w:p>
                        </w:tc>
                      </w:tr>
                      <w:tr w:rsidR="000211A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9C2863">
                      <w:pPr>
                        <w:rPr>
                          <w:lang w:val="ru-RU"/>
                        </w:rPr>
                      </w:pPr>
                    </w:p>
                  </w:txbxContent>
                </v:textbox>
              </v:shape>
            </w:pict>
          </mc:Fallback>
        </mc:AlternateContent>
      </w:r>
      <w:r>
        <w:rPr>
          <w:noProof/>
          <w:lang w:val="ru-RU" w:eastAsia="ru-RU" w:bidi="ar-SA"/>
        </w:rPr>
        <w:drawing>
          <wp:anchor distT="0" distB="0" distL="114300" distR="114300" simplePos="0" relativeHeight="251736064" behindDoc="0" locked="0" layoutInCell="1" allowOverlap="1">
            <wp:simplePos x="0" y="0"/>
            <wp:positionH relativeFrom="column">
              <wp:posOffset>-1833</wp:posOffset>
            </wp:positionH>
            <wp:positionV relativeFrom="paragraph">
              <wp:posOffset>812968</wp:posOffset>
            </wp:positionV>
            <wp:extent cx="2812211" cy="2096135"/>
            <wp:effectExtent l="0" t="0" r="7620" b="18415"/>
            <wp:wrapNone/>
            <wp:docPr id="202" name="Диаграмма 20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00F164C6">
        <w:rPr>
          <w:rFonts w:ascii="Times New Roman" w:hAnsi="Times New Roman" w:cs="Times New Roman"/>
          <w:sz w:val="22"/>
        </w:rPr>
        <w:br w:type="page"/>
      </w:r>
    </w:p>
    <w:p w:rsidR="009C2863" w:rsidRDefault="008A4C26"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739136" behindDoc="0" locked="0" layoutInCell="1" allowOverlap="1">
            <wp:simplePos x="0" y="0"/>
            <wp:positionH relativeFrom="column">
              <wp:posOffset>2844884</wp:posOffset>
            </wp:positionH>
            <wp:positionV relativeFrom="paragraph">
              <wp:posOffset>271948</wp:posOffset>
            </wp:positionV>
            <wp:extent cx="2846705" cy="2139315"/>
            <wp:effectExtent l="0" t="0" r="10795" b="13335"/>
            <wp:wrapNone/>
            <wp:docPr id="205" name="Диаграмма 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r w:rsidR="00F80846" w:rsidRPr="00F80846">
        <w:t xml:space="preserve"> </w:t>
      </w:r>
      <w:r w:rsidR="00F80846" w:rsidRPr="00F80846">
        <w:rPr>
          <w:noProof/>
          <w:lang w:val="ru-RU" w:eastAsia="ru-RU" w:bidi="ar-SA"/>
        </w:rPr>
        <w:t>Модель "Гомпертца" - верхний предел переменной</w:t>
      </w:r>
    </w:p>
    <w:p w:rsidR="009C2863" w:rsidRDefault="008A4C26">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1184" behindDoc="0" locked="0" layoutInCell="1" allowOverlap="1">
            <wp:simplePos x="0" y="0"/>
            <wp:positionH relativeFrom="column">
              <wp:posOffset>2844884</wp:posOffset>
            </wp:positionH>
            <wp:positionV relativeFrom="paragraph">
              <wp:posOffset>2136344</wp:posOffset>
            </wp:positionV>
            <wp:extent cx="2846705" cy="1992630"/>
            <wp:effectExtent l="0" t="0" r="10795" b="7620"/>
            <wp:wrapNone/>
            <wp:docPr id="207" name="Диаграмма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0160" behindDoc="0" locked="0" layoutInCell="1" allowOverlap="1">
            <wp:simplePos x="0" y="0"/>
            <wp:positionH relativeFrom="column">
              <wp:posOffset>-1833</wp:posOffset>
            </wp:positionH>
            <wp:positionV relativeFrom="paragraph">
              <wp:posOffset>2136344</wp:posOffset>
            </wp:positionV>
            <wp:extent cx="2846705" cy="1992702"/>
            <wp:effectExtent l="0" t="0" r="10795" b="7620"/>
            <wp:wrapNone/>
            <wp:docPr id="206" name="Диаграмма 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r w:rsidR="009C2863">
        <w:rPr>
          <w:noProof/>
          <w:lang w:val="ru-RU" w:eastAsia="ru-RU" w:bidi="ar-SA"/>
        </w:rPr>
        <w:drawing>
          <wp:inline distT="0" distB="0" distL="0" distR="0" wp14:anchorId="0280EB9A" wp14:editId="40DC4938">
            <wp:extent cx="2846717" cy="2139351"/>
            <wp:effectExtent l="0" t="0" r="10795" b="13335"/>
            <wp:docPr id="204" name="Диаграмма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9C2863" w:rsidRDefault="009C2863">
      <w:pPr>
        <w:widowControl/>
        <w:spacing w:after="160" w:line="259" w:lineRule="auto"/>
        <w:rPr>
          <w:rFonts w:ascii="Times New Roman" w:hAnsi="Times New Roman" w:cs="Times New Roman"/>
          <w:sz w:val="22"/>
        </w:rPr>
      </w:pPr>
    </w:p>
    <w:p w:rsidR="009C2863" w:rsidRDefault="008A4C26">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44256" behindDoc="0" locked="0" layoutInCell="1" allowOverlap="1" wp14:anchorId="12FCCE56" wp14:editId="078461DB">
                <wp:simplePos x="0" y="0"/>
                <wp:positionH relativeFrom="column">
                  <wp:posOffset>2844884</wp:posOffset>
                </wp:positionH>
                <wp:positionV relativeFrom="paragraph">
                  <wp:posOffset>1578886</wp:posOffset>
                </wp:positionV>
                <wp:extent cx="2846705" cy="2190750"/>
                <wp:effectExtent l="0" t="0" r="10795" b="19050"/>
                <wp:wrapNone/>
                <wp:docPr id="20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190750"/>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0211A3" w:rsidRPr="009100BA" w:rsidTr="008A4C26">
                              <w:trPr>
                                <w:trHeight w:val="300"/>
                                <w:jc w:val="center"/>
                              </w:trPr>
                              <w:tc>
                                <w:tcPr>
                                  <w:tcW w:w="1203" w:type="pct"/>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47151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1205856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512937</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4431881</w:t>
                                  </w:r>
                                </w:p>
                              </w:tc>
                            </w:tr>
                            <w:tr w:rsidR="000211A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8A4C2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FCCE56" id="_x0000_s1046" type="#_x0000_t202" style="position:absolute;margin-left:224pt;margin-top:124.3pt;width:224.15pt;height:172.5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0211A3" w:rsidRPr="009100BA" w:rsidTr="008A4C26">
                        <w:trPr>
                          <w:trHeight w:val="300"/>
                          <w:jc w:val="center"/>
                        </w:trPr>
                        <w:tc>
                          <w:tcPr>
                            <w:tcW w:w="1203" w:type="pct"/>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47151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1205856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512937</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4431881</w:t>
                            </w:r>
                          </w:p>
                        </w:tc>
                      </w:tr>
                      <w:tr w:rsidR="000211A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8A4C26">
                      <w:pPr>
                        <w:rPr>
                          <w:lang w:val="ru-RU"/>
                        </w:rPr>
                      </w:pPr>
                    </w:p>
                  </w:txbxContent>
                </v:textbox>
              </v:shape>
            </w:pict>
          </mc:Fallback>
        </mc:AlternateContent>
      </w:r>
      <w:r>
        <w:rPr>
          <w:noProof/>
          <w:lang w:val="ru-RU" w:eastAsia="ru-RU" w:bidi="ar-SA"/>
        </w:rPr>
        <w:drawing>
          <wp:anchor distT="0" distB="0" distL="114300" distR="114300" simplePos="0" relativeHeight="251742208" behindDoc="0" locked="0" layoutInCell="1" allowOverlap="1">
            <wp:simplePos x="0" y="0"/>
            <wp:positionH relativeFrom="column">
              <wp:posOffset>-1833</wp:posOffset>
            </wp:positionH>
            <wp:positionV relativeFrom="paragraph">
              <wp:posOffset>1578886</wp:posOffset>
            </wp:positionV>
            <wp:extent cx="2846705" cy="2191109"/>
            <wp:effectExtent l="0" t="0" r="10795" b="0"/>
            <wp:wrapNone/>
            <wp:docPr id="208" name="Диаграмма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margin">
              <wp14:pctWidth>0</wp14:pctWidth>
            </wp14:sizeRelH>
            <wp14:sizeRelV relativeFrom="margin">
              <wp14:pctHeight>0</wp14:pctHeight>
            </wp14:sizeRelV>
          </wp:anchor>
        </w:drawing>
      </w:r>
      <w:r w:rsidR="009C2863">
        <w:rPr>
          <w:rFonts w:ascii="Times New Roman" w:hAnsi="Times New Roman" w:cs="Times New Roman"/>
          <w:sz w:val="22"/>
        </w:rPr>
        <w:br w:type="page"/>
      </w:r>
    </w:p>
    <w:p w:rsidR="008A4C26" w:rsidRPr="00F80846" w:rsidRDefault="008C7FF2">
      <w:pPr>
        <w:widowControl/>
        <w:spacing w:after="160" w:line="259" w:lineRule="auto"/>
        <w:rPr>
          <w:rFonts w:ascii="Times New Roman" w:hAnsi="Times New Roman" w:cs="Times New Roman"/>
          <w:sz w:val="22"/>
          <w:lang w:val="ru-RU"/>
        </w:rPr>
      </w:pPr>
      <w:r>
        <w:rPr>
          <w:noProof/>
          <w:lang w:val="ru-RU" w:eastAsia="ru-RU" w:bidi="ar-SA"/>
        </w:rPr>
        <w:drawing>
          <wp:anchor distT="0" distB="0" distL="114300" distR="114300" simplePos="0" relativeHeight="251745280" behindDoc="0" locked="0" layoutInCell="1" allowOverlap="1">
            <wp:simplePos x="0" y="0"/>
            <wp:positionH relativeFrom="column">
              <wp:posOffset>2948401</wp:posOffset>
            </wp:positionH>
            <wp:positionV relativeFrom="paragraph">
              <wp:posOffset>271948</wp:posOffset>
            </wp:positionV>
            <wp:extent cx="2872596" cy="2156460"/>
            <wp:effectExtent l="0" t="0" r="4445" b="15240"/>
            <wp:wrapNone/>
            <wp:docPr id="211" name="Диаграмма 21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Гомпертца" - переменная верхняя граница с учетом затрат</w:t>
      </w:r>
      <w:r w:rsidR="008A4C26" w:rsidRPr="00F80846">
        <w:rPr>
          <w:rFonts w:ascii="Times New Roman" w:hAnsi="Times New Roman" w:cs="Times New Roman"/>
          <w:sz w:val="22"/>
          <w:lang w:val="ru-RU"/>
        </w:rPr>
        <w:t>.</w:t>
      </w:r>
    </w:p>
    <w:p w:rsidR="008A4C26" w:rsidRPr="008A4C26" w:rsidRDefault="008C7FF2">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7328" behindDoc="0" locked="0" layoutInCell="1" allowOverlap="1">
            <wp:simplePos x="0" y="0"/>
            <wp:positionH relativeFrom="column">
              <wp:posOffset>2948401</wp:posOffset>
            </wp:positionH>
            <wp:positionV relativeFrom="paragraph">
              <wp:posOffset>2153597</wp:posOffset>
            </wp:positionV>
            <wp:extent cx="2872105" cy="2000885"/>
            <wp:effectExtent l="0" t="0" r="4445" b="18415"/>
            <wp:wrapNone/>
            <wp:docPr id="213" name="Диаграмма 21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6304" behindDoc="0" locked="0" layoutInCell="1" allowOverlap="1">
            <wp:simplePos x="0" y="0"/>
            <wp:positionH relativeFrom="column">
              <wp:posOffset>-1270</wp:posOffset>
            </wp:positionH>
            <wp:positionV relativeFrom="paragraph">
              <wp:posOffset>2153189</wp:posOffset>
            </wp:positionV>
            <wp:extent cx="2950210" cy="2001328"/>
            <wp:effectExtent l="0" t="0" r="2540" b="18415"/>
            <wp:wrapNone/>
            <wp:docPr id="212" name="Диаграмма 21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r w:rsidR="008A4C26">
        <w:rPr>
          <w:noProof/>
          <w:lang w:val="ru-RU" w:eastAsia="ru-RU" w:bidi="ar-SA"/>
        </w:rPr>
        <w:drawing>
          <wp:inline distT="0" distB="0" distL="0" distR="0" wp14:anchorId="213DEC7C" wp14:editId="04499DD5">
            <wp:extent cx="2950234" cy="2156460"/>
            <wp:effectExtent l="0" t="0" r="2540" b="15240"/>
            <wp:docPr id="210" name="Диаграмма 21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8A4C26" w:rsidRDefault="008A4C26">
      <w:pPr>
        <w:widowControl/>
        <w:spacing w:after="160" w:line="259" w:lineRule="auto"/>
        <w:rPr>
          <w:rFonts w:ascii="Times New Roman" w:hAnsi="Times New Roman" w:cs="Times New Roman"/>
          <w:sz w:val="22"/>
        </w:rPr>
      </w:pPr>
    </w:p>
    <w:p w:rsidR="008A4C26" w:rsidRDefault="008A4C26">
      <w:pPr>
        <w:widowControl/>
        <w:spacing w:after="160" w:line="259" w:lineRule="auto"/>
        <w:rPr>
          <w:rFonts w:ascii="Times New Roman" w:hAnsi="Times New Roman" w:cs="Times New Roman"/>
          <w:sz w:val="22"/>
        </w:rPr>
      </w:pPr>
    </w:p>
    <w:p w:rsidR="008A4C26" w:rsidRDefault="008C7FF2">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50400" behindDoc="0" locked="0" layoutInCell="1" allowOverlap="1" wp14:anchorId="5FAFBCD0" wp14:editId="73EB6F25">
                <wp:simplePos x="0" y="0"/>
                <wp:positionH relativeFrom="column">
                  <wp:posOffset>2974280</wp:posOffset>
                </wp:positionH>
                <wp:positionV relativeFrom="paragraph">
                  <wp:posOffset>1319386</wp:posOffset>
                </wp:positionV>
                <wp:extent cx="2846705" cy="2061474"/>
                <wp:effectExtent l="0" t="0" r="10795" b="15240"/>
                <wp:wrapNone/>
                <wp:docPr id="21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061474"/>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0211A3" w:rsidRPr="009100BA" w:rsidTr="008A4C26">
                              <w:trPr>
                                <w:trHeight w:val="300"/>
                                <w:jc w:val="center"/>
                              </w:trPr>
                              <w:tc>
                                <w:tcPr>
                                  <w:tcW w:w="1203" w:type="pct"/>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47151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1205856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512937</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4431881</w:t>
                                  </w:r>
                                </w:p>
                              </w:tc>
                            </w:tr>
                            <w:tr w:rsidR="000211A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8C7FF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AFBCD0" id="_x0000_s1047" type="#_x0000_t202" style="position:absolute;margin-left:234.2pt;margin-top:103.9pt;width:224.15pt;height:162.3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0211A3" w:rsidRPr="009100BA" w:rsidTr="008A4C26">
                        <w:trPr>
                          <w:trHeight w:val="300"/>
                          <w:jc w:val="center"/>
                        </w:trPr>
                        <w:tc>
                          <w:tcPr>
                            <w:tcW w:w="1203" w:type="pct"/>
                            <w:tcBorders>
                              <w:top w:val="single" w:sz="4" w:space="0" w:color="auto"/>
                              <w:bottom w:val="nil"/>
                              <w:right w:val="single" w:sz="4" w:space="0" w:color="auto"/>
                            </w:tcBorders>
                          </w:tcPr>
                          <w:p w:rsidR="000211A3" w:rsidRPr="009C10D8" w:rsidRDefault="000211A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0211A3" w:rsidRPr="009C10D8" w:rsidRDefault="000211A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0211A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0211A3" w:rsidRPr="009C10D8" w:rsidRDefault="000211A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0211A3" w:rsidRPr="007B39BB"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0211A3" w:rsidRPr="00D506FC" w:rsidRDefault="000211A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47151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12058564</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3512937</w:t>
                            </w:r>
                          </w:p>
                        </w:tc>
                      </w:tr>
                      <w:tr w:rsidR="000211A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4431881</w:t>
                            </w:r>
                          </w:p>
                        </w:tc>
                      </w:tr>
                      <w:tr w:rsidR="000211A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0211A3" w:rsidRPr="009C10D8" w:rsidRDefault="000211A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0211A3" w:rsidRDefault="000211A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0211A3" w:rsidRDefault="000211A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0211A3" w:rsidRDefault="000211A3" w:rsidP="008A4C26">
                            <w:pPr>
                              <w:ind w:right="109"/>
                              <w:jc w:val="right"/>
                              <w:rPr>
                                <w:rFonts w:ascii="Calibri" w:hAnsi="Calibri" w:cs="Calibri"/>
                                <w:sz w:val="20"/>
                                <w:szCs w:val="20"/>
                              </w:rPr>
                            </w:pPr>
                            <w:r>
                              <w:rPr>
                                <w:rFonts w:ascii="Calibri" w:hAnsi="Calibri" w:cs="Calibri"/>
                                <w:sz w:val="20"/>
                                <w:szCs w:val="20"/>
                              </w:rPr>
                              <w:t>0,001889112</w:t>
                            </w:r>
                          </w:p>
                        </w:tc>
                      </w:tr>
                    </w:tbl>
                    <w:p w:rsidR="000211A3" w:rsidRPr="009100BA" w:rsidRDefault="000211A3" w:rsidP="008C7FF2">
                      <w:pPr>
                        <w:rPr>
                          <w:lang w:val="ru-RU"/>
                        </w:rPr>
                      </w:pPr>
                    </w:p>
                  </w:txbxContent>
                </v:textbox>
              </v:shape>
            </w:pict>
          </mc:Fallback>
        </mc:AlternateContent>
      </w:r>
      <w:r>
        <w:rPr>
          <w:noProof/>
          <w:lang w:val="ru-RU" w:eastAsia="ru-RU" w:bidi="ar-SA"/>
        </w:rPr>
        <w:drawing>
          <wp:anchor distT="0" distB="0" distL="114300" distR="114300" simplePos="0" relativeHeight="251748352" behindDoc="0" locked="0" layoutInCell="1" allowOverlap="1">
            <wp:simplePos x="0" y="0"/>
            <wp:positionH relativeFrom="column">
              <wp:posOffset>-1833</wp:posOffset>
            </wp:positionH>
            <wp:positionV relativeFrom="paragraph">
              <wp:posOffset>1310760</wp:posOffset>
            </wp:positionV>
            <wp:extent cx="2950210" cy="2070339"/>
            <wp:effectExtent l="0" t="0" r="2540" b="6350"/>
            <wp:wrapNone/>
            <wp:docPr id="214" name="Диаграмма 21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2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r w:rsidR="008A4C26">
        <w:rPr>
          <w:rFonts w:ascii="Times New Roman" w:hAnsi="Times New Roman" w:cs="Times New Roman"/>
          <w:sz w:val="22"/>
        </w:rPr>
        <w:br w:type="page"/>
      </w:r>
    </w:p>
    <w:p w:rsidR="00EF26C8" w:rsidRPr="00F80846" w:rsidRDefault="00EF26C8" w:rsidP="00EF26C8">
      <w:pPr>
        <w:widowControl/>
        <w:spacing w:after="160" w:line="259" w:lineRule="auto"/>
        <w:rPr>
          <w:rFonts w:ascii="Times New Roman" w:hAnsi="Times New Roman" w:cs="Times New Roman"/>
          <w:sz w:val="22"/>
          <w:lang w:val="ru-RU"/>
        </w:rPr>
      </w:pPr>
      <w:r>
        <w:rPr>
          <w:rFonts w:ascii="Times New Roman" w:hAnsi="Times New Roman" w:cs="Times New Roman"/>
          <w:sz w:val="22"/>
        </w:rPr>
        <w:t>APPENDIX</w:t>
      </w:r>
      <w:r w:rsidRPr="00F80846">
        <w:rPr>
          <w:rFonts w:ascii="Times New Roman" w:hAnsi="Times New Roman" w:cs="Times New Roman"/>
          <w:sz w:val="22"/>
          <w:lang w:val="ru-RU"/>
        </w:rPr>
        <w:t xml:space="preserve"> </w:t>
      </w:r>
      <w:r>
        <w:rPr>
          <w:rFonts w:ascii="Times New Roman" w:hAnsi="Times New Roman" w:cs="Times New Roman"/>
          <w:sz w:val="22"/>
        </w:rPr>
        <w:t>E</w:t>
      </w:r>
      <w:r w:rsidRPr="00F80846">
        <w:rPr>
          <w:rFonts w:ascii="Times New Roman" w:hAnsi="Times New Roman" w:cs="Times New Roman"/>
          <w:sz w:val="22"/>
          <w:lang w:val="ru-RU"/>
        </w:rPr>
        <w:t xml:space="preserve">. </w:t>
      </w:r>
      <w:r>
        <w:rPr>
          <w:rFonts w:ascii="Times New Roman" w:hAnsi="Times New Roman" w:cs="Times New Roman"/>
          <w:sz w:val="22"/>
        </w:rPr>
        <w:t>RESULTS</w:t>
      </w:r>
      <w:r w:rsidR="00F80846">
        <w:rPr>
          <w:rFonts w:ascii="Times New Roman" w:hAnsi="Times New Roman" w:cs="Times New Roman"/>
          <w:sz w:val="22"/>
          <w:lang w:val="ru-RU"/>
        </w:rPr>
        <w:t xml:space="preserve"> (</w:t>
      </w:r>
      <w:r w:rsidR="00F80846" w:rsidRPr="00F80846">
        <w:rPr>
          <w:rFonts w:ascii="Times New Roman" w:hAnsi="Times New Roman" w:cs="Times New Roman"/>
          <w:sz w:val="22"/>
          <w:lang w:val="ru-RU"/>
        </w:rPr>
        <w:t>ПРИЛОЖЕНИЕ Д. РЕЗУЛЬТАТЫ</w:t>
      </w:r>
      <w:r w:rsidR="00F80846">
        <w:rPr>
          <w:rFonts w:ascii="Times New Roman" w:hAnsi="Times New Roman" w:cs="Times New Roman"/>
          <w:sz w:val="22"/>
          <w:lang w:val="ru-RU"/>
        </w:rPr>
        <w:t>)</w:t>
      </w:r>
      <w:r w:rsidRPr="00F80846">
        <w:rPr>
          <w:rFonts w:ascii="Times New Roman" w:hAnsi="Times New Roman" w:cs="Times New Roman"/>
          <w:sz w:val="22"/>
          <w:lang w:val="ru-RU"/>
        </w:rPr>
        <w:t>.</w:t>
      </w:r>
    </w:p>
    <w:p w:rsidR="00EF26C8" w:rsidRDefault="00EF2F7A" w:rsidP="00EF2F7A">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WORLD TOTAL</w:t>
      </w:r>
    </w:p>
    <w:p w:rsidR="00EF26C8"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EF2F7A">
        <w:rPr>
          <w:rFonts w:ascii="Times New Roman" w:hAnsi="Times New Roman" w:cs="Times New Roman"/>
          <w:sz w:val="22"/>
        </w:rPr>
        <w:t>Original Bass model</w:t>
      </w:r>
    </w:p>
    <w:p w:rsidR="00FD48A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1F88DA03" wp14:editId="60205A23">
            <wp:extent cx="2880995" cy="1949570"/>
            <wp:effectExtent l="0" t="0" r="14605" b="12700"/>
            <wp:docPr id="8" name="Диаграмма 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Pr>
          <w:noProof/>
          <w:lang w:val="ru-RU" w:eastAsia="ru-RU" w:bidi="ar-SA"/>
        </w:rPr>
        <w:drawing>
          <wp:inline distT="0" distB="0" distL="0" distR="0" wp14:anchorId="3B447FD4" wp14:editId="4DE8CC92">
            <wp:extent cx="2955290" cy="1954446"/>
            <wp:effectExtent l="0" t="0" r="16510" b="8255"/>
            <wp:docPr id="9" name="Диаграмма 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tbl>
      <w:tblPr>
        <w:tblpPr w:leftFromText="180" w:rightFromText="180" w:vertAnchor="text" w:horzAnchor="margin" w:tblpXSpec="center" w:tblpY="-13"/>
        <w:tblW w:w="5900" w:type="dxa"/>
        <w:tblLook w:val="04A0" w:firstRow="1" w:lastRow="0" w:firstColumn="1" w:lastColumn="0" w:noHBand="0" w:noVBand="1"/>
      </w:tblPr>
      <w:tblGrid>
        <w:gridCol w:w="1780"/>
        <w:gridCol w:w="2860"/>
        <w:gridCol w:w="1260"/>
      </w:tblGrid>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q</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m</w:t>
            </w:r>
          </w:p>
        </w:tc>
      </w:tr>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0005727</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249517965</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2407,09678</w:t>
            </w:r>
          </w:p>
        </w:tc>
      </w:tr>
    </w:tbl>
    <w:p w:rsidR="00EF2F7A" w:rsidRDefault="00EF2F7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A371B9" w:rsidRPr="00F80846" w:rsidRDefault="00F80846" w:rsidP="00FD48AA">
      <w:pPr>
        <w:widowControl/>
        <w:spacing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Модель Басса с переменным верхним пределом, учитывающая линейную тенденцию роста общего производства электроэнергии</w:t>
      </w:r>
    </w:p>
    <w:p w:rsidR="00EF2F7A" w:rsidRDefault="00722C01" w:rsidP="00FD48AA">
      <w:pPr>
        <w:widowControl/>
        <w:spacing w:line="259" w:lineRule="auto"/>
        <w:rPr>
          <w:noProof/>
          <w:lang w:val="ru-RU" w:eastAsia="ru-RU" w:bidi="ar-SA"/>
        </w:rPr>
      </w:pPr>
      <w:r>
        <w:rPr>
          <w:noProof/>
          <w:lang w:val="ru-RU" w:eastAsia="ru-RU" w:bidi="ar-SA"/>
        </w:rPr>
        <w:drawing>
          <wp:inline distT="0" distB="0" distL="0" distR="0" wp14:anchorId="2DDF290C" wp14:editId="65368102">
            <wp:extent cx="2880995" cy="1975449"/>
            <wp:effectExtent l="0" t="0" r="14605" b="635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lang w:val="ru-RU" w:eastAsia="ru-RU" w:bidi="ar-SA"/>
        </w:rPr>
        <w:drawing>
          <wp:inline distT="0" distB="0" distL="0" distR="0" wp14:anchorId="3F0AC9C6" wp14:editId="1BEB7A10">
            <wp:extent cx="2998422" cy="1974850"/>
            <wp:effectExtent l="0" t="0" r="12065" b="635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sidR="00A371B9" w:rsidRPr="00A371B9">
        <w:rPr>
          <w:noProof/>
          <w:lang w:val="ru-RU" w:eastAsia="ru-RU" w:bidi="ar-SA"/>
        </w:rPr>
        <w:t xml:space="preserve"> </w:t>
      </w:r>
    </w:p>
    <w:tbl>
      <w:tblPr>
        <w:tblpPr w:leftFromText="180" w:rightFromText="180" w:vertAnchor="text" w:horzAnchor="margin" w:tblpXSpec="center" w:tblpY="-1"/>
        <w:tblW w:w="5920" w:type="dxa"/>
        <w:tblLook w:val="04A0" w:firstRow="1" w:lastRow="0" w:firstColumn="1" w:lastColumn="0" w:noHBand="0" w:noVBand="1"/>
      </w:tblPr>
      <w:tblGrid>
        <w:gridCol w:w="1780"/>
        <w:gridCol w:w="2860"/>
        <w:gridCol w:w="1280"/>
      </w:tblGrid>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q</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00824762</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263758475</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87473446</w:t>
            </w:r>
          </w:p>
        </w:tc>
      </w:tr>
    </w:tbl>
    <w:p w:rsidR="00722C01" w:rsidRDefault="00722C01" w:rsidP="00FD48AA">
      <w:pPr>
        <w:widowControl/>
        <w:spacing w:line="259" w:lineRule="auto"/>
        <w:rPr>
          <w:rFonts w:ascii="Times New Roman" w:hAnsi="Times New Roman" w:cs="Times New Roman"/>
          <w:sz w:val="22"/>
        </w:rPr>
      </w:pPr>
    </w:p>
    <w:p w:rsidR="00722C01" w:rsidRDefault="00722C01"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722C01" w:rsidRPr="00F80846" w:rsidRDefault="00F80846" w:rsidP="00FD48AA">
      <w:pPr>
        <w:widowControl/>
        <w:spacing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Модель Басса с переменным верхним пределом, учитывающая линейный рост общего производства электроэнергии и тенденции снижения затрат</w:t>
      </w:r>
    </w:p>
    <w:p w:rsidR="00EF2F7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3606A80D" wp14:editId="4F2C0890">
            <wp:extent cx="2898475" cy="2113280"/>
            <wp:effectExtent l="0" t="0" r="16510" b="1270"/>
            <wp:docPr id="216" name="Диаграмма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Pr="00FD48AA">
        <w:rPr>
          <w:noProof/>
          <w:lang w:val="ru-RU" w:eastAsia="ru-RU" w:bidi="ar-SA"/>
        </w:rPr>
        <w:t xml:space="preserve"> </w:t>
      </w:r>
      <w:r>
        <w:rPr>
          <w:noProof/>
          <w:lang w:val="ru-RU" w:eastAsia="ru-RU" w:bidi="ar-SA"/>
        </w:rPr>
        <w:drawing>
          <wp:inline distT="0" distB="0" distL="0" distR="0" wp14:anchorId="01F58D70" wp14:editId="59F66ADD">
            <wp:extent cx="2941320" cy="2104666"/>
            <wp:effectExtent l="0" t="0" r="11430" b="10160"/>
            <wp:docPr id="218" name="Диаграмма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q</w:t>
            </w:r>
          </w:p>
        </w:tc>
        <w:tc>
          <w:tcPr>
            <w:tcW w:w="12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eastAsia="ru-RU" w:bidi="ar-SA"/>
              </w:rPr>
            </w:pPr>
            <w:r>
              <w:rPr>
                <w:rFonts w:ascii="Calibri" w:eastAsia="Times New Roman" w:hAnsi="Calibri" w:cs="Calibri"/>
                <w:sz w:val="20"/>
                <w:szCs w:val="20"/>
                <w:lang w:eastAsia="ru-RU" w:bidi="ar-SA"/>
              </w:rPr>
              <w:t>R</w:t>
            </w:r>
          </w:p>
        </w:tc>
      </w:tr>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w:t>
            </w:r>
          </w:p>
        </w:tc>
        <w:tc>
          <w:tcPr>
            <w:tcW w:w="28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31555009</w:t>
            </w:r>
          </w:p>
        </w:tc>
        <w:tc>
          <w:tcPr>
            <w:tcW w:w="12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00508028</w:t>
            </w:r>
          </w:p>
        </w:tc>
      </w:tr>
    </w:tbl>
    <w:p w:rsidR="00EF26C8" w:rsidRDefault="00EF26C8">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FD48AA" w:rsidRDefault="00F80846" w:rsidP="00FD48AA">
      <w:pPr>
        <w:widowControl/>
        <w:spacing w:line="259" w:lineRule="auto"/>
        <w:jc w:val="center"/>
        <w:rPr>
          <w:rFonts w:ascii="Times New Roman" w:hAnsi="Times New Roman" w:cs="Times New Roman"/>
          <w:sz w:val="22"/>
        </w:rPr>
      </w:pPr>
      <w:r w:rsidRPr="00F80846">
        <w:rPr>
          <w:rFonts w:ascii="Times New Roman" w:hAnsi="Times New Roman" w:cs="Times New Roman"/>
          <w:sz w:val="22"/>
        </w:rPr>
        <w:t>Логистическая модель роста</w:t>
      </w:r>
    </w:p>
    <w:p w:rsidR="00D739E2" w:rsidRDefault="00D739E2" w:rsidP="00FD48AA">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C4F638" wp14:editId="631CD368">
            <wp:extent cx="2872260" cy="1915064"/>
            <wp:effectExtent l="0" t="0" r="4445" b="9525"/>
            <wp:docPr id="219" name="Диаграмма 21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Pr>
          <w:noProof/>
          <w:lang w:val="ru-RU" w:eastAsia="ru-RU" w:bidi="ar-SA"/>
        </w:rPr>
        <w:drawing>
          <wp:inline distT="0" distB="0" distL="0" distR="0" wp14:anchorId="34DFB1FA" wp14:editId="29A83015">
            <wp:extent cx="2838090" cy="1914381"/>
            <wp:effectExtent l="0" t="0" r="635" b="10160"/>
            <wp:docPr id="220" name="Диаграмма 22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41864265</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2,71470708</w:t>
            </w:r>
          </w:p>
        </w:tc>
        <w:tc>
          <w:tcPr>
            <w:tcW w:w="12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460,900909</w:t>
            </w:r>
          </w:p>
        </w:tc>
      </w:tr>
    </w:tbl>
    <w:p w:rsidR="00D739E2" w:rsidRPr="00F80846" w:rsidRDefault="00F80846" w:rsidP="004C07C8">
      <w:pPr>
        <w:widowControl/>
        <w:spacing w:before="24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Логистическая модель роста с переменным верхним пределом с учетом линейной тенденции роста общего производства электроэнергии</w:t>
      </w:r>
    </w:p>
    <w:p w:rsidR="00FD48A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56E4F570" wp14:editId="67CFECA3">
            <wp:extent cx="2923540" cy="2104846"/>
            <wp:effectExtent l="0" t="0" r="10160" b="10160"/>
            <wp:docPr id="223" name="Диаграмма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r>
        <w:rPr>
          <w:noProof/>
          <w:lang w:val="ru-RU" w:eastAsia="ru-RU" w:bidi="ar-SA"/>
        </w:rPr>
        <w:drawing>
          <wp:inline distT="0" distB="0" distL="0" distR="0" wp14:anchorId="19ED4740" wp14:editId="05B3E5C7">
            <wp:extent cx="2923540" cy="2103947"/>
            <wp:effectExtent l="0" t="0" r="10160" b="10795"/>
            <wp:docPr id="224" name="Диаграмма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26659184</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1,37602152</w:t>
            </w:r>
          </w:p>
        </w:tc>
        <w:tc>
          <w:tcPr>
            <w:tcW w:w="12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83369463</w:t>
            </w:r>
          </w:p>
        </w:tc>
      </w:tr>
    </w:tbl>
    <w:p w:rsidR="00D739E2" w:rsidRPr="00F80846" w:rsidRDefault="00F80846" w:rsidP="00D739E2">
      <w:pPr>
        <w:widowControl/>
        <w:spacing w:before="24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Логистическая модель роста с переменным верхним пределом, учитывающая линейный рост общего производства электроэнергии и тенденции снижения затрат</w:t>
      </w:r>
    </w:p>
    <w:p w:rsidR="00EF2F7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384EE883" wp14:editId="67D94277">
            <wp:extent cx="2992755" cy="2173689"/>
            <wp:effectExtent l="0" t="0" r="17145" b="17145"/>
            <wp:docPr id="225" name="Диаграмма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Pr>
          <w:noProof/>
          <w:lang w:val="ru-RU" w:eastAsia="ru-RU" w:bidi="ar-SA"/>
        </w:rPr>
        <w:drawing>
          <wp:inline distT="0" distB="0" distL="0" distR="0" wp14:anchorId="395012A1" wp14:editId="14D7BE5A">
            <wp:extent cx="2863850" cy="2182483"/>
            <wp:effectExtent l="0" t="0" r="12700" b="8890"/>
            <wp:docPr id="226" name="Диаграмма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D739E2" w:rsidRPr="00D739E2" w:rsidTr="00D739E2">
        <w:trPr>
          <w:trHeight w:val="300"/>
          <w:jc w:val="center"/>
        </w:trPr>
        <w:tc>
          <w:tcPr>
            <w:tcW w:w="1780" w:type="dxa"/>
            <w:shd w:val="clear" w:color="000000" w:fill="FFFFFF"/>
            <w:noWrap/>
            <w:vAlign w:val="bottom"/>
            <w:hideMark/>
          </w:tcPr>
          <w:p w:rsidR="00D739E2" w:rsidRPr="00D739E2" w:rsidRDefault="00FD48AA" w:rsidP="00D739E2">
            <w:pPr>
              <w:widowControl/>
              <w:rPr>
                <w:rFonts w:ascii="Calibri" w:eastAsia="Times New Roman" w:hAnsi="Calibri" w:cs="Calibri"/>
                <w:sz w:val="20"/>
                <w:szCs w:val="20"/>
                <w:lang w:val="ru-RU" w:eastAsia="ru-RU" w:bidi="ar-SA"/>
              </w:rPr>
            </w:pPr>
            <w:r>
              <w:rPr>
                <w:rFonts w:ascii="Times New Roman" w:hAnsi="Times New Roman" w:cs="Times New Roman"/>
                <w:sz w:val="22"/>
              </w:rPr>
              <w:br w:type="page"/>
            </w:r>
            <w:r w:rsidR="00D739E2"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09291561</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18,82355251</w:t>
            </w:r>
          </w:p>
        </w:tc>
        <w:tc>
          <w:tcPr>
            <w:tcW w:w="12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0478394</w:t>
            </w:r>
          </w:p>
        </w:tc>
      </w:tr>
    </w:tbl>
    <w:p w:rsidR="00FD48AA" w:rsidRDefault="00FD48AA">
      <w:pPr>
        <w:widowControl/>
        <w:spacing w:after="160" w:line="259" w:lineRule="auto"/>
        <w:rPr>
          <w:rFonts w:ascii="Times New Roman" w:hAnsi="Times New Roman" w:cs="Times New Roman"/>
          <w:sz w:val="22"/>
        </w:rPr>
      </w:pPr>
    </w:p>
    <w:p w:rsidR="00EC2233" w:rsidRDefault="00EC223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23633C" w:rsidRDefault="00936788" w:rsidP="00EC2233">
      <w:pPr>
        <w:widowControl/>
        <w:spacing w:after="160" w:line="259" w:lineRule="auto"/>
        <w:jc w:val="center"/>
        <w:rPr>
          <w:rFonts w:ascii="Times New Roman" w:hAnsi="Times New Roman" w:cs="Times New Roman"/>
          <w:sz w:val="22"/>
        </w:rPr>
      </w:pPr>
      <w:r w:rsidRPr="00936788">
        <w:rPr>
          <w:rFonts w:ascii="Times New Roman" w:hAnsi="Times New Roman" w:cs="Times New Roman"/>
          <w:sz w:val="22"/>
        </w:rPr>
        <w:t>Модель Гомпертца</w:t>
      </w:r>
    </w:p>
    <w:p w:rsidR="00EC2233" w:rsidRDefault="00EC2233" w:rsidP="00EC2233">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E2559B6" wp14:editId="520AB0D0">
            <wp:extent cx="2863502" cy="1939925"/>
            <wp:effectExtent l="0" t="0" r="13335" b="3175"/>
            <wp:docPr id="228" name="Диаграмма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Pr>
          <w:noProof/>
          <w:lang w:val="ru-RU" w:eastAsia="ru-RU" w:bidi="ar-SA"/>
        </w:rPr>
        <w:drawing>
          <wp:inline distT="0" distB="0" distL="0" distR="0" wp14:anchorId="1F46A78A" wp14:editId="749629FA">
            <wp:extent cx="2907102" cy="1940560"/>
            <wp:effectExtent l="0" t="0" r="7620" b="2540"/>
            <wp:docPr id="227" name="Диаграмма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692D62" w:rsidRPr="00692D62" w:rsidTr="00936788">
        <w:trPr>
          <w:trHeight w:val="300"/>
          <w:jc w:val="center"/>
        </w:trPr>
        <w:tc>
          <w:tcPr>
            <w:tcW w:w="178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C</w:t>
            </w:r>
          </w:p>
        </w:tc>
        <w:tc>
          <w:tcPr>
            <w:tcW w:w="128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M</w:t>
            </w:r>
          </w:p>
        </w:tc>
      </w:tr>
      <w:tr w:rsidR="00692D62" w:rsidRPr="00692D62" w:rsidTr="00936788">
        <w:trPr>
          <w:trHeight w:val="300"/>
          <w:jc w:val="center"/>
        </w:trPr>
        <w:tc>
          <w:tcPr>
            <w:tcW w:w="178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2,14963558</w:t>
            </w:r>
          </w:p>
        </w:tc>
        <w:tc>
          <w:tcPr>
            <w:tcW w:w="286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0,067589212</w:t>
            </w:r>
          </w:p>
        </w:tc>
        <w:tc>
          <w:tcPr>
            <w:tcW w:w="128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7713,561514</w:t>
            </w:r>
          </w:p>
        </w:tc>
      </w:tr>
    </w:tbl>
    <w:p w:rsidR="00EC2233" w:rsidRPr="00936788" w:rsidRDefault="00936788" w:rsidP="004C07C8">
      <w:pPr>
        <w:widowControl/>
        <w:spacing w:before="240" w:after="160" w:line="259" w:lineRule="auto"/>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с учетом линейной тенденции роста общего производства электроэнергии</w:t>
      </w:r>
    </w:p>
    <w:p w:rsidR="00970063" w:rsidRDefault="00692D62">
      <w:pPr>
        <w:widowControl/>
        <w:spacing w:after="160" w:line="259" w:lineRule="auto"/>
        <w:rPr>
          <w:rFonts w:ascii="Times New Roman" w:hAnsi="Times New Roman" w:cs="Times New Roman"/>
          <w:sz w:val="22"/>
        </w:rPr>
      </w:pPr>
      <w:r>
        <w:rPr>
          <w:noProof/>
          <w:lang w:val="ru-RU" w:eastAsia="ru-RU" w:bidi="ar-SA"/>
        </w:rPr>
        <w:drawing>
          <wp:inline distT="0" distB="0" distL="0" distR="0" wp14:anchorId="669993B2" wp14:editId="783B28D4">
            <wp:extent cx="2934777" cy="1828800"/>
            <wp:effectExtent l="0" t="0" r="18415"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Pr>
          <w:noProof/>
          <w:lang w:val="ru-RU" w:eastAsia="ru-RU" w:bidi="ar-SA"/>
        </w:rPr>
        <w:drawing>
          <wp:inline distT="0" distB="0" distL="0" distR="0" wp14:anchorId="07F92CE5" wp14:editId="00D01EDC">
            <wp:extent cx="2949575" cy="1828800"/>
            <wp:effectExtent l="0" t="0" r="3175" b="0"/>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r>
        <w:rPr>
          <w:rFonts w:ascii="Times New Roman" w:hAnsi="Times New Roman" w:cs="Times New Roman"/>
          <w:sz w:val="22"/>
        </w:rPr>
        <w:t xml:space="preserve"> </w:t>
      </w:r>
    </w:p>
    <w:tbl>
      <w:tblPr>
        <w:tblW w:w="5920" w:type="dxa"/>
        <w:jc w:val="center"/>
        <w:tblLook w:val="04A0" w:firstRow="1" w:lastRow="0" w:firstColumn="1" w:lastColumn="0" w:noHBand="0" w:noVBand="1"/>
      </w:tblPr>
      <w:tblGrid>
        <w:gridCol w:w="1780"/>
        <w:gridCol w:w="2860"/>
        <w:gridCol w:w="1280"/>
      </w:tblGrid>
      <w:tr w:rsidR="00970063" w:rsidRPr="00970063" w:rsidTr="00936788">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Alpha</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36788">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2,035458035</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80145014</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163708564</w:t>
            </w:r>
          </w:p>
        </w:tc>
      </w:tr>
    </w:tbl>
    <w:p w:rsidR="00970063" w:rsidRPr="00936788" w:rsidRDefault="00936788" w:rsidP="00970063">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учитывающая линейный рост общего производства электроэнергии и тенденции снижения затрат</w:t>
      </w:r>
    </w:p>
    <w:p w:rsidR="00970063" w:rsidRDefault="00970063">
      <w:pPr>
        <w:widowControl/>
        <w:spacing w:after="160" w:line="259" w:lineRule="auto"/>
        <w:rPr>
          <w:rFonts w:ascii="Times New Roman" w:hAnsi="Times New Roman" w:cs="Times New Roman"/>
          <w:sz w:val="22"/>
        </w:rPr>
      </w:pPr>
      <w:r>
        <w:rPr>
          <w:noProof/>
          <w:lang w:val="ru-RU" w:eastAsia="ru-RU" w:bidi="ar-SA"/>
        </w:rPr>
        <w:drawing>
          <wp:inline distT="0" distB="0" distL="0" distR="0" wp14:anchorId="28AB108E" wp14:editId="2B642F81">
            <wp:extent cx="2949934" cy="2035534"/>
            <wp:effectExtent l="0" t="0" r="3175" b="3175"/>
            <wp:docPr id="221" name="Диаграмма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r>
        <w:rPr>
          <w:noProof/>
          <w:lang w:val="ru-RU" w:eastAsia="ru-RU" w:bidi="ar-SA"/>
        </w:rPr>
        <w:drawing>
          <wp:inline distT="0" distB="0" distL="0" distR="0" wp14:anchorId="515C9DDC" wp14:editId="3057CFC4">
            <wp:extent cx="2907030" cy="2019300"/>
            <wp:effectExtent l="0" t="0" r="7620" b="0"/>
            <wp:docPr id="222" name="Диаграмма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1,814129935</w:t>
            </w:r>
          </w:p>
        </w:tc>
        <w:tc>
          <w:tcPr>
            <w:tcW w:w="28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92911985</w:t>
            </w:r>
          </w:p>
        </w:tc>
        <w:tc>
          <w:tcPr>
            <w:tcW w:w="12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07160918</w:t>
            </w:r>
          </w:p>
        </w:tc>
      </w:tr>
    </w:tbl>
    <w:p w:rsidR="00970063" w:rsidRDefault="0097006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970063" w:rsidRDefault="00970063" w:rsidP="00970063">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EUROPE</w:t>
      </w:r>
    </w:p>
    <w:p w:rsidR="00970063" w:rsidRDefault="00EA091A" w:rsidP="00970063">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970063">
        <w:rPr>
          <w:rFonts w:ascii="Times New Roman" w:hAnsi="Times New Roman" w:cs="Times New Roman"/>
          <w:sz w:val="22"/>
        </w:rPr>
        <w:t>Original Bass model</w:t>
      </w:r>
    </w:p>
    <w:p w:rsidR="00FC0FA7" w:rsidRDefault="00FC0FA7" w:rsidP="00970063">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5AFA6B9F" wp14:editId="0E34BC73">
            <wp:extent cx="2957195" cy="1859915"/>
            <wp:effectExtent l="0" t="0" r="14605" b="6985"/>
            <wp:docPr id="229" name="Диаграмма 22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r>
        <w:rPr>
          <w:noProof/>
          <w:lang w:val="ru-RU" w:eastAsia="ru-RU" w:bidi="ar-SA"/>
        </w:rPr>
        <w:drawing>
          <wp:inline distT="0" distB="0" distL="0" distR="0" wp14:anchorId="3EDDD2B8" wp14:editId="46D8ABD5">
            <wp:extent cx="2886075" cy="1860605"/>
            <wp:effectExtent l="0" t="0" r="9525" b="6350"/>
            <wp:docPr id="230" name="Диаграмма 2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87339" w:rsidRPr="00987339" w:rsidTr="00936788">
        <w:trPr>
          <w:trHeight w:val="300"/>
          <w:jc w:val="center"/>
        </w:trPr>
        <w:tc>
          <w:tcPr>
            <w:tcW w:w="178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987339" w:rsidRPr="00987339" w:rsidTr="00936788">
        <w:trPr>
          <w:trHeight w:val="300"/>
          <w:jc w:val="center"/>
        </w:trPr>
        <w:tc>
          <w:tcPr>
            <w:tcW w:w="178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002690579</w:t>
            </w:r>
          </w:p>
        </w:tc>
        <w:tc>
          <w:tcPr>
            <w:tcW w:w="286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16567796</w:t>
            </w:r>
          </w:p>
        </w:tc>
        <w:tc>
          <w:tcPr>
            <w:tcW w:w="128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968,8619049</w:t>
            </w:r>
          </w:p>
        </w:tc>
      </w:tr>
    </w:tbl>
    <w:p w:rsidR="00987339" w:rsidRPr="00936788" w:rsidRDefault="00936788" w:rsidP="004C07C8">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ую тенденцию роста общего производства электроэнергии</w:t>
      </w:r>
    </w:p>
    <w:p w:rsidR="004C07C8" w:rsidRDefault="004C07C8" w:rsidP="004C07C8">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943A18" wp14:editId="4A56ED44">
            <wp:extent cx="2973788" cy="1963420"/>
            <wp:effectExtent l="0" t="0" r="17145" b="17780"/>
            <wp:docPr id="231" name="Диаграмма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r>
        <w:rPr>
          <w:noProof/>
          <w:lang w:val="ru-RU" w:eastAsia="ru-RU" w:bidi="ar-SA"/>
        </w:rPr>
        <w:drawing>
          <wp:inline distT="0" distB="0" distL="0" distR="0" wp14:anchorId="3F5FF8B3" wp14:editId="7ED0DE7E">
            <wp:extent cx="2814761" cy="1971040"/>
            <wp:effectExtent l="0" t="0" r="5080" b="10160"/>
            <wp:docPr id="232" name="Диаграмма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4C07C8" w:rsidTr="004C07C8">
        <w:trPr>
          <w:trHeight w:val="300"/>
          <w:jc w:val="center"/>
        </w:trPr>
        <w:tc>
          <w:tcPr>
            <w:tcW w:w="1780" w:type="dxa"/>
            <w:shd w:val="clear" w:color="000000" w:fill="FFFFFF"/>
            <w:noWrap/>
            <w:tcMar>
              <w:top w:w="15" w:type="dxa"/>
              <w:left w:w="15" w:type="dxa"/>
              <w:bottom w:w="0" w:type="dxa"/>
              <w:right w:w="15" w:type="dxa"/>
            </w:tcMar>
            <w:vAlign w:val="bottom"/>
            <w:hideMark/>
          </w:tcPr>
          <w:p w:rsidR="004C07C8" w:rsidRDefault="004C07C8">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m</w:t>
            </w:r>
          </w:p>
        </w:tc>
      </w:tr>
      <w:tr w:rsidR="004C07C8" w:rsidTr="004C07C8">
        <w:trPr>
          <w:trHeight w:val="300"/>
          <w:jc w:val="center"/>
        </w:trPr>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003099661</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16096477</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249328963</w:t>
            </w:r>
          </w:p>
        </w:tc>
      </w:tr>
    </w:tbl>
    <w:p w:rsidR="004C07C8" w:rsidRPr="00936788" w:rsidRDefault="00936788" w:rsidP="004C07C8">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ый рост общего производства электроэнергии и тенденции снижения затрат</w:t>
      </w:r>
      <w:r w:rsidR="004C07C8" w:rsidRPr="00936788">
        <w:rPr>
          <w:rFonts w:ascii="Times New Roman" w:hAnsi="Times New Roman" w:cs="Times New Roman"/>
          <w:sz w:val="22"/>
          <w:lang w:val="ru-RU"/>
        </w:rPr>
        <w:t xml:space="preserve"> </w:t>
      </w:r>
    </w:p>
    <w:p w:rsidR="00AA55F2" w:rsidRDefault="00AA55F2" w:rsidP="004C07C8">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760CEAE" wp14:editId="57E5CFA3">
            <wp:extent cx="2838615" cy="1947545"/>
            <wp:effectExtent l="0" t="0" r="0" b="14605"/>
            <wp:docPr id="234" name="Диаграмма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r w:rsidR="004C07C8">
        <w:rPr>
          <w:noProof/>
          <w:lang w:val="ru-RU" w:eastAsia="ru-RU" w:bidi="ar-SA"/>
        </w:rPr>
        <w:drawing>
          <wp:inline distT="0" distB="0" distL="0" distR="0" wp14:anchorId="593FD293" wp14:editId="0652F869">
            <wp:extent cx="3005040" cy="1955800"/>
            <wp:effectExtent l="0" t="0" r="5080" b="6350"/>
            <wp:docPr id="233" name="Диаграмма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r w:rsidR="004C07C8">
        <w:rPr>
          <w:rFonts w:ascii="Times New Roman" w:hAnsi="Times New Roman" w:cs="Times New Roman"/>
          <w:sz w:val="22"/>
        </w:rPr>
        <w:t xml:space="preserve"> </w:t>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AA55F2" w:rsidTr="00AA55F2">
        <w:trPr>
          <w:trHeight w:val="300"/>
          <w:jc w:val="center"/>
        </w:trPr>
        <w:tc>
          <w:tcPr>
            <w:tcW w:w="1780" w:type="dxa"/>
            <w:shd w:val="clear" w:color="000000" w:fill="FFFFFF"/>
            <w:noWrap/>
            <w:tcMar>
              <w:top w:w="15" w:type="dxa"/>
              <w:left w:w="15" w:type="dxa"/>
              <w:bottom w:w="0" w:type="dxa"/>
              <w:right w:w="15" w:type="dxa"/>
            </w:tcMar>
            <w:vAlign w:val="bottom"/>
            <w:hideMark/>
          </w:tcPr>
          <w:p w:rsidR="00AA55F2" w:rsidRDefault="00AA55F2">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m</w:t>
            </w:r>
          </w:p>
        </w:tc>
      </w:tr>
      <w:tr w:rsidR="00AA55F2" w:rsidTr="00AA55F2">
        <w:trPr>
          <w:trHeight w:val="300"/>
          <w:jc w:val="center"/>
        </w:trPr>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07183347</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174899475</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16539284</w:t>
            </w:r>
          </w:p>
        </w:tc>
      </w:tr>
    </w:tbl>
    <w:p w:rsidR="00970063" w:rsidRDefault="00AA55F2" w:rsidP="004C07C8">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 </w:t>
      </w:r>
      <w:r w:rsidR="00970063">
        <w:rPr>
          <w:rFonts w:ascii="Times New Roman" w:hAnsi="Times New Roman" w:cs="Times New Roman"/>
          <w:sz w:val="22"/>
        </w:rPr>
        <w:br w:type="page"/>
      </w:r>
    </w:p>
    <w:p w:rsidR="00EA091A" w:rsidRDefault="00936788" w:rsidP="00C50C0E">
      <w:pPr>
        <w:widowControl/>
        <w:spacing w:after="240" w:line="259" w:lineRule="auto"/>
        <w:jc w:val="center"/>
        <w:rPr>
          <w:rFonts w:ascii="Times New Roman" w:hAnsi="Times New Roman" w:cs="Times New Roman"/>
          <w:sz w:val="22"/>
        </w:rPr>
      </w:pPr>
      <w:r w:rsidRPr="00936788">
        <w:rPr>
          <w:rFonts w:ascii="Times New Roman" w:hAnsi="Times New Roman" w:cs="Times New Roman"/>
          <w:sz w:val="22"/>
        </w:rPr>
        <w:t>Модель логистического роста</w:t>
      </w:r>
    </w:p>
    <w:p w:rsidR="00EA091A" w:rsidRDefault="00C50C0E" w:rsidP="00C50C0E">
      <w:pPr>
        <w:widowControl/>
        <w:spacing w:line="259" w:lineRule="auto"/>
        <w:rPr>
          <w:rFonts w:ascii="Times New Roman" w:hAnsi="Times New Roman" w:cs="Times New Roman"/>
          <w:sz w:val="22"/>
        </w:rPr>
      </w:pPr>
      <w:r>
        <w:rPr>
          <w:noProof/>
          <w:lang w:val="ru-RU" w:eastAsia="ru-RU" w:bidi="ar-SA"/>
        </w:rPr>
        <w:drawing>
          <wp:inline distT="0" distB="0" distL="0" distR="0" wp14:anchorId="3C7EE48C" wp14:editId="5032AF77">
            <wp:extent cx="2751152" cy="1995170"/>
            <wp:effectExtent l="0" t="0" r="11430" b="5080"/>
            <wp:docPr id="235" name="Диаграмма 23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Pr>
          <w:noProof/>
          <w:lang w:val="ru-RU" w:eastAsia="ru-RU" w:bidi="ar-SA"/>
        </w:rPr>
        <w:drawing>
          <wp:inline distT="0" distB="0" distL="0" distR="0" wp14:anchorId="48D97D4A" wp14:editId="079DEA50">
            <wp:extent cx="3124835" cy="1995170"/>
            <wp:effectExtent l="0" t="0" r="18415" b="5080"/>
            <wp:docPr id="236" name="Диаграмма 23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M</w:t>
            </w:r>
          </w:p>
        </w:tc>
      </w:tr>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0,194725399</w:t>
            </w:r>
          </w:p>
        </w:tc>
        <w:tc>
          <w:tcPr>
            <w:tcW w:w="286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22,35672529</w:t>
            </w:r>
          </w:p>
        </w:tc>
        <w:tc>
          <w:tcPr>
            <w:tcW w:w="12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785,1434854</w:t>
            </w:r>
          </w:p>
        </w:tc>
      </w:tr>
    </w:tbl>
    <w:p w:rsidR="00987339" w:rsidRPr="00936788" w:rsidRDefault="00936788" w:rsidP="00BD7DD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C50C0E" w:rsidRDefault="00BD7DD7" w:rsidP="00C50C0E">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79DDC6D9" wp14:editId="5FF779C6">
            <wp:extent cx="2758689" cy="2003425"/>
            <wp:effectExtent l="0" t="0" r="3810" b="15875"/>
            <wp:docPr id="237" name="Диаграмма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r>
        <w:rPr>
          <w:noProof/>
          <w:lang w:val="ru-RU" w:eastAsia="ru-RU" w:bidi="ar-SA"/>
        </w:rPr>
        <w:drawing>
          <wp:inline distT="0" distB="0" distL="0" distR="0" wp14:anchorId="21872081" wp14:editId="2D823952">
            <wp:extent cx="3021468" cy="2011045"/>
            <wp:effectExtent l="0" t="0" r="7620" b="8255"/>
            <wp:docPr id="238" name="Диаграмма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88302957</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2,8048091</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20336905</w:t>
            </w:r>
          </w:p>
        </w:tc>
      </w:tr>
    </w:tbl>
    <w:p w:rsidR="00BD7DD7" w:rsidRPr="00936788" w:rsidRDefault="00936788" w:rsidP="00BD7DD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BD7DD7" w:rsidRDefault="00BD7DD7" w:rsidP="00BD7DD7">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BA14795" wp14:editId="5ED04DEA">
            <wp:extent cx="2790908" cy="1947545"/>
            <wp:effectExtent l="0" t="0" r="9525" b="14605"/>
            <wp:docPr id="239" name="Диаграмма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r>
        <w:rPr>
          <w:noProof/>
          <w:lang w:val="ru-RU" w:eastAsia="ru-RU" w:bidi="ar-SA"/>
        </w:rPr>
        <w:drawing>
          <wp:inline distT="0" distB="0" distL="0" distR="0" wp14:anchorId="3E6724A6" wp14:editId="784A0363">
            <wp:extent cx="2989607" cy="1933575"/>
            <wp:effectExtent l="0" t="0" r="1270" b="9525"/>
            <wp:docPr id="240" name="Диаграмма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62526105</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0,44369454</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013237872</w:t>
            </w:r>
          </w:p>
        </w:tc>
      </w:tr>
    </w:tbl>
    <w:p w:rsidR="00BD7DD7" w:rsidRDefault="00BD7DD7" w:rsidP="00C50C0E">
      <w:pPr>
        <w:widowControl/>
        <w:spacing w:after="160" w:line="259" w:lineRule="auto"/>
        <w:jc w:val="center"/>
        <w:rPr>
          <w:rFonts w:ascii="Times New Roman" w:hAnsi="Times New Roman" w:cs="Times New Roman"/>
          <w:sz w:val="22"/>
        </w:rPr>
      </w:pPr>
    </w:p>
    <w:p w:rsidR="00BD7DD7" w:rsidRDefault="00BD7DD7" w:rsidP="00C50C0E">
      <w:pPr>
        <w:widowControl/>
        <w:spacing w:after="160" w:line="259" w:lineRule="auto"/>
        <w:jc w:val="center"/>
        <w:rPr>
          <w:rFonts w:ascii="Times New Roman" w:hAnsi="Times New Roman" w:cs="Times New Roman"/>
          <w:sz w:val="22"/>
        </w:rPr>
      </w:pPr>
    </w:p>
    <w:p w:rsidR="00987339" w:rsidRDefault="00D409A1" w:rsidP="00D409A1">
      <w:pPr>
        <w:widowControl/>
        <w:spacing w:after="160" w:line="259" w:lineRule="auto"/>
        <w:jc w:val="center"/>
        <w:rPr>
          <w:rFonts w:ascii="Times New Roman" w:hAnsi="Times New Roman" w:cs="Times New Roman"/>
          <w:sz w:val="22"/>
        </w:rPr>
      </w:pPr>
      <w:r>
        <w:rPr>
          <w:rFonts w:ascii="Times New Roman" w:hAnsi="Times New Roman" w:cs="Times New Roman"/>
          <w:sz w:val="22"/>
        </w:rPr>
        <w:t>The Gompertz Model</w:t>
      </w:r>
    </w:p>
    <w:p w:rsidR="00D409A1" w:rsidRDefault="004E64DA" w:rsidP="00D409A1">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3D86E263" wp14:editId="7AA7C8C0">
            <wp:extent cx="2989442" cy="2035175"/>
            <wp:effectExtent l="0" t="0" r="1905" b="3175"/>
            <wp:docPr id="242" name="Диаграмма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sidR="00D409A1">
        <w:rPr>
          <w:noProof/>
          <w:lang w:val="ru-RU" w:eastAsia="ru-RU" w:bidi="ar-SA"/>
        </w:rPr>
        <w:drawing>
          <wp:inline distT="0" distB="0" distL="0" distR="0" wp14:anchorId="16E5EE2D" wp14:editId="028E6434">
            <wp:extent cx="2886075" cy="2035506"/>
            <wp:effectExtent l="0" t="0" r="9525" b="3175"/>
            <wp:docPr id="241" name="Диаграмма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C</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35746925</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6484286</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2288,977191</w:t>
            </w:r>
          </w:p>
        </w:tc>
      </w:tr>
    </w:tbl>
    <w:p w:rsidR="00D409A1" w:rsidRPr="00936788" w:rsidRDefault="00936788" w:rsidP="00D409A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с учетом линейной тенденции роста общего производства электроэнергии</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328E3211" wp14:editId="30E61752">
            <wp:extent cx="2894965" cy="1939925"/>
            <wp:effectExtent l="0" t="0" r="635" b="3175"/>
            <wp:docPr id="243" name="Диаграмма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r>
        <w:rPr>
          <w:noProof/>
          <w:lang w:val="ru-RU" w:eastAsia="ru-RU" w:bidi="ar-SA"/>
        </w:rPr>
        <w:drawing>
          <wp:inline distT="0" distB="0" distL="0" distR="0" wp14:anchorId="17B1DF7A" wp14:editId="5FAE3F1A">
            <wp:extent cx="2905125" cy="1931035"/>
            <wp:effectExtent l="0" t="0" r="9525" b="12065"/>
            <wp:docPr id="244" name="Диаграмма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21980723</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5167088</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584556919</w:t>
            </w:r>
          </w:p>
        </w:tc>
      </w:tr>
    </w:tbl>
    <w:p w:rsidR="00D409A1" w:rsidRPr="00936788" w:rsidRDefault="00936788" w:rsidP="00D409A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учитывающая линейный рост общего производства электроэнергии и тенденции снижения затрат</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CFE4899" wp14:editId="2E23EFA4">
            <wp:extent cx="3060700" cy="1868170"/>
            <wp:effectExtent l="0" t="0" r="6350" b="17780"/>
            <wp:docPr id="246" name="Диаграмма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r>
        <w:rPr>
          <w:noProof/>
          <w:lang w:val="ru-RU" w:eastAsia="ru-RU" w:bidi="ar-SA"/>
        </w:rPr>
        <w:drawing>
          <wp:inline distT="0" distB="0" distL="0" distR="0" wp14:anchorId="5AF33E66" wp14:editId="63B34E27">
            <wp:extent cx="2838450" cy="1884045"/>
            <wp:effectExtent l="0" t="0" r="0" b="1905"/>
            <wp:docPr id="245" name="Диаграмма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587813773</w:t>
            </w:r>
          </w:p>
        </w:tc>
        <w:tc>
          <w:tcPr>
            <w:tcW w:w="28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8159296</w:t>
            </w:r>
          </w:p>
        </w:tc>
        <w:tc>
          <w:tcPr>
            <w:tcW w:w="12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37789816</w:t>
            </w:r>
          </w:p>
        </w:tc>
      </w:tr>
    </w:tbl>
    <w:p w:rsidR="004E64DA" w:rsidRDefault="004E64DA">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9E2426" w:rsidRDefault="009E2426" w:rsidP="009E2426">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NORTH AMERICA</w:t>
      </w:r>
    </w:p>
    <w:p w:rsidR="006A0989" w:rsidRDefault="006A0989" w:rsidP="006A0989">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4320FD" wp14:editId="0EFB1B4D">
            <wp:extent cx="2905125" cy="2038350"/>
            <wp:effectExtent l="0" t="0" r="9525" b="0"/>
            <wp:docPr id="249" name="Диаграмма 24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r>
        <w:rPr>
          <w:noProof/>
          <w:lang w:val="ru-RU" w:eastAsia="ru-RU" w:bidi="ar-SA"/>
        </w:rPr>
        <w:drawing>
          <wp:inline distT="0" distB="0" distL="0" distR="0" wp14:anchorId="589577FD" wp14:editId="378D9D38">
            <wp:extent cx="2952750" cy="2038350"/>
            <wp:effectExtent l="0" t="0" r="0" b="0"/>
            <wp:docPr id="253" name="Диаграмма 25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1427279</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479,2328093</w:t>
            </w:r>
          </w:p>
        </w:tc>
      </w:tr>
    </w:tbl>
    <w:p w:rsidR="00572E85" w:rsidRPr="00936788" w:rsidRDefault="00936788" w:rsidP="00572E8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ую тенденцию роста общего производства электроэнергии</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46DC79C8" wp14:editId="0535DA35">
            <wp:extent cx="2905125" cy="2038350"/>
            <wp:effectExtent l="0" t="0" r="9525" b="0"/>
            <wp:docPr id="254" name="Диаграмма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r>
        <w:rPr>
          <w:noProof/>
          <w:lang w:val="ru-RU" w:eastAsia="ru-RU" w:bidi="ar-SA"/>
        </w:rPr>
        <w:drawing>
          <wp:inline distT="0" distB="0" distL="0" distR="0" wp14:anchorId="024309B6" wp14:editId="638717A6">
            <wp:extent cx="2952750" cy="2028825"/>
            <wp:effectExtent l="0" t="0" r="0" b="9525"/>
            <wp:docPr id="255" name="Диаграмма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9,16073E-07</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2498875</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89347043</w:t>
            </w:r>
          </w:p>
        </w:tc>
      </w:tr>
    </w:tbl>
    <w:p w:rsidR="00D409A1" w:rsidRPr="00936788" w:rsidRDefault="00936788" w:rsidP="00F4749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ый рост общего производства электроэнергии и тенденции снижения затрат</w:t>
      </w:r>
    </w:p>
    <w:p w:rsidR="00D409A1" w:rsidRDefault="0030690D">
      <w:pPr>
        <w:widowControl/>
        <w:spacing w:after="160" w:line="259" w:lineRule="auto"/>
        <w:rPr>
          <w:rFonts w:ascii="Times New Roman" w:hAnsi="Times New Roman" w:cs="Times New Roman"/>
          <w:sz w:val="22"/>
        </w:rPr>
      </w:pPr>
      <w:r>
        <w:rPr>
          <w:noProof/>
          <w:lang w:val="ru-RU" w:eastAsia="ru-RU" w:bidi="ar-SA"/>
        </w:rPr>
        <w:drawing>
          <wp:inline distT="0" distB="0" distL="0" distR="0" wp14:anchorId="67BF3B7D" wp14:editId="5197F7EF">
            <wp:extent cx="2905125" cy="2085975"/>
            <wp:effectExtent l="0" t="0" r="9525" b="9525"/>
            <wp:docPr id="256" name="Диаграмма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r>
        <w:rPr>
          <w:noProof/>
          <w:lang w:val="ru-RU" w:eastAsia="ru-RU" w:bidi="ar-SA"/>
        </w:rPr>
        <w:drawing>
          <wp:inline distT="0" distB="0" distL="0" distR="0" wp14:anchorId="4142EAD7" wp14:editId="678FA37F">
            <wp:extent cx="2952750" cy="2085975"/>
            <wp:effectExtent l="0" t="0" r="0" b="9525"/>
            <wp:docPr id="257" name="Диаграмма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464B33"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89221906</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06105098</w:t>
            </w:r>
          </w:p>
        </w:tc>
      </w:tr>
    </w:tbl>
    <w:p w:rsidR="00F47491" w:rsidRDefault="00F47491">
      <w:pPr>
        <w:widowControl/>
        <w:spacing w:after="160" w:line="259" w:lineRule="auto"/>
        <w:rPr>
          <w:rFonts w:ascii="Times New Roman" w:hAnsi="Times New Roman" w:cs="Times New Roman"/>
          <w:sz w:val="22"/>
        </w:rPr>
      </w:pPr>
    </w:p>
    <w:p w:rsidR="00464B33" w:rsidRDefault="00464B33" w:rsidP="00464B33">
      <w:pPr>
        <w:widowControl/>
        <w:spacing w:after="240" w:line="259" w:lineRule="auto"/>
        <w:jc w:val="center"/>
        <w:rPr>
          <w:rFonts w:ascii="Times New Roman" w:hAnsi="Times New Roman" w:cs="Times New Roman"/>
          <w:sz w:val="22"/>
        </w:rPr>
      </w:pPr>
      <w:r>
        <w:rPr>
          <w:rFonts w:ascii="Times New Roman" w:hAnsi="Times New Roman" w:cs="Times New Roman"/>
          <w:sz w:val="22"/>
        </w:rPr>
        <w:t>The Logistic Growth model</w:t>
      </w:r>
    </w:p>
    <w:p w:rsidR="00D409A1" w:rsidRDefault="00464B33">
      <w:pPr>
        <w:widowControl/>
        <w:spacing w:after="160" w:line="259" w:lineRule="auto"/>
        <w:rPr>
          <w:rFonts w:ascii="Times New Roman" w:hAnsi="Times New Roman" w:cs="Times New Roman"/>
          <w:sz w:val="22"/>
        </w:rPr>
      </w:pPr>
      <w:r>
        <w:rPr>
          <w:noProof/>
          <w:lang w:val="ru-RU" w:eastAsia="ru-RU" w:bidi="ar-SA"/>
        </w:rPr>
        <w:drawing>
          <wp:inline distT="0" distB="0" distL="0" distR="0" wp14:anchorId="19A2A7F3" wp14:editId="17E767EA">
            <wp:extent cx="2933700" cy="2038350"/>
            <wp:effectExtent l="0" t="0" r="0" b="0"/>
            <wp:docPr id="258" name="Диаграмма 25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r>
        <w:rPr>
          <w:noProof/>
          <w:lang w:val="ru-RU" w:eastAsia="ru-RU" w:bidi="ar-SA"/>
        </w:rPr>
        <w:drawing>
          <wp:inline distT="0" distB="0" distL="0" distR="0" wp14:anchorId="084C4E36" wp14:editId="15B4EB12">
            <wp:extent cx="2990850" cy="2038350"/>
            <wp:effectExtent l="0" t="0" r="0" b="0"/>
            <wp:docPr id="259" name="Диаграмма 25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510076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7826989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459,1809454</w:t>
            </w:r>
          </w:p>
        </w:tc>
      </w:tr>
    </w:tbl>
    <w:p w:rsidR="00464B33" w:rsidRPr="00936788" w:rsidRDefault="00936788" w:rsidP="00464B33">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464B33" w:rsidRDefault="003C26CB" w:rsidP="003C26CB">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440D05D9" wp14:editId="7C434DDE">
            <wp:extent cx="2933700" cy="1895475"/>
            <wp:effectExtent l="0" t="0" r="0" b="9525"/>
            <wp:docPr id="260" name="Диаграмма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r>
        <w:rPr>
          <w:noProof/>
          <w:lang w:val="ru-RU" w:eastAsia="ru-RU" w:bidi="ar-SA"/>
        </w:rPr>
        <w:drawing>
          <wp:inline distT="0" distB="0" distL="0" distR="0" wp14:anchorId="0E2BF5B4" wp14:editId="3EBCEA34">
            <wp:extent cx="2990850" cy="1905000"/>
            <wp:effectExtent l="0" t="0" r="0" b="0"/>
            <wp:docPr id="261" name="Диаграмма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6102973</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5584497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84039341</w:t>
            </w:r>
          </w:p>
        </w:tc>
      </w:tr>
    </w:tbl>
    <w:p w:rsidR="00464B33" w:rsidRPr="00936788" w:rsidRDefault="00936788" w:rsidP="00464B33">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D409A1" w:rsidRDefault="003C26CB">
      <w:pPr>
        <w:widowControl/>
        <w:spacing w:after="160" w:line="259" w:lineRule="auto"/>
        <w:rPr>
          <w:rFonts w:ascii="Times New Roman" w:hAnsi="Times New Roman" w:cs="Times New Roman"/>
          <w:sz w:val="22"/>
        </w:rPr>
      </w:pPr>
      <w:r>
        <w:rPr>
          <w:noProof/>
          <w:lang w:val="ru-RU" w:eastAsia="ru-RU" w:bidi="ar-SA"/>
        </w:rPr>
        <w:drawing>
          <wp:inline distT="0" distB="0" distL="0" distR="0" wp14:anchorId="44E33076" wp14:editId="6A5663C6">
            <wp:extent cx="2933700" cy="2000250"/>
            <wp:effectExtent l="0" t="0" r="0" b="0"/>
            <wp:docPr id="262" name="Диаграмма 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r>
        <w:rPr>
          <w:noProof/>
          <w:lang w:val="ru-RU" w:eastAsia="ru-RU" w:bidi="ar-SA"/>
        </w:rPr>
        <w:drawing>
          <wp:inline distT="0" distB="0" distL="0" distR="0" wp14:anchorId="2F204192" wp14:editId="0F3E8A69">
            <wp:extent cx="2990850" cy="2000250"/>
            <wp:effectExtent l="0" t="0" r="0" b="0"/>
            <wp:docPr id="263" name="Диаграмма 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723368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7,38647048</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05032602</w:t>
            </w:r>
          </w:p>
        </w:tc>
      </w:tr>
    </w:tbl>
    <w:p w:rsidR="00CD1267" w:rsidRDefault="00CD1267" w:rsidP="00CD1267">
      <w:pPr>
        <w:widowControl/>
        <w:spacing w:after="160" w:line="259" w:lineRule="auto"/>
        <w:jc w:val="center"/>
        <w:rPr>
          <w:rFonts w:ascii="Times New Roman" w:hAnsi="Times New Roman" w:cs="Times New Roman"/>
          <w:sz w:val="22"/>
        </w:rPr>
      </w:pPr>
      <w:r>
        <w:rPr>
          <w:rFonts w:ascii="Times New Roman" w:hAnsi="Times New Roman" w:cs="Times New Roman"/>
          <w:sz w:val="22"/>
        </w:rPr>
        <w:t>The Gompertz Model</w:t>
      </w:r>
    </w:p>
    <w:p w:rsidR="00CD1267" w:rsidRDefault="00CD1267" w:rsidP="00CD1267">
      <w:pPr>
        <w:widowControl/>
        <w:spacing w:after="160" w:line="259" w:lineRule="auto"/>
        <w:rPr>
          <w:rFonts w:ascii="Times New Roman" w:hAnsi="Times New Roman" w:cs="Times New Roman"/>
          <w:sz w:val="22"/>
        </w:rPr>
      </w:pPr>
      <w:r>
        <w:rPr>
          <w:noProof/>
          <w:lang w:val="ru-RU" w:eastAsia="ru-RU" w:bidi="ar-SA"/>
        </w:rPr>
        <w:drawing>
          <wp:inline distT="0" distB="0" distL="0" distR="0" wp14:anchorId="2ACBA331" wp14:editId="54A61BC2">
            <wp:extent cx="2895600" cy="1905000"/>
            <wp:effectExtent l="0" t="0" r="0" b="0"/>
            <wp:docPr id="274" name="Диаграмма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r>
        <w:rPr>
          <w:noProof/>
          <w:lang w:val="ru-RU" w:eastAsia="ru-RU" w:bidi="ar-SA"/>
        </w:rPr>
        <w:drawing>
          <wp:inline distT="0" distB="0" distL="0" distR="0" wp14:anchorId="16087985" wp14:editId="21D3C7D6">
            <wp:extent cx="2952750" cy="1905000"/>
            <wp:effectExtent l="0" t="0" r="0" b="0"/>
            <wp:docPr id="275" name="Диаграмма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CD1267" w:rsidRPr="00D409A1"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2,426782151</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116526991</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705,3470822</w:t>
            </w:r>
          </w:p>
        </w:tc>
      </w:tr>
    </w:tbl>
    <w:p w:rsidR="00CD1267" w:rsidRPr="00936788" w:rsidRDefault="00936788" w:rsidP="00CD126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с учетом линейной тенденции роста общего производства электроэнергии</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63E63C75" wp14:editId="2872989B">
            <wp:extent cx="2895600" cy="2009775"/>
            <wp:effectExtent l="0" t="0" r="0" b="9525"/>
            <wp:docPr id="272" name="Диаграмма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r>
        <w:rPr>
          <w:noProof/>
          <w:lang w:val="ru-RU" w:eastAsia="ru-RU" w:bidi="ar-SA"/>
        </w:rPr>
        <w:drawing>
          <wp:inline distT="0" distB="0" distL="0" distR="0" wp14:anchorId="11C813FC" wp14:editId="56A03605">
            <wp:extent cx="2971800" cy="2019300"/>
            <wp:effectExtent l="0" t="0" r="0" b="0"/>
            <wp:docPr id="273" name="Диаграмма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302824">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51252377</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1143614</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3819749</w:t>
            </w:r>
          </w:p>
        </w:tc>
      </w:tr>
    </w:tbl>
    <w:p w:rsidR="00CD1267" w:rsidRPr="00936788" w:rsidRDefault="00936788" w:rsidP="00CD126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учитывающая линейный рост общего производства электроэнергии и тенденции снижения затрат</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74E27882" wp14:editId="45DC9401">
            <wp:extent cx="2952750" cy="2105025"/>
            <wp:effectExtent l="0" t="0" r="0" b="9525"/>
            <wp:docPr id="270" name="Диаграмма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r>
        <w:rPr>
          <w:noProof/>
          <w:lang w:val="ru-RU" w:eastAsia="ru-RU" w:bidi="ar-SA"/>
        </w:rPr>
        <w:drawing>
          <wp:inline distT="0" distB="0" distL="0" distR="0" wp14:anchorId="7D362591" wp14:editId="016A5201">
            <wp:extent cx="2895600" cy="2105025"/>
            <wp:effectExtent l="0" t="0" r="0" b="9525"/>
            <wp:docPr id="271" name="Диаграмма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575E4E">
        <w:trPr>
          <w:trHeight w:val="300"/>
          <w:jc w:val="center"/>
        </w:trPr>
        <w:tc>
          <w:tcPr>
            <w:tcW w:w="17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575E4E">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95958973</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52201729</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006110959</w:t>
            </w:r>
          </w:p>
        </w:tc>
      </w:tr>
    </w:tbl>
    <w:p w:rsidR="00CD1267" w:rsidRDefault="00CD1267" w:rsidP="00CD1267">
      <w:pPr>
        <w:widowControl/>
        <w:spacing w:after="160" w:line="259" w:lineRule="auto"/>
        <w:rPr>
          <w:rFonts w:ascii="Times New Roman" w:hAnsi="Times New Roman" w:cs="Times New Roman"/>
          <w:sz w:val="22"/>
        </w:rPr>
      </w:pPr>
    </w:p>
    <w:p w:rsidR="00DF6CC4" w:rsidRDefault="00DF6CC4" w:rsidP="00DF6CC4">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SOUTH AND CENTRAL AMERICA</w:t>
      </w:r>
    </w:p>
    <w:p w:rsidR="00DF6CC4" w:rsidRDefault="00DF6CC4" w:rsidP="00DF6CC4">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F6CC4" w:rsidRDefault="00A437B9"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7F9272" wp14:editId="4B2B8BEE">
            <wp:extent cx="2857500" cy="2028825"/>
            <wp:effectExtent l="0" t="0" r="0" b="9525"/>
            <wp:docPr id="294" name="Диаграмма 29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r>
        <w:rPr>
          <w:noProof/>
          <w:lang w:val="ru-RU" w:eastAsia="ru-RU" w:bidi="ar-SA"/>
        </w:rPr>
        <w:drawing>
          <wp:inline distT="0" distB="0" distL="0" distR="0" wp14:anchorId="11FF518A" wp14:editId="7CBCA802">
            <wp:extent cx="2714625" cy="2028825"/>
            <wp:effectExtent l="0" t="0" r="9525" b="9525"/>
            <wp:docPr id="295" name="Диаграмма 29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93,31386801</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ую тенденцию роста общего производства электроэнергии</w:t>
      </w:r>
    </w:p>
    <w:p w:rsidR="00DF6CC4" w:rsidRDefault="00395738"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563F16C" wp14:editId="475CE851">
            <wp:extent cx="2857500" cy="1885950"/>
            <wp:effectExtent l="0" t="0" r="0" b="0"/>
            <wp:docPr id="296" name="Диаграмма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r>
        <w:rPr>
          <w:noProof/>
          <w:lang w:val="ru-RU" w:eastAsia="ru-RU" w:bidi="ar-SA"/>
        </w:rPr>
        <w:drawing>
          <wp:inline distT="0" distB="0" distL="0" distR="0" wp14:anchorId="5EA5A260" wp14:editId="78305E67">
            <wp:extent cx="2857500" cy="1885950"/>
            <wp:effectExtent l="0" t="0" r="0" b="0"/>
            <wp:docPr id="297" name="Диаграмма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95738" w:rsidRPr="00987339" w:rsidTr="00302824">
        <w:trPr>
          <w:trHeight w:val="300"/>
          <w:jc w:val="center"/>
        </w:trPr>
        <w:tc>
          <w:tcPr>
            <w:tcW w:w="17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2486425</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073950782</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ый рост общего производства электроэнергии и тенденции снижения затрат</w:t>
      </w:r>
    </w:p>
    <w:p w:rsidR="00DF6CC4" w:rsidRDefault="00172E1C"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031E0477" wp14:editId="129E9855">
            <wp:extent cx="3028950" cy="1943100"/>
            <wp:effectExtent l="0" t="0" r="0" b="0"/>
            <wp:docPr id="298" name="Диаграмма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r>
        <w:rPr>
          <w:noProof/>
          <w:lang w:val="ru-RU" w:eastAsia="ru-RU" w:bidi="ar-SA"/>
        </w:rPr>
        <w:drawing>
          <wp:inline distT="0" distB="0" distL="0" distR="0" wp14:anchorId="5650E141" wp14:editId="2BA7A648">
            <wp:extent cx="2857500" cy="1933575"/>
            <wp:effectExtent l="0" t="0" r="0" b="9525"/>
            <wp:docPr id="299" name="Диаграмма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172E1C" w:rsidRPr="00987339" w:rsidTr="00302824">
        <w:trPr>
          <w:trHeight w:val="300"/>
          <w:jc w:val="center"/>
        </w:trPr>
        <w:tc>
          <w:tcPr>
            <w:tcW w:w="1780" w:type="dxa"/>
            <w:shd w:val="clear" w:color="000000" w:fill="FFFFFF"/>
            <w:noWrap/>
            <w:vAlign w:val="bottom"/>
            <w:hideMark/>
          </w:tcPr>
          <w:p w:rsidR="00172E1C" w:rsidRDefault="00172E1C" w:rsidP="00172E1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544446404</w:t>
            </w:r>
          </w:p>
        </w:tc>
        <w:tc>
          <w:tcPr>
            <w:tcW w:w="128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004652554</w:t>
            </w:r>
          </w:p>
        </w:tc>
      </w:tr>
    </w:tbl>
    <w:p w:rsidR="00172E1C" w:rsidRDefault="00172E1C">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240" w:line="259" w:lineRule="auto"/>
        <w:jc w:val="center"/>
        <w:rPr>
          <w:rFonts w:ascii="Times New Roman" w:hAnsi="Times New Roman" w:cs="Times New Roman"/>
          <w:sz w:val="22"/>
        </w:rPr>
      </w:pPr>
      <w:r>
        <w:rPr>
          <w:rFonts w:ascii="Times New Roman" w:hAnsi="Times New Roman" w:cs="Times New Roman"/>
          <w:sz w:val="22"/>
        </w:rPr>
        <w:t>The Logistic Growth model</w:t>
      </w:r>
    </w:p>
    <w:p w:rsidR="00DF6CC4" w:rsidRDefault="00D41035"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7F4F708C" wp14:editId="29F53660">
            <wp:extent cx="2876550" cy="2038350"/>
            <wp:effectExtent l="0" t="0" r="0" b="0"/>
            <wp:docPr id="304" name="Диаграмма 30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r>
        <w:rPr>
          <w:noProof/>
          <w:lang w:val="ru-RU" w:eastAsia="ru-RU" w:bidi="ar-SA"/>
        </w:rPr>
        <w:drawing>
          <wp:inline distT="0" distB="0" distL="0" distR="0" wp14:anchorId="41076AEC" wp14:editId="432F9F34">
            <wp:extent cx="2962275" cy="2038350"/>
            <wp:effectExtent l="0" t="0" r="9525" b="0"/>
            <wp:docPr id="305" name="Диаграмма 30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7F2983" w:rsidTr="00302824">
        <w:trPr>
          <w:trHeight w:val="300"/>
          <w:jc w:val="center"/>
        </w:trPr>
        <w:tc>
          <w:tcPr>
            <w:tcW w:w="1780" w:type="dxa"/>
            <w:shd w:val="clear" w:color="000000" w:fill="FFFFFF"/>
            <w:noWrap/>
            <w:vAlign w:val="bottom"/>
            <w:hideMark/>
          </w:tcPr>
          <w:p w:rsidR="007F2983" w:rsidRDefault="007F2983" w:rsidP="007F2983">
            <w:pPr>
              <w:widowControl/>
              <w:jc w:val="right"/>
              <w:rPr>
                <w:rFonts w:ascii="Calibri" w:eastAsia="Times New Roman" w:hAnsi="Calibri" w:cs="Calibri"/>
                <w:sz w:val="20"/>
                <w:szCs w:val="20"/>
                <w:lang w:val="ru-RU" w:bidi="ar-SA"/>
              </w:rPr>
            </w:pPr>
            <w:r>
              <w:rPr>
                <w:rFonts w:ascii="Calibri" w:hAnsi="Calibri" w:cs="Calibri"/>
                <w:sz w:val="20"/>
                <w:szCs w:val="20"/>
              </w:rPr>
              <w:t>0,563395162</w:t>
            </w:r>
          </w:p>
        </w:tc>
        <w:tc>
          <w:tcPr>
            <w:tcW w:w="286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21,37481637</w:t>
            </w:r>
          </w:p>
        </w:tc>
        <w:tc>
          <w:tcPr>
            <w:tcW w:w="128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95,82821158</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DF6CC4" w:rsidRDefault="00D41035"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358DC8C4" wp14:editId="2E50FA9E">
            <wp:extent cx="2876550" cy="1781175"/>
            <wp:effectExtent l="0" t="0" r="0" b="9525"/>
            <wp:docPr id="302" name="Диаграмма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r>
        <w:rPr>
          <w:noProof/>
          <w:lang w:val="ru-RU" w:eastAsia="ru-RU" w:bidi="ar-SA"/>
        </w:rPr>
        <w:drawing>
          <wp:inline distT="0" distB="0" distL="0" distR="0" wp14:anchorId="0F23CF7E" wp14:editId="68CF1A3B">
            <wp:extent cx="2981325" cy="1781175"/>
            <wp:effectExtent l="0" t="0" r="9525" b="9525"/>
            <wp:docPr id="303" name="Диаграмма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D41035" w:rsidTr="00302824">
        <w:trPr>
          <w:trHeight w:val="300"/>
          <w:jc w:val="center"/>
        </w:trPr>
        <w:tc>
          <w:tcPr>
            <w:tcW w:w="1780" w:type="dxa"/>
            <w:shd w:val="clear" w:color="000000" w:fill="FFFFFF"/>
            <w:noWrap/>
            <w:vAlign w:val="bottom"/>
            <w:hideMark/>
          </w:tcPr>
          <w:p w:rsidR="00D41035" w:rsidRDefault="00D41035" w:rsidP="00D41035">
            <w:pPr>
              <w:widowControl/>
              <w:jc w:val="right"/>
              <w:rPr>
                <w:rFonts w:ascii="Calibri" w:eastAsia="Times New Roman" w:hAnsi="Calibri" w:cs="Calibri"/>
                <w:sz w:val="20"/>
                <w:szCs w:val="20"/>
                <w:lang w:val="ru-RU" w:bidi="ar-SA"/>
              </w:rPr>
            </w:pPr>
            <w:r>
              <w:rPr>
                <w:rFonts w:ascii="Calibri" w:hAnsi="Calibri" w:cs="Calibri"/>
                <w:sz w:val="20"/>
                <w:szCs w:val="20"/>
              </w:rPr>
              <w:t>0,560193594</w:t>
            </w:r>
          </w:p>
        </w:tc>
        <w:tc>
          <w:tcPr>
            <w:tcW w:w="286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21,23745888</w:t>
            </w:r>
          </w:p>
        </w:tc>
        <w:tc>
          <w:tcPr>
            <w:tcW w:w="128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0,07122644</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DF6CC4" w:rsidRDefault="005F2DBA"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A217038" wp14:editId="7C917703">
            <wp:extent cx="2876550" cy="1962150"/>
            <wp:effectExtent l="0" t="0" r="0" b="0"/>
            <wp:docPr id="306" name="Диаграмма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r>
        <w:rPr>
          <w:noProof/>
          <w:lang w:val="ru-RU" w:eastAsia="ru-RU" w:bidi="ar-SA"/>
        </w:rPr>
        <w:drawing>
          <wp:inline distT="0" distB="0" distL="0" distR="0" wp14:anchorId="676F43D3" wp14:editId="6FBB3A79">
            <wp:extent cx="3000375" cy="1952625"/>
            <wp:effectExtent l="0" t="0" r="9525" b="9525"/>
            <wp:docPr id="307" name="Диаграмма 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F2DBA" w:rsidTr="00302824">
        <w:trPr>
          <w:trHeight w:val="300"/>
          <w:jc w:val="center"/>
        </w:trPr>
        <w:tc>
          <w:tcPr>
            <w:tcW w:w="1780" w:type="dxa"/>
            <w:shd w:val="clear" w:color="000000" w:fill="FFFFFF"/>
            <w:noWrap/>
            <w:vAlign w:val="bottom"/>
            <w:hideMark/>
          </w:tcPr>
          <w:p w:rsidR="005F2DBA" w:rsidRDefault="005F2DBA" w:rsidP="005F2DBA">
            <w:pPr>
              <w:widowControl/>
              <w:jc w:val="right"/>
              <w:rPr>
                <w:rFonts w:ascii="Calibri" w:eastAsia="Times New Roman" w:hAnsi="Calibri" w:cs="Calibri"/>
                <w:sz w:val="20"/>
                <w:szCs w:val="20"/>
                <w:lang w:val="ru-RU" w:bidi="ar-SA"/>
              </w:rPr>
            </w:pPr>
            <w:r>
              <w:rPr>
                <w:rFonts w:ascii="Calibri" w:hAnsi="Calibri" w:cs="Calibri"/>
                <w:sz w:val="20"/>
                <w:szCs w:val="20"/>
              </w:rPr>
              <w:t>0,575005273</w:t>
            </w:r>
          </w:p>
        </w:tc>
        <w:tc>
          <w:tcPr>
            <w:tcW w:w="286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20,62944786</w:t>
            </w:r>
          </w:p>
        </w:tc>
        <w:tc>
          <w:tcPr>
            <w:tcW w:w="128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0,004432595</w:t>
            </w:r>
          </w:p>
        </w:tc>
      </w:tr>
    </w:tbl>
    <w:p w:rsidR="00DF6CC4" w:rsidRDefault="00DF6CC4" w:rsidP="00DF6CC4">
      <w:pPr>
        <w:widowControl/>
        <w:spacing w:after="160" w:line="259" w:lineRule="auto"/>
        <w:rPr>
          <w:rFonts w:ascii="Times New Roman" w:hAnsi="Times New Roman" w:cs="Times New Roman"/>
          <w:sz w:val="22"/>
        </w:rPr>
      </w:pPr>
    </w:p>
    <w:p w:rsidR="005F2DBA" w:rsidRDefault="005F2DBA">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160" w:line="259" w:lineRule="auto"/>
        <w:jc w:val="center"/>
        <w:rPr>
          <w:rFonts w:ascii="Times New Roman" w:hAnsi="Times New Roman" w:cs="Times New Roman"/>
          <w:sz w:val="22"/>
        </w:rPr>
      </w:pPr>
      <w:r>
        <w:rPr>
          <w:rFonts w:ascii="Times New Roman" w:hAnsi="Times New Roman" w:cs="Times New Roman"/>
          <w:sz w:val="22"/>
        </w:rPr>
        <w:t>The Gompertz Model</w:t>
      </w:r>
    </w:p>
    <w:p w:rsidR="00DF6CC4" w:rsidRDefault="00742DA2"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6292A342" wp14:editId="2E8DF4E4">
            <wp:extent cx="2838450" cy="2152650"/>
            <wp:effectExtent l="0" t="0" r="0" b="0"/>
            <wp:docPr id="313" name="Диаграмма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r>
        <w:rPr>
          <w:noProof/>
          <w:lang w:val="ru-RU" w:eastAsia="ru-RU" w:bidi="ar-SA"/>
        </w:rPr>
        <w:drawing>
          <wp:inline distT="0" distB="0" distL="0" distR="0" wp14:anchorId="16EBFFF8" wp14:editId="225C6532">
            <wp:extent cx="2943225" cy="2143125"/>
            <wp:effectExtent l="0" t="0" r="9525" b="9525"/>
            <wp:docPr id="312" name="Диаграмма 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08006241</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64575712</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124,514603</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с учетом линейной тенденции роста общего производства электроэнергии</w:t>
      </w:r>
    </w:p>
    <w:p w:rsidR="00DF6CC4" w:rsidRDefault="00742DA2"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5FA600C8" wp14:editId="7F43C05F">
            <wp:extent cx="2838450" cy="1924050"/>
            <wp:effectExtent l="0" t="0" r="0" b="0"/>
            <wp:docPr id="310" name="Диаграмма 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r>
        <w:rPr>
          <w:noProof/>
          <w:lang w:val="ru-RU" w:eastAsia="ru-RU" w:bidi="ar-SA"/>
        </w:rPr>
        <w:drawing>
          <wp:inline distT="0" distB="0" distL="0" distR="0" wp14:anchorId="2D5767B7" wp14:editId="6AD81ED5">
            <wp:extent cx="3000375" cy="1914525"/>
            <wp:effectExtent l="0" t="0" r="9525" b="9525"/>
            <wp:docPr id="311" name="Диаграмма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8886466</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71555677</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090121638</w:t>
            </w:r>
          </w:p>
        </w:tc>
      </w:tr>
    </w:tbl>
    <w:p w:rsidR="00DF6CC4" w:rsidRPr="00936788" w:rsidRDefault="00936788" w:rsidP="00497E7E">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учитывающая линейный рост общего производства электроэнергии и тенденции снижения затрат</w:t>
      </w:r>
    </w:p>
    <w:p w:rsidR="00B026E4" w:rsidRDefault="00497E7E" w:rsidP="00497E7E">
      <w:pPr>
        <w:widowControl/>
        <w:spacing w:after="160" w:line="259" w:lineRule="auto"/>
        <w:rPr>
          <w:rFonts w:ascii="Times New Roman" w:hAnsi="Times New Roman" w:cs="Times New Roman"/>
          <w:sz w:val="22"/>
        </w:rPr>
      </w:pPr>
      <w:r>
        <w:rPr>
          <w:noProof/>
          <w:lang w:val="ru-RU" w:eastAsia="ru-RU" w:bidi="ar-SA"/>
        </w:rPr>
        <w:drawing>
          <wp:inline distT="0" distB="0" distL="0" distR="0" wp14:anchorId="0E44BD1E" wp14:editId="73450F2F">
            <wp:extent cx="2924175" cy="1857375"/>
            <wp:effectExtent l="0" t="0" r="9525" b="9525"/>
            <wp:docPr id="308" name="Диаграмма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r>
        <w:rPr>
          <w:noProof/>
          <w:lang w:val="ru-RU" w:eastAsia="ru-RU" w:bidi="ar-SA"/>
        </w:rPr>
        <w:drawing>
          <wp:inline distT="0" distB="0" distL="0" distR="0" wp14:anchorId="1753524E" wp14:editId="141F7132">
            <wp:extent cx="2924175" cy="1857375"/>
            <wp:effectExtent l="0" t="0" r="9525" b="9525"/>
            <wp:docPr id="309" name="Диаграмма 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497E7E" w:rsidRPr="00D409A1" w:rsidTr="00302824">
        <w:trPr>
          <w:trHeight w:val="300"/>
          <w:jc w:val="center"/>
        </w:trPr>
        <w:tc>
          <w:tcPr>
            <w:tcW w:w="1780" w:type="dxa"/>
            <w:shd w:val="clear" w:color="000000" w:fill="FFFFFF"/>
            <w:noWrap/>
            <w:vAlign w:val="bottom"/>
            <w:hideMark/>
          </w:tcPr>
          <w:p w:rsidR="00497E7E" w:rsidRDefault="00497E7E" w:rsidP="00497E7E">
            <w:pPr>
              <w:widowControl/>
              <w:jc w:val="right"/>
              <w:rPr>
                <w:rFonts w:ascii="Calibri" w:eastAsia="Times New Roman" w:hAnsi="Calibri" w:cs="Calibri"/>
                <w:sz w:val="20"/>
                <w:szCs w:val="20"/>
                <w:lang w:val="ru-RU" w:bidi="ar-SA"/>
              </w:rPr>
            </w:pPr>
            <w:r>
              <w:rPr>
                <w:rFonts w:ascii="Calibri" w:hAnsi="Calibri" w:cs="Calibri"/>
                <w:sz w:val="20"/>
                <w:szCs w:val="20"/>
              </w:rPr>
              <w:t>6,205223794</w:t>
            </w:r>
          </w:p>
        </w:tc>
        <w:tc>
          <w:tcPr>
            <w:tcW w:w="286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309697042</w:t>
            </w:r>
          </w:p>
        </w:tc>
        <w:tc>
          <w:tcPr>
            <w:tcW w:w="128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005226002</w:t>
            </w:r>
          </w:p>
        </w:tc>
      </w:tr>
    </w:tbl>
    <w:p w:rsidR="00DF6CC4" w:rsidRDefault="00DF6CC4" w:rsidP="00DF6CC4">
      <w:pPr>
        <w:widowControl/>
        <w:spacing w:after="160" w:line="259" w:lineRule="auto"/>
        <w:rPr>
          <w:rFonts w:ascii="Times New Roman" w:hAnsi="Times New Roman" w:cs="Times New Roman"/>
          <w:sz w:val="22"/>
        </w:rPr>
      </w:pPr>
    </w:p>
    <w:p w:rsidR="003C26CB" w:rsidRDefault="003C26CB">
      <w:pPr>
        <w:widowControl/>
        <w:spacing w:after="160" w:line="259" w:lineRule="auto"/>
        <w:rPr>
          <w:rFonts w:ascii="Times New Roman" w:hAnsi="Times New Roman" w:cs="Times New Roman"/>
          <w:sz w:val="22"/>
        </w:rPr>
      </w:pPr>
    </w:p>
    <w:p w:rsidR="003C3DC5" w:rsidRDefault="003C3DC5" w:rsidP="003C3DC5">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ASIA PACIFIC</w:t>
      </w:r>
    </w:p>
    <w:p w:rsidR="003C3DC5" w:rsidRDefault="003C3DC5" w:rsidP="003C3DC5">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6198DFF" wp14:editId="0A5748F4">
            <wp:extent cx="2867025" cy="2152650"/>
            <wp:effectExtent l="0" t="0" r="9525" b="0"/>
            <wp:docPr id="268" name="Диаграмма 26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2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r>
        <w:rPr>
          <w:noProof/>
          <w:lang w:val="ru-RU" w:eastAsia="ru-RU" w:bidi="ar-SA"/>
        </w:rPr>
        <w:drawing>
          <wp:inline distT="0" distB="0" distL="0" distR="0" wp14:anchorId="143CDB5F" wp14:editId="2DF47328">
            <wp:extent cx="2867025" cy="2143125"/>
            <wp:effectExtent l="0" t="0" r="9525" b="9525"/>
            <wp:docPr id="269" name="Диаграмма 26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2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C3DC5" w:rsidRPr="00987339" w:rsidTr="00302824">
        <w:trPr>
          <w:trHeight w:val="300"/>
          <w:jc w:val="center"/>
        </w:trPr>
        <w:tc>
          <w:tcPr>
            <w:tcW w:w="1780" w:type="dxa"/>
            <w:shd w:val="clear" w:color="000000" w:fill="FFFFFF"/>
            <w:noWrap/>
            <w:vAlign w:val="bottom"/>
            <w:hideMark/>
          </w:tcPr>
          <w:p w:rsidR="003C3DC5" w:rsidRDefault="003C3DC5" w:rsidP="00302824">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93,31386801</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ую тенденцию роста общего производства электроэнергии</w:t>
      </w:r>
      <w:r w:rsidR="00DF4E87" w:rsidRPr="00936788">
        <w:rPr>
          <w:rFonts w:ascii="Times New Roman" w:hAnsi="Times New Roman" w:cs="Times New Roman"/>
          <w:sz w:val="22"/>
          <w:lang w:val="ru-RU"/>
        </w:rPr>
        <w:t xml:space="preserve"> </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559C1A9" wp14:editId="22A15625">
            <wp:extent cx="2952750" cy="1943100"/>
            <wp:effectExtent l="0" t="0" r="0" b="0"/>
            <wp:docPr id="266" name="Диаграмма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r>
        <w:rPr>
          <w:noProof/>
          <w:lang w:val="ru-RU" w:eastAsia="ru-RU" w:bidi="ar-SA"/>
        </w:rPr>
        <w:drawing>
          <wp:inline distT="0" distB="0" distL="0" distR="0" wp14:anchorId="1D5A331B" wp14:editId="1F2AF73C">
            <wp:extent cx="2895600" cy="1933575"/>
            <wp:effectExtent l="0" t="0" r="0" b="9525"/>
            <wp:docPr id="267" name="Диаграмма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3,63378E-05</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42227695</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65900424</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Басса с переменным верхним пределом, учитывающая линейный рост общего производства электроэнергии и тенденции снижения затрат</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54AFD13E" wp14:editId="76B3447F">
            <wp:extent cx="2924175" cy="2000250"/>
            <wp:effectExtent l="0" t="0" r="9525" b="0"/>
            <wp:docPr id="264" name="Диаграмма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Pr>
          <w:noProof/>
          <w:lang w:val="ru-RU" w:eastAsia="ru-RU" w:bidi="ar-SA"/>
        </w:rPr>
        <w:drawing>
          <wp:inline distT="0" distB="0" distL="0" distR="0" wp14:anchorId="7D4339F9" wp14:editId="74162E23">
            <wp:extent cx="2924175" cy="1990725"/>
            <wp:effectExtent l="0" t="0" r="9525" b="9525"/>
            <wp:docPr id="265" name="Диаграмма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64280664</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04088578</w:t>
            </w:r>
          </w:p>
        </w:tc>
      </w:tr>
    </w:tbl>
    <w:p w:rsidR="003C3DC5" w:rsidRDefault="003C3DC5" w:rsidP="003C3DC5">
      <w:pPr>
        <w:widowControl/>
        <w:spacing w:after="240" w:line="259" w:lineRule="auto"/>
        <w:jc w:val="center"/>
        <w:rPr>
          <w:rFonts w:ascii="Times New Roman" w:hAnsi="Times New Roman" w:cs="Times New Roman"/>
          <w:sz w:val="22"/>
        </w:rPr>
      </w:pPr>
      <w:r>
        <w:rPr>
          <w:rFonts w:ascii="Times New Roman" w:hAnsi="Times New Roman" w:cs="Times New Roman"/>
          <w:sz w:val="22"/>
        </w:rPr>
        <w:t>The Logistic Growth model</w:t>
      </w:r>
    </w:p>
    <w:p w:rsidR="003C3DC5" w:rsidRDefault="00302824"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EDD9DFF" wp14:editId="45429D55">
            <wp:extent cx="2819400" cy="2095500"/>
            <wp:effectExtent l="0" t="0" r="0" b="0"/>
            <wp:docPr id="276" name="Диаграмма 27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r>
        <w:rPr>
          <w:noProof/>
          <w:lang w:val="ru-RU" w:eastAsia="ru-RU" w:bidi="ar-SA"/>
        </w:rPr>
        <w:drawing>
          <wp:inline distT="0" distB="0" distL="0" distR="0" wp14:anchorId="7B16B10B" wp14:editId="114954B0">
            <wp:extent cx="3009900" cy="2095500"/>
            <wp:effectExtent l="0" t="0" r="0" b="0"/>
            <wp:docPr id="277" name="Диаграмма 27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xmlns:arto="http://schemas.microsoft.com/office/word/2006/arto" id="{00000000-0008-0000-01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302824" w:rsidTr="00302824">
        <w:trPr>
          <w:trHeight w:val="300"/>
          <w:jc w:val="center"/>
        </w:trPr>
        <w:tc>
          <w:tcPr>
            <w:tcW w:w="1780" w:type="dxa"/>
            <w:shd w:val="clear" w:color="000000" w:fill="FFFFFF"/>
            <w:noWrap/>
            <w:vAlign w:val="bottom"/>
            <w:hideMark/>
          </w:tcPr>
          <w:p w:rsidR="00302824" w:rsidRDefault="00302824" w:rsidP="00302824">
            <w:pPr>
              <w:widowControl/>
              <w:jc w:val="right"/>
              <w:rPr>
                <w:rFonts w:ascii="Calibri" w:eastAsia="Times New Roman" w:hAnsi="Calibri" w:cs="Calibri"/>
                <w:sz w:val="20"/>
                <w:szCs w:val="20"/>
                <w:lang w:val="ru-RU" w:bidi="ar-SA"/>
              </w:rPr>
            </w:pPr>
            <w:r>
              <w:rPr>
                <w:rFonts w:ascii="Calibri" w:hAnsi="Calibri" w:cs="Calibri"/>
                <w:sz w:val="20"/>
                <w:szCs w:val="20"/>
              </w:rPr>
              <w:t>0,301578477</w:t>
            </w:r>
          </w:p>
        </w:tc>
        <w:tc>
          <w:tcPr>
            <w:tcW w:w="286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22,65591552</w:t>
            </w:r>
          </w:p>
        </w:tc>
        <w:tc>
          <w:tcPr>
            <w:tcW w:w="128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852,9135475</w:t>
            </w:r>
          </w:p>
        </w:tc>
      </w:tr>
    </w:tbl>
    <w:p w:rsidR="003C3DC5" w:rsidRPr="00936788" w:rsidRDefault="00936788" w:rsidP="00302824">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3C3DC5" w:rsidRDefault="00302824" w:rsidP="005664CA">
      <w:pPr>
        <w:widowControl/>
        <w:spacing w:after="160" w:line="259" w:lineRule="auto"/>
        <w:rPr>
          <w:rFonts w:ascii="Times New Roman" w:hAnsi="Times New Roman" w:cs="Times New Roman"/>
          <w:sz w:val="22"/>
        </w:rPr>
      </w:pPr>
      <w:r>
        <w:rPr>
          <w:noProof/>
          <w:lang w:val="ru-RU" w:eastAsia="ru-RU" w:bidi="ar-SA"/>
        </w:rPr>
        <w:drawing>
          <wp:inline distT="0" distB="0" distL="0" distR="0" wp14:anchorId="126C62A2" wp14:editId="0FB239B2">
            <wp:extent cx="2876550" cy="1943100"/>
            <wp:effectExtent l="0" t="0" r="0" b="0"/>
            <wp:docPr id="278" name="Диаграмма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r>
        <w:rPr>
          <w:noProof/>
          <w:lang w:val="ru-RU" w:eastAsia="ru-RU" w:bidi="ar-SA"/>
        </w:rPr>
        <w:drawing>
          <wp:inline distT="0" distB="0" distL="0" distR="0" wp14:anchorId="423E8E3D" wp14:editId="56DA5664">
            <wp:extent cx="2876550" cy="1933575"/>
            <wp:effectExtent l="0" t="0" r="0" b="9525"/>
            <wp:docPr id="279" name="Диаграмма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664CA" w:rsidTr="00302824">
        <w:trPr>
          <w:trHeight w:val="300"/>
          <w:jc w:val="center"/>
        </w:trPr>
        <w:tc>
          <w:tcPr>
            <w:tcW w:w="1780" w:type="dxa"/>
            <w:shd w:val="clear" w:color="000000" w:fill="FFFFFF"/>
            <w:noWrap/>
            <w:vAlign w:val="bottom"/>
            <w:hideMark/>
          </w:tcPr>
          <w:p w:rsidR="005664CA" w:rsidRDefault="005664CA" w:rsidP="005664CA">
            <w:pPr>
              <w:widowControl/>
              <w:jc w:val="right"/>
              <w:rPr>
                <w:rFonts w:ascii="Calibri" w:eastAsia="Times New Roman" w:hAnsi="Calibri" w:cs="Calibri"/>
                <w:sz w:val="20"/>
                <w:szCs w:val="20"/>
                <w:lang w:val="ru-RU" w:bidi="ar-SA"/>
              </w:rPr>
            </w:pPr>
            <w:r>
              <w:rPr>
                <w:rFonts w:ascii="Calibri" w:hAnsi="Calibri" w:cs="Calibri"/>
                <w:sz w:val="20"/>
                <w:szCs w:val="20"/>
              </w:rPr>
              <w:t>0,277807284</w:t>
            </w:r>
          </w:p>
        </w:tc>
        <w:tc>
          <w:tcPr>
            <w:tcW w:w="286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20,79570835</w:t>
            </w:r>
          </w:p>
        </w:tc>
        <w:tc>
          <w:tcPr>
            <w:tcW w:w="128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0,058996963</w:t>
            </w:r>
          </w:p>
        </w:tc>
      </w:tr>
    </w:tbl>
    <w:p w:rsidR="003C3DC5" w:rsidRPr="00936788" w:rsidRDefault="00936788" w:rsidP="005664CA">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3C3DC5" w:rsidRDefault="005664CA"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B5317BC" wp14:editId="6EF4C851">
            <wp:extent cx="2876550" cy="2105025"/>
            <wp:effectExtent l="0" t="0" r="0" b="9525"/>
            <wp:docPr id="280" name="Диаграмма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r>
        <w:rPr>
          <w:noProof/>
          <w:lang w:val="ru-RU" w:eastAsia="ru-RU" w:bidi="ar-SA"/>
        </w:rPr>
        <w:drawing>
          <wp:inline distT="0" distB="0" distL="0" distR="0" wp14:anchorId="5402C3C1" wp14:editId="3FB5CCD4">
            <wp:extent cx="2876550" cy="2105025"/>
            <wp:effectExtent l="0" t="0" r="0" b="9525"/>
            <wp:docPr id="281" name="Диаграмма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A62A5D" w:rsidTr="00302824">
        <w:trPr>
          <w:trHeight w:val="300"/>
          <w:jc w:val="center"/>
        </w:trPr>
        <w:tc>
          <w:tcPr>
            <w:tcW w:w="1780" w:type="dxa"/>
            <w:shd w:val="clear" w:color="000000" w:fill="FFFFFF"/>
            <w:noWrap/>
            <w:vAlign w:val="bottom"/>
            <w:hideMark/>
          </w:tcPr>
          <w:p w:rsidR="00A62A5D" w:rsidRDefault="00A62A5D" w:rsidP="00A62A5D">
            <w:pPr>
              <w:widowControl/>
              <w:jc w:val="right"/>
              <w:rPr>
                <w:rFonts w:ascii="Calibri" w:eastAsia="Times New Roman" w:hAnsi="Calibri" w:cs="Calibri"/>
                <w:sz w:val="20"/>
                <w:szCs w:val="20"/>
                <w:lang w:val="ru-RU" w:bidi="ar-SA"/>
              </w:rPr>
            </w:pPr>
            <w:r>
              <w:rPr>
                <w:rFonts w:ascii="Calibri" w:hAnsi="Calibri" w:cs="Calibri"/>
                <w:sz w:val="20"/>
                <w:szCs w:val="20"/>
              </w:rPr>
              <w:t>0,269111712</w:t>
            </w:r>
          </w:p>
        </w:tc>
        <w:tc>
          <w:tcPr>
            <w:tcW w:w="286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18,80373767</w:t>
            </w:r>
          </w:p>
        </w:tc>
        <w:tc>
          <w:tcPr>
            <w:tcW w:w="128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0,003394501</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jc w:val="center"/>
        <w:rPr>
          <w:rFonts w:ascii="Times New Roman" w:hAnsi="Times New Roman" w:cs="Times New Roman"/>
          <w:sz w:val="22"/>
        </w:rPr>
      </w:pPr>
      <w:r>
        <w:rPr>
          <w:rFonts w:ascii="Times New Roman" w:hAnsi="Times New Roman" w:cs="Times New Roman"/>
          <w:sz w:val="22"/>
        </w:rPr>
        <w:t>The Gompertz Model</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3FDFD805" wp14:editId="04899145">
            <wp:extent cx="2914650" cy="2124075"/>
            <wp:effectExtent l="0" t="0" r="0" b="9525"/>
            <wp:docPr id="282" name="Диаграмма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r>
        <w:rPr>
          <w:noProof/>
          <w:lang w:val="ru-RU" w:eastAsia="ru-RU" w:bidi="ar-SA"/>
        </w:rPr>
        <w:drawing>
          <wp:inline distT="0" distB="0" distL="0" distR="0" wp14:anchorId="2ACA5B2A" wp14:editId="29297090">
            <wp:extent cx="2914650" cy="2133600"/>
            <wp:effectExtent l="0" t="0" r="0" b="0"/>
            <wp:docPr id="283" name="Диаграмма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568742461</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081695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2224,594236</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с учетом линейной тенденции роста общего производства электроэнергии</w:t>
      </w:r>
    </w:p>
    <w:p w:rsidR="003C3DC5" w:rsidRDefault="007A242B" w:rsidP="007A242B">
      <w:pPr>
        <w:widowControl/>
        <w:spacing w:after="160" w:line="259" w:lineRule="auto"/>
        <w:rPr>
          <w:rFonts w:ascii="Times New Roman" w:hAnsi="Times New Roman" w:cs="Times New Roman"/>
          <w:sz w:val="22"/>
        </w:rPr>
      </w:pPr>
      <w:r>
        <w:rPr>
          <w:noProof/>
          <w:lang w:val="ru-RU" w:eastAsia="ru-RU" w:bidi="ar-SA"/>
        </w:rPr>
        <w:drawing>
          <wp:inline distT="0" distB="0" distL="0" distR="0" wp14:anchorId="1624190F" wp14:editId="59A14663">
            <wp:extent cx="2867025" cy="1876425"/>
            <wp:effectExtent l="0" t="0" r="9525" b="9525"/>
            <wp:docPr id="284" name="Диаграмма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r>
        <w:rPr>
          <w:noProof/>
          <w:lang w:val="ru-RU" w:eastAsia="ru-RU" w:bidi="ar-SA"/>
        </w:rPr>
        <w:drawing>
          <wp:inline distT="0" distB="0" distL="0" distR="0" wp14:anchorId="3AEF8B99" wp14:editId="1973A4C4">
            <wp:extent cx="3000375" cy="1876425"/>
            <wp:effectExtent l="0" t="0" r="9525" b="9525"/>
            <wp:docPr id="285" name="Диаграмма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5292812</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13003921</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3224394</w:t>
            </w:r>
          </w:p>
        </w:tc>
      </w:tr>
    </w:tbl>
    <w:p w:rsidR="003C3DC5" w:rsidRPr="00936788" w:rsidRDefault="00936788" w:rsidP="003C3DC5">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Гомпертца с переменным верхним пределом, учитывающая линейный рост общего производства электроэнергии и тенденции снижения затрат</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75AAD7C6" wp14:editId="3C908E2B">
            <wp:extent cx="2952750" cy="1857375"/>
            <wp:effectExtent l="0" t="0" r="0" b="9525"/>
            <wp:docPr id="286" name="Диаграмма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r>
        <w:rPr>
          <w:noProof/>
          <w:lang w:val="ru-RU" w:eastAsia="ru-RU" w:bidi="ar-SA"/>
        </w:rPr>
        <w:drawing>
          <wp:inline distT="0" distB="0" distL="0" distR="0" wp14:anchorId="084A4A04" wp14:editId="77ED2185">
            <wp:extent cx="2952750" cy="1866900"/>
            <wp:effectExtent l="0" t="0" r="0" b="0"/>
            <wp:docPr id="287" name="Диаграмма 2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7245716</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3825547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0427608</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rPr>
          <w:rFonts w:ascii="Times New Roman" w:hAnsi="Times New Roman" w:cs="Times New Roman"/>
          <w:sz w:val="22"/>
        </w:rPr>
      </w:pPr>
    </w:p>
    <w:p w:rsidR="00464B33" w:rsidRDefault="00464B33">
      <w:pPr>
        <w:widowControl/>
        <w:spacing w:after="160" w:line="259" w:lineRule="auto"/>
        <w:rPr>
          <w:rFonts w:ascii="Times New Roman" w:hAnsi="Times New Roman" w:cs="Times New Roman"/>
          <w:sz w:val="22"/>
        </w:rPr>
      </w:pPr>
    </w:p>
    <w:p w:rsidR="00FD7D63" w:rsidRPr="00FD7D63" w:rsidRDefault="00AB7DC5" w:rsidP="00FD7D63">
      <w:pPr>
        <w:autoSpaceDE w:val="0"/>
        <w:autoSpaceDN w:val="0"/>
        <w:adjustRightInd w:val="0"/>
        <w:ind w:left="640" w:hanging="64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1]</w:t>
      </w:r>
      <w:r w:rsidR="00FD7D63" w:rsidRPr="00FD7D63">
        <w:rPr>
          <w:rFonts w:ascii="Times New Roman" w:hAnsi="Times New Roman" w:cs="Times New Roman"/>
          <w:noProof/>
          <w:sz w:val="22"/>
        </w:rPr>
        <w:tab/>
        <w:t>GWEC, Global Wind Report | Gwec, Glob. Wind Energy Counc. (2021) 75. http://www.gwec.net/global-figures/wind-energy-global-status/.</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2]</w:t>
      </w:r>
      <w:r w:rsidRPr="00FD7D63">
        <w:rPr>
          <w:rFonts w:ascii="Times New Roman" w:hAnsi="Times New Roman" w:cs="Times New Roman"/>
          <w:noProof/>
          <w:sz w:val="22"/>
        </w:rPr>
        <w:tab/>
        <w:t>J.H. Williams, A. Debenedictis, R. Ghanadan, A. Mahone, J. Moore, W.R.M. Iii, S. Price, M.S. Torn, 2050 : The Pivotal Role of Electricity, Science. 335 (2012) 53–60.</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3]</w:t>
      </w:r>
      <w:r w:rsidRPr="00FD7D63">
        <w:rPr>
          <w:rFonts w:ascii="Times New Roman" w:hAnsi="Times New Roman" w:cs="Times New Roman"/>
          <w:noProof/>
          <w:sz w:val="22"/>
        </w:rPr>
        <w:tab/>
        <w:t>BP, Statistical Review of World Energy globally consistent data on world energy markets ., (2020) 66. https://www.bp.com/content/dam/bp/business-sites/en/global/corporate/pdfs/energy-economics/statistical-review/bp-stats-review-2020-full-report.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4]</w:t>
      </w:r>
      <w:r w:rsidRPr="00FD7D63">
        <w:rPr>
          <w:rFonts w:ascii="Times New Roman" w:hAnsi="Times New Roman" w:cs="Times New Roman"/>
          <w:noProof/>
          <w:sz w:val="22"/>
        </w:rPr>
        <w:tab/>
        <w:t>IRENA, Future of Wind: Deployment, investment, technology, grid integration and socio-economic aspects, 2019. https://www.irena.org/-/media/Files/IRENA/Agency/Publication/2019/Oct/IRENA_Future_of_wind_2019.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5]</w:t>
      </w:r>
      <w:r w:rsidRPr="00FD7D63">
        <w:rPr>
          <w:rFonts w:ascii="Times New Roman" w:hAnsi="Times New Roman" w:cs="Times New Roman"/>
          <w:noProof/>
          <w:sz w:val="22"/>
        </w:rPr>
        <w:tab/>
        <w:t>S. Cloete, An independent Global Energy Forecast to 2050 ( part 5 of 5 ): Electric cars, 2050 (2019) 1–11.</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6]</w:t>
      </w:r>
      <w:r w:rsidRPr="00FD7D63">
        <w:rPr>
          <w:rFonts w:ascii="Times New Roman" w:hAnsi="Times New Roman" w:cs="Times New Roman"/>
          <w:noProof/>
          <w:sz w:val="22"/>
        </w:rPr>
        <w:tab/>
        <w:t>S. Cloete, An independent Global Energy Forecast to 2050, to compare with the IEA’s WEO 2019, Energypost.Au. (2019) 1–6. https://energypost.eu/an-independent-global-energy-forecast-to-2050-to-compare-with-the-ieas-weo-2018/.</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7]</w:t>
      </w:r>
      <w:r w:rsidRPr="00FD7D63">
        <w:rPr>
          <w:rFonts w:ascii="Times New Roman" w:hAnsi="Times New Roman" w:cs="Times New Roman"/>
          <w:noProof/>
          <w:sz w:val="22"/>
        </w:rPr>
        <w:tab/>
        <w:t>F.M. Bass, Bass 1969 New Prod Growth Model.pdf, Manage. Sci. 15 (1969) 215–22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8]</w:t>
      </w:r>
      <w:r w:rsidRPr="00FD7D63">
        <w:rPr>
          <w:rFonts w:ascii="Times New Roman" w:hAnsi="Times New Roman" w:cs="Times New Roman"/>
          <w:noProof/>
          <w:sz w:val="22"/>
        </w:rPr>
        <w:tab/>
        <w:t>A. Sood, G.M. James, G.J. Tellis, J. Zhu, S.A.W. Moore, G.M. James, G.J. Tellis, Linked references are available on JSTOR for this article : Predicting the Path of Technological Innovat, 31 (2012) 964–979.</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9]</w:t>
      </w:r>
      <w:r w:rsidRPr="00FD7D63">
        <w:rPr>
          <w:rFonts w:ascii="Times New Roman" w:hAnsi="Times New Roman" w:cs="Times New Roman"/>
          <w:noProof/>
          <w:sz w:val="22"/>
        </w:rPr>
        <w:tab/>
        <w:t>S. Mitra, P. Priya, A. Venkatesh, S.N. Biswas, Timely Forecasts of Diffusion of Innovations: The Bass Model in Emerging Markets, Glob. Bus. Rev. (2020). https://doi.org/10.1177/0972150920973492.</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0]</w:t>
      </w:r>
      <w:r w:rsidRPr="00FD7D63">
        <w:rPr>
          <w:rFonts w:ascii="Times New Roman" w:hAnsi="Times New Roman" w:cs="Times New Roman"/>
          <w:noProof/>
          <w:sz w:val="22"/>
        </w:rPr>
        <w:tab/>
        <w:t>J. Massiani, A. Gohs, The choice of Bass model coefficients to forecast diffusion for innovative products: An empirical investigation for new automotive technologies, Res. Transp. Econ. 50 (2015) 17–28. https://doi.org/10.1016/j.retrec.2015.06.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1]</w:t>
      </w:r>
      <w:r w:rsidRPr="00FD7D63">
        <w:rPr>
          <w:rFonts w:ascii="Times New Roman" w:hAnsi="Times New Roman" w:cs="Times New Roman"/>
          <w:noProof/>
          <w:sz w:val="22"/>
        </w:rPr>
        <w:tab/>
        <w:t>E.M. Rogers, A. Singhal, M.M. Quinlan, Diffusion of innovations, 2019. https://doi.org/10.4324/9780203710753-3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2]</w:t>
      </w:r>
      <w:r w:rsidRPr="00FD7D63">
        <w:rPr>
          <w:rFonts w:ascii="Times New Roman" w:hAnsi="Times New Roman" w:cs="Times New Roman"/>
          <w:noProof/>
          <w:sz w:val="22"/>
        </w:rPr>
        <w:tab/>
        <w:t>A. Tsoularis, J. Wallace, Analysis of logistic growth models, Math. Biosci. 179 (2002) 21–5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3]</w:t>
      </w:r>
      <w:r w:rsidRPr="00FD7D63">
        <w:rPr>
          <w:rFonts w:ascii="Times New Roman" w:hAnsi="Times New Roman" w:cs="Times New Roman"/>
          <w:noProof/>
          <w:sz w:val="22"/>
        </w:rPr>
        <w:tab/>
        <w:t>K.M.C. Tj, E. Tj, The use of Gompertz models in growth analyses , and new Gompertz-model approach : An addition to the Unified-Richards family, (2017) 1–1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4]</w:t>
      </w:r>
      <w:r w:rsidRPr="00FD7D63">
        <w:rPr>
          <w:rFonts w:ascii="Times New Roman" w:hAnsi="Times New Roman" w:cs="Times New Roman"/>
          <w:noProof/>
          <w:sz w:val="22"/>
        </w:rPr>
        <w:tab/>
        <w:t xml:space="preserve">D. Satoh, Discrete Gompertz equation and model selection between Gompertz and logistic models </w:t>
      </w:r>
      <w:r w:rsidRPr="00FD7D63">
        <w:rPr>
          <w:rFonts w:ascii="Segoe UI Symbol" w:hAnsi="Segoe UI Symbol" w:cs="Segoe UI Symbol"/>
          <w:noProof/>
          <w:sz w:val="22"/>
        </w:rPr>
        <w:t>✩</w:t>
      </w:r>
      <w:r w:rsidRPr="00FD7D63">
        <w:rPr>
          <w:rFonts w:ascii="Times New Roman" w:hAnsi="Times New Roman" w:cs="Times New Roman"/>
          <w:noProof/>
          <w:sz w:val="22"/>
        </w:rPr>
        <w:t>, Int. J. Forecast. 37 (2021) 1192–1211. https://doi.org/10.1016/j.ijforecast.2021.01.00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5]</w:t>
      </w:r>
      <w:r w:rsidRPr="00FD7D63">
        <w:rPr>
          <w:rFonts w:ascii="Times New Roman" w:hAnsi="Times New Roman" w:cs="Times New Roman"/>
          <w:noProof/>
          <w:sz w:val="22"/>
        </w:rPr>
        <w:tab/>
        <w:t>W.L. Chu, F.S. Wu, K.S. Kao, D.C. Yen, A.M. Bunea, P. Della, M. Guidolin, P. Manfredi, D. Satoh, J.A.M. Valle, P. Barreiro, E.C. Correa, S. Benzekry, C. Lamont, A. Beheshti, A. Tracz, I.P.F.S. De Brito, C.A. Carbonari, E.D. Velini, K.M.C. Tj, E. Tj, Diffusion of mobile telephony: An empirical study in Taiwan, Telecomm. Policy. 33 (2009) 506–520. https://doi.org/10.1016/j.telpol.2009.07.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6]</w:t>
      </w:r>
      <w:r w:rsidRPr="00FD7D63">
        <w:rPr>
          <w:rFonts w:ascii="Times New Roman" w:hAnsi="Times New Roman" w:cs="Times New Roman"/>
          <w:noProof/>
          <w:sz w:val="22"/>
        </w:rPr>
        <w:tab/>
        <w:t>B.A. Hamilton, R. Kar, P.A. Bonnefoy, R.J. Hansman, Dynamics of Implementation of Mitigating Measures to Reduce CO 2 Emissions from Commercial Aviation DYNAMICS OF IMPLEMENTATION OF MITIGATING MEASURES TO REDUCE CO 2 EMISSIONS FROM COMMERCIAL AVIATION MIT International Center for Air Transportation ( ICAT , (2015).</w:t>
      </w:r>
    </w:p>
    <w:p w:rsidR="00E315CE" w:rsidRPr="00E315CE" w:rsidRDefault="00AB7DC5" w:rsidP="00572E85">
      <w:pPr>
        <w:jc w:val="both"/>
        <w:rPr>
          <w:rFonts w:ascii="Times New Roman" w:hAnsi="Times New Roman" w:cs="Times New Roman"/>
          <w:sz w:val="22"/>
        </w:rPr>
      </w:pPr>
      <w:r>
        <w:rPr>
          <w:rFonts w:ascii="Times New Roman" w:hAnsi="Times New Roman" w:cs="Times New Roman"/>
          <w:sz w:val="22"/>
        </w:rPr>
        <w:fldChar w:fldCharType="end"/>
      </w:r>
      <w:r w:rsidRPr="00E315CE">
        <w:rPr>
          <w:rFonts w:ascii="Times New Roman" w:hAnsi="Times New Roman" w:cs="Times New Roman"/>
          <w:sz w:val="22"/>
        </w:rPr>
        <w:t xml:space="preserve"> </w:t>
      </w:r>
    </w:p>
    <w:sectPr w:rsidR="00E315CE" w:rsidRPr="00E315CE" w:rsidSect="006B2C7E">
      <w:pgSz w:w="11906" w:h="16838"/>
      <w:pgMar w:top="1134" w:right="850" w:bottom="85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3E56" w:rsidRDefault="00F53E56" w:rsidP="00F80846">
      <w:r>
        <w:separator/>
      </w:r>
    </w:p>
  </w:endnote>
  <w:endnote w:type="continuationSeparator" w:id="0">
    <w:p w:rsidR="00F53E56" w:rsidRDefault="00F53E56" w:rsidP="00F80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3E56" w:rsidRDefault="00F53E56" w:rsidP="00F80846">
      <w:r>
        <w:separator/>
      </w:r>
    </w:p>
  </w:footnote>
  <w:footnote w:type="continuationSeparator" w:id="0">
    <w:p w:rsidR="00F53E56" w:rsidRDefault="00F53E56" w:rsidP="00F808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E033F"/>
    <w:multiLevelType w:val="multilevel"/>
    <w:tmpl w:val="5134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C0302E"/>
    <w:multiLevelType w:val="hybridMultilevel"/>
    <w:tmpl w:val="218439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2F2301EA"/>
    <w:multiLevelType w:val="hybridMultilevel"/>
    <w:tmpl w:val="A6FEF5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D482101"/>
    <w:multiLevelType w:val="multilevel"/>
    <w:tmpl w:val="AA38D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227391"/>
    <w:multiLevelType w:val="multilevel"/>
    <w:tmpl w:val="A800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86549F0"/>
    <w:multiLevelType w:val="hybridMultilevel"/>
    <w:tmpl w:val="A008C316"/>
    <w:lvl w:ilvl="0" w:tplc="04190001">
      <w:start w:val="1"/>
      <w:numFmt w:val="bullet"/>
      <w:lvlText w:val=""/>
      <w:lvlJc w:val="left"/>
      <w:pPr>
        <w:ind w:left="770" w:hanging="360"/>
      </w:pPr>
      <w:rPr>
        <w:rFonts w:ascii="Symbol" w:hAnsi="Symbol" w:hint="default"/>
      </w:rPr>
    </w:lvl>
    <w:lvl w:ilvl="1" w:tplc="04190003" w:tentative="1">
      <w:start w:val="1"/>
      <w:numFmt w:val="bullet"/>
      <w:lvlText w:val="o"/>
      <w:lvlJc w:val="left"/>
      <w:pPr>
        <w:ind w:left="1490" w:hanging="360"/>
      </w:pPr>
      <w:rPr>
        <w:rFonts w:ascii="Courier New" w:hAnsi="Courier New" w:cs="Courier New" w:hint="default"/>
      </w:rPr>
    </w:lvl>
    <w:lvl w:ilvl="2" w:tplc="04190005" w:tentative="1">
      <w:start w:val="1"/>
      <w:numFmt w:val="bullet"/>
      <w:lvlText w:val=""/>
      <w:lvlJc w:val="left"/>
      <w:pPr>
        <w:ind w:left="2210" w:hanging="360"/>
      </w:pPr>
      <w:rPr>
        <w:rFonts w:ascii="Wingdings" w:hAnsi="Wingdings" w:hint="default"/>
      </w:rPr>
    </w:lvl>
    <w:lvl w:ilvl="3" w:tplc="04190001" w:tentative="1">
      <w:start w:val="1"/>
      <w:numFmt w:val="bullet"/>
      <w:lvlText w:val=""/>
      <w:lvlJc w:val="left"/>
      <w:pPr>
        <w:ind w:left="2930" w:hanging="360"/>
      </w:pPr>
      <w:rPr>
        <w:rFonts w:ascii="Symbol" w:hAnsi="Symbol" w:hint="default"/>
      </w:rPr>
    </w:lvl>
    <w:lvl w:ilvl="4" w:tplc="04190003" w:tentative="1">
      <w:start w:val="1"/>
      <w:numFmt w:val="bullet"/>
      <w:lvlText w:val="o"/>
      <w:lvlJc w:val="left"/>
      <w:pPr>
        <w:ind w:left="3650" w:hanging="360"/>
      </w:pPr>
      <w:rPr>
        <w:rFonts w:ascii="Courier New" w:hAnsi="Courier New" w:cs="Courier New" w:hint="default"/>
      </w:rPr>
    </w:lvl>
    <w:lvl w:ilvl="5" w:tplc="04190005" w:tentative="1">
      <w:start w:val="1"/>
      <w:numFmt w:val="bullet"/>
      <w:lvlText w:val=""/>
      <w:lvlJc w:val="left"/>
      <w:pPr>
        <w:ind w:left="4370" w:hanging="360"/>
      </w:pPr>
      <w:rPr>
        <w:rFonts w:ascii="Wingdings" w:hAnsi="Wingdings" w:hint="default"/>
      </w:rPr>
    </w:lvl>
    <w:lvl w:ilvl="6" w:tplc="04190001" w:tentative="1">
      <w:start w:val="1"/>
      <w:numFmt w:val="bullet"/>
      <w:lvlText w:val=""/>
      <w:lvlJc w:val="left"/>
      <w:pPr>
        <w:ind w:left="5090" w:hanging="360"/>
      </w:pPr>
      <w:rPr>
        <w:rFonts w:ascii="Symbol" w:hAnsi="Symbol" w:hint="default"/>
      </w:rPr>
    </w:lvl>
    <w:lvl w:ilvl="7" w:tplc="04190003" w:tentative="1">
      <w:start w:val="1"/>
      <w:numFmt w:val="bullet"/>
      <w:lvlText w:val="o"/>
      <w:lvlJc w:val="left"/>
      <w:pPr>
        <w:ind w:left="5810" w:hanging="360"/>
      </w:pPr>
      <w:rPr>
        <w:rFonts w:ascii="Courier New" w:hAnsi="Courier New" w:cs="Courier New" w:hint="default"/>
      </w:rPr>
    </w:lvl>
    <w:lvl w:ilvl="8" w:tplc="04190005" w:tentative="1">
      <w:start w:val="1"/>
      <w:numFmt w:val="bullet"/>
      <w:lvlText w:val=""/>
      <w:lvlJc w:val="left"/>
      <w:pPr>
        <w:ind w:left="6530" w:hanging="360"/>
      </w:pPr>
      <w:rPr>
        <w:rFonts w:ascii="Wingdings" w:hAnsi="Wingdings" w:hint="default"/>
      </w:rPr>
    </w:lvl>
  </w:abstractNum>
  <w:num w:numId="1">
    <w:abstractNumId w:val="2"/>
  </w:num>
  <w:num w:numId="2">
    <w:abstractNumId w:val="5"/>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revisionView w:inkAnnotations="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NTAwMTIxMjI1MjZU0lEKTi0uzszPAykwNqwFAJS46cktAAAA"/>
  </w:docVars>
  <w:rsids>
    <w:rsidRoot w:val="00E315CE"/>
    <w:rsid w:val="00002964"/>
    <w:rsid w:val="000211A3"/>
    <w:rsid w:val="000317FB"/>
    <w:rsid w:val="00056713"/>
    <w:rsid w:val="00062D18"/>
    <w:rsid w:val="0009427E"/>
    <w:rsid w:val="0009492E"/>
    <w:rsid w:val="00097B01"/>
    <w:rsid w:val="000A00C2"/>
    <w:rsid w:val="000A088B"/>
    <w:rsid w:val="000A1983"/>
    <w:rsid w:val="000A3C7F"/>
    <w:rsid w:val="000B6DCA"/>
    <w:rsid w:val="000D3C40"/>
    <w:rsid w:val="000D4BFC"/>
    <w:rsid w:val="000E04F4"/>
    <w:rsid w:val="000E2130"/>
    <w:rsid w:val="001166F9"/>
    <w:rsid w:val="001435C2"/>
    <w:rsid w:val="001475C6"/>
    <w:rsid w:val="00167179"/>
    <w:rsid w:val="00172E1C"/>
    <w:rsid w:val="00195ABB"/>
    <w:rsid w:val="001B18C7"/>
    <w:rsid w:val="001C41DD"/>
    <w:rsid w:val="001C7979"/>
    <w:rsid w:val="001D1B98"/>
    <w:rsid w:val="001D3B9C"/>
    <w:rsid w:val="001F117B"/>
    <w:rsid w:val="00214412"/>
    <w:rsid w:val="00220773"/>
    <w:rsid w:val="00220D67"/>
    <w:rsid w:val="00224837"/>
    <w:rsid w:val="0023633C"/>
    <w:rsid w:val="002423F0"/>
    <w:rsid w:val="00243635"/>
    <w:rsid w:val="00247B0D"/>
    <w:rsid w:val="002643C4"/>
    <w:rsid w:val="00270B56"/>
    <w:rsid w:val="002738E1"/>
    <w:rsid w:val="002767CF"/>
    <w:rsid w:val="00280600"/>
    <w:rsid w:val="002B2C4A"/>
    <w:rsid w:val="002C6655"/>
    <w:rsid w:val="002D275A"/>
    <w:rsid w:val="002D27CB"/>
    <w:rsid w:val="002D5115"/>
    <w:rsid w:val="002D6EAB"/>
    <w:rsid w:val="002E2816"/>
    <w:rsid w:val="002F4652"/>
    <w:rsid w:val="00302824"/>
    <w:rsid w:val="0030690D"/>
    <w:rsid w:val="00312BCC"/>
    <w:rsid w:val="003157EA"/>
    <w:rsid w:val="00324A08"/>
    <w:rsid w:val="00333A7F"/>
    <w:rsid w:val="00345590"/>
    <w:rsid w:val="00352828"/>
    <w:rsid w:val="00365035"/>
    <w:rsid w:val="00371DE4"/>
    <w:rsid w:val="00375D51"/>
    <w:rsid w:val="003860B2"/>
    <w:rsid w:val="003914ED"/>
    <w:rsid w:val="00395738"/>
    <w:rsid w:val="003B6148"/>
    <w:rsid w:val="003C26CB"/>
    <w:rsid w:val="003C33D4"/>
    <w:rsid w:val="003C3DC5"/>
    <w:rsid w:val="003C5DB5"/>
    <w:rsid w:val="00402D09"/>
    <w:rsid w:val="00406B66"/>
    <w:rsid w:val="0045747F"/>
    <w:rsid w:val="00464B33"/>
    <w:rsid w:val="00465AF5"/>
    <w:rsid w:val="00465D29"/>
    <w:rsid w:val="004725AA"/>
    <w:rsid w:val="00472A39"/>
    <w:rsid w:val="004744A7"/>
    <w:rsid w:val="0048089D"/>
    <w:rsid w:val="00481ED1"/>
    <w:rsid w:val="00483DD6"/>
    <w:rsid w:val="00497E7E"/>
    <w:rsid w:val="004A7008"/>
    <w:rsid w:val="004A75D1"/>
    <w:rsid w:val="004B084B"/>
    <w:rsid w:val="004B5C10"/>
    <w:rsid w:val="004C07C8"/>
    <w:rsid w:val="004C0ECF"/>
    <w:rsid w:val="004C1070"/>
    <w:rsid w:val="004C59AA"/>
    <w:rsid w:val="004C7C5E"/>
    <w:rsid w:val="004E3B6D"/>
    <w:rsid w:val="004E64DA"/>
    <w:rsid w:val="004F6E60"/>
    <w:rsid w:val="00500580"/>
    <w:rsid w:val="00504B88"/>
    <w:rsid w:val="00513305"/>
    <w:rsid w:val="00520195"/>
    <w:rsid w:val="0053048F"/>
    <w:rsid w:val="005372A5"/>
    <w:rsid w:val="00562760"/>
    <w:rsid w:val="005664CA"/>
    <w:rsid w:val="00572E85"/>
    <w:rsid w:val="00573579"/>
    <w:rsid w:val="00574CCC"/>
    <w:rsid w:val="00575E4E"/>
    <w:rsid w:val="00594A77"/>
    <w:rsid w:val="005A4430"/>
    <w:rsid w:val="005C6036"/>
    <w:rsid w:val="005F2DBA"/>
    <w:rsid w:val="005F767F"/>
    <w:rsid w:val="00612B17"/>
    <w:rsid w:val="006139AA"/>
    <w:rsid w:val="006210D1"/>
    <w:rsid w:val="00621996"/>
    <w:rsid w:val="006329D0"/>
    <w:rsid w:val="006371A8"/>
    <w:rsid w:val="0064695E"/>
    <w:rsid w:val="006519F4"/>
    <w:rsid w:val="0066410E"/>
    <w:rsid w:val="0066610E"/>
    <w:rsid w:val="006721B3"/>
    <w:rsid w:val="006815D0"/>
    <w:rsid w:val="006863DE"/>
    <w:rsid w:val="00692D62"/>
    <w:rsid w:val="00694A2A"/>
    <w:rsid w:val="006A0989"/>
    <w:rsid w:val="006B2C7E"/>
    <w:rsid w:val="006D2D64"/>
    <w:rsid w:val="006D5BB7"/>
    <w:rsid w:val="006E48FE"/>
    <w:rsid w:val="006F6086"/>
    <w:rsid w:val="007064B6"/>
    <w:rsid w:val="007064F1"/>
    <w:rsid w:val="0071109D"/>
    <w:rsid w:val="007155DE"/>
    <w:rsid w:val="0072174D"/>
    <w:rsid w:val="00722C01"/>
    <w:rsid w:val="00730B1B"/>
    <w:rsid w:val="00730CBD"/>
    <w:rsid w:val="00733103"/>
    <w:rsid w:val="007402D8"/>
    <w:rsid w:val="00742DA2"/>
    <w:rsid w:val="00752479"/>
    <w:rsid w:val="00757837"/>
    <w:rsid w:val="007618BA"/>
    <w:rsid w:val="00761F51"/>
    <w:rsid w:val="007671D6"/>
    <w:rsid w:val="007771CB"/>
    <w:rsid w:val="0078147B"/>
    <w:rsid w:val="0078611E"/>
    <w:rsid w:val="007972C4"/>
    <w:rsid w:val="007A242B"/>
    <w:rsid w:val="007B08A0"/>
    <w:rsid w:val="007B13C0"/>
    <w:rsid w:val="007B39BB"/>
    <w:rsid w:val="007B6038"/>
    <w:rsid w:val="007C760B"/>
    <w:rsid w:val="007D61D5"/>
    <w:rsid w:val="007F2983"/>
    <w:rsid w:val="00844EC6"/>
    <w:rsid w:val="00866C71"/>
    <w:rsid w:val="008A0E82"/>
    <w:rsid w:val="008A4C26"/>
    <w:rsid w:val="008B6BD3"/>
    <w:rsid w:val="008C1CCC"/>
    <w:rsid w:val="008C7FF2"/>
    <w:rsid w:val="008F6CB6"/>
    <w:rsid w:val="009030B5"/>
    <w:rsid w:val="00904FDC"/>
    <w:rsid w:val="009100BA"/>
    <w:rsid w:val="00924388"/>
    <w:rsid w:val="009357F3"/>
    <w:rsid w:val="00936788"/>
    <w:rsid w:val="00945A03"/>
    <w:rsid w:val="00966AB1"/>
    <w:rsid w:val="00970063"/>
    <w:rsid w:val="00976B8F"/>
    <w:rsid w:val="00984351"/>
    <w:rsid w:val="00987339"/>
    <w:rsid w:val="0098766C"/>
    <w:rsid w:val="00993FE2"/>
    <w:rsid w:val="009954D6"/>
    <w:rsid w:val="009C10D8"/>
    <w:rsid w:val="009C2863"/>
    <w:rsid w:val="009C580E"/>
    <w:rsid w:val="009D6492"/>
    <w:rsid w:val="009E2426"/>
    <w:rsid w:val="00A11099"/>
    <w:rsid w:val="00A131EE"/>
    <w:rsid w:val="00A136E9"/>
    <w:rsid w:val="00A13884"/>
    <w:rsid w:val="00A14AC2"/>
    <w:rsid w:val="00A24A1F"/>
    <w:rsid w:val="00A371B9"/>
    <w:rsid w:val="00A37975"/>
    <w:rsid w:val="00A437B9"/>
    <w:rsid w:val="00A51782"/>
    <w:rsid w:val="00A62A5D"/>
    <w:rsid w:val="00A679B7"/>
    <w:rsid w:val="00A9650E"/>
    <w:rsid w:val="00AA55F2"/>
    <w:rsid w:val="00AA616C"/>
    <w:rsid w:val="00AB0273"/>
    <w:rsid w:val="00AB4FBB"/>
    <w:rsid w:val="00AB7DC5"/>
    <w:rsid w:val="00AF5E01"/>
    <w:rsid w:val="00AF77DB"/>
    <w:rsid w:val="00B00E3B"/>
    <w:rsid w:val="00B026E4"/>
    <w:rsid w:val="00B04770"/>
    <w:rsid w:val="00B12409"/>
    <w:rsid w:val="00B17A95"/>
    <w:rsid w:val="00B215E5"/>
    <w:rsid w:val="00B73A86"/>
    <w:rsid w:val="00BA69D5"/>
    <w:rsid w:val="00BC5FCC"/>
    <w:rsid w:val="00BD48CC"/>
    <w:rsid w:val="00BD581A"/>
    <w:rsid w:val="00BD7DD7"/>
    <w:rsid w:val="00BE6F07"/>
    <w:rsid w:val="00C02F69"/>
    <w:rsid w:val="00C12DCC"/>
    <w:rsid w:val="00C1517E"/>
    <w:rsid w:val="00C23A2D"/>
    <w:rsid w:val="00C44206"/>
    <w:rsid w:val="00C50C0E"/>
    <w:rsid w:val="00C81A1A"/>
    <w:rsid w:val="00C95743"/>
    <w:rsid w:val="00CA378A"/>
    <w:rsid w:val="00CC5740"/>
    <w:rsid w:val="00CD1267"/>
    <w:rsid w:val="00CF4A6F"/>
    <w:rsid w:val="00D12A51"/>
    <w:rsid w:val="00D12E82"/>
    <w:rsid w:val="00D17F3F"/>
    <w:rsid w:val="00D226CE"/>
    <w:rsid w:val="00D25E03"/>
    <w:rsid w:val="00D37C20"/>
    <w:rsid w:val="00D409A1"/>
    <w:rsid w:val="00D41035"/>
    <w:rsid w:val="00D506FC"/>
    <w:rsid w:val="00D541D8"/>
    <w:rsid w:val="00D739E2"/>
    <w:rsid w:val="00D874FD"/>
    <w:rsid w:val="00DB2682"/>
    <w:rsid w:val="00DC196F"/>
    <w:rsid w:val="00DC70BD"/>
    <w:rsid w:val="00DF4E87"/>
    <w:rsid w:val="00DF6CC4"/>
    <w:rsid w:val="00E00B5D"/>
    <w:rsid w:val="00E0760D"/>
    <w:rsid w:val="00E11169"/>
    <w:rsid w:val="00E315CE"/>
    <w:rsid w:val="00E52252"/>
    <w:rsid w:val="00E665ED"/>
    <w:rsid w:val="00E81A66"/>
    <w:rsid w:val="00E9553F"/>
    <w:rsid w:val="00EA091A"/>
    <w:rsid w:val="00EA2818"/>
    <w:rsid w:val="00EA3631"/>
    <w:rsid w:val="00EB34AE"/>
    <w:rsid w:val="00EC0143"/>
    <w:rsid w:val="00EC2233"/>
    <w:rsid w:val="00EE1963"/>
    <w:rsid w:val="00EE5461"/>
    <w:rsid w:val="00EE7031"/>
    <w:rsid w:val="00EF26C8"/>
    <w:rsid w:val="00EF2F7A"/>
    <w:rsid w:val="00EF385B"/>
    <w:rsid w:val="00EF57F4"/>
    <w:rsid w:val="00EF70EF"/>
    <w:rsid w:val="00F0681D"/>
    <w:rsid w:val="00F164C6"/>
    <w:rsid w:val="00F258AC"/>
    <w:rsid w:val="00F26081"/>
    <w:rsid w:val="00F33E14"/>
    <w:rsid w:val="00F47491"/>
    <w:rsid w:val="00F522E3"/>
    <w:rsid w:val="00F53E56"/>
    <w:rsid w:val="00F545CF"/>
    <w:rsid w:val="00F57DFD"/>
    <w:rsid w:val="00F80846"/>
    <w:rsid w:val="00FC0FA7"/>
    <w:rsid w:val="00FD48AA"/>
    <w:rsid w:val="00FD7D63"/>
    <w:rsid w:val="00FE572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chartTrackingRefBased/>
  <w15:docId w15:val="{FF14F7B7-3708-4A89-96AE-0B6047DCB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E315CE"/>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
    <w:name w:val="Основной текст (2)_"/>
    <w:basedOn w:val="a0"/>
    <w:link w:val="20"/>
    <w:rsid w:val="00E315CE"/>
    <w:rPr>
      <w:rFonts w:ascii="Times New Roman" w:eastAsia="Times New Roman" w:hAnsi="Times New Roman" w:cs="Times New Roman"/>
      <w:shd w:val="clear" w:color="auto" w:fill="FFFFFF"/>
    </w:rPr>
  </w:style>
  <w:style w:type="paragraph" w:customStyle="1" w:styleId="20">
    <w:name w:val="Основной текст (2)"/>
    <w:basedOn w:val="a"/>
    <w:link w:val="2"/>
    <w:rsid w:val="00E315CE"/>
    <w:pPr>
      <w:shd w:val="clear" w:color="auto" w:fill="FFFFFF"/>
      <w:spacing w:after="300" w:line="0" w:lineRule="atLeast"/>
      <w:jc w:val="right"/>
    </w:pPr>
    <w:rPr>
      <w:rFonts w:ascii="Times New Roman" w:eastAsia="Times New Roman" w:hAnsi="Times New Roman" w:cs="Times New Roman"/>
      <w:color w:val="auto"/>
      <w:sz w:val="22"/>
      <w:szCs w:val="22"/>
      <w:lang w:val="ru-RU" w:bidi="ar-SA"/>
    </w:rPr>
  </w:style>
  <w:style w:type="paragraph" w:styleId="a3">
    <w:name w:val="List Paragraph"/>
    <w:basedOn w:val="a"/>
    <w:uiPriority w:val="34"/>
    <w:qFormat/>
    <w:rsid w:val="00A13884"/>
    <w:pPr>
      <w:ind w:left="720"/>
      <w:contextualSpacing/>
    </w:pPr>
  </w:style>
  <w:style w:type="character" w:styleId="a4">
    <w:name w:val="Placeholder Text"/>
    <w:basedOn w:val="a0"/>
    <w:uiPriority w:val="99"/>
    <w:semiHidden/>
    <w:rsid w:val="00F33E14"/>
    <w:rPr>
      <w:color w:val="808080"/>
    </w:rPr>
  </w:style>
  <w:style w:type="table" w:styleId="a5">
    <w:name w:val="Table Grid"/>
    <w:basedOn w:val="a1"/>
    <w:uiPriority w:val="39"/>
    <w:rsid w:val="00F33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character" w:styleId="a7">
    <w:name w:val="Hyperlink"/>
    <w:basedOn w:val="a0"/>
    <w:uiPriority w:val="99"/>
    <w:semiHidden/>
    <w:unhideWhenUsed/>
    <w:rsid w:val="00EB34AE"/>
    <w:rPr>
      <w:color w:val="0000FF"/>
      <w:u w:val="single"/>
    </w:rPr>
  </w:style>
  <w:style w:type="paragraph" w:customStyle="1" w:styleId="1">
    <w:name w:val="Название объекта1"/>
    <w:basedOn w:val="a"/>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paragraph" w:styleId="a8">
    <w:name w:val="header"/>
    <w:basedOn w:val="a"/>
    <w:link w:val="a9"/>
    <w:uiPriority w:val="99"/>
    <w:unhideWhenUsed/>
    <w:rsid w:val="00F80846"/>
    <w:pPr>
      <w:tabs>
        <w:tab w:val="center" w:pos="4677"/>
        <w:tab w:val="right" w:pos="9355"/>
      </w:tabs>
    </w:pPr>
  </w:style>
  <w:style w:type="character" w:customStyle="1" w:styleId="a9">
    <w:name w:val="Верхний колонтитул Знак"/>
    <w:basedOn w:val="a0"/>
    <w:link w:val="a8"/>
    <w:uiPriority w:val="99"/>
    <w:rsid w:val="00F80846"/>
    <w:rPr>
      <w:rFonts w:ascii="Arial Unicode MS" w:eastAsia="Arial Unicode MS" w:hAnsi="Arial Unicode MS" w:cs="Arial Unicode MS"/>
      <w:color w:val="000000"/>
      <w:sz w:val="24"/>
      <w:szCs w:val="24"/>
      <w:lang w:val="en-US" w:bidi="en-US"/>
    </w:rPr>
  </w:style>
  <w:style w:type="paragraph" w:styleId="aa">
    <w:name w:val="footer"/>
    <w:basedOn w:val="a"/>
    <w:link w:val="ab"/>
    <w:uiPriority w:val="99"/>
    <w:unhideWhenUsed/>
    <w:rsid w:val="00F80846"/>
    <w:pPr>
      <w:tabs>
        <w:tab w:val="center" w:pos="4677"/>
        <w:tab w:val="right" w:pos="9355"/>
      </w:tabs>
    </w:pPr>
  </w:style>
  <w:style w:type="character" w:customStyle="1" w:styleId="ab">
    <w:name w:val="Нижний колонтитул Знак"/>
    <w:basedOn w:val="a0"/>
    <w:link w:val="aa"/>
    <w:uiPriority w:val="99"/>
    <w:rsid w:val="00F80846"/>
    <w:rPr>
      <w:rFonts w:ascii="Arial Unicode MS" w:eastAsia="Arial Unicode MS" w:hAnsi="Arial Unicode MS" w:cs="Arial Unicode MS"/>
      <w:color w:val="000000"/>
      <w:sz w:val="24"/>
      <w:szCs w:val="24"/>
      <w:lang w:val="en-US" w:bidi="en-US"/>
    </w:rPr>
  </w:style>
  <w:style w:type="paragraph" w:styleId="ac">
    <w:name w:val="Balloon Text"/>
    <w:basedOn w:val="a"/>
    <w:link w:val="ad"/>
    <w:uiPriority w:val="99"/>
    <w:semiHidden/>
    <w:unhideWhenUsed/>
    <w:rsid w:val="00D37C20"/>
    <w:rPr>
      <w:rFonts w:ascii="Segoe UI" w:hAnsi="Segoe UI" w:cs="Segoe UI"/>
      <w:sz w:val="18"/>
      <w:szCs w:val="18"/>
    </w:rPr>
  </w:style>
  <w:style w:type="character" w:customStyle="1" w:styleId="ad">
    <w:name w:val="Текст выноски Знак"/>
    <w:basedOn w:val="a0"/>
    <w:link w:val="ac"/>
    <w:uiPriority w:val="99"/>
    <w:semiHidden/>
    <w:rsid w:val="00D37C20"/>
    <w:rPr>
      <w:rFonts w:ascii="Segoe UI" w:eastAsia="Arial Unicode MS" w:hAnsi="Segoe UI" w:cs="Segoe UI"/>
      <w:color w:val="000000"/>
      <w:sz w:val="18"/>
      <w:szCs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12372">
      <w:bodyDiv w:val="1"/>
      <w:marLeft w:val="0"/>
      <w:marRight w:val="0"/>
      <w:marTop w:val="0"/>
      <w:marBottom w:val="0"/>
      <w:divBdr>
        <w:top w:val="none" w:sz="0" w:space="0" w:color="auto"/>
        <w:left w:val="none" w:sz="0" w:space="0" w:color="auto"/>
        <w:bottom w:val="none" w:sz="0" w:space="0" w:color="auto"/>
        <w:right w:val="none" w:sz="0" w:space="0" w:color="auto"/>
      </w:divBdr>
    </w:div>
    <w:div w:id="164982614">
      <w:bodyDiv w:val="1"/>
      <w:marLeft w:val="0"/>
      <w:marRight w:val="0"/>
      <w:marTop w:val="0"/>
      <w:marBottom w:val="0"/>
      <w:divBdr>
        <w:top w:val="none" w:sz="0" w:space="0" w:color="auto"/>
        <w:left w:val="none" w:sz="0" w:space="0" w:color="auto"/>
        <w:bottom w:val="none" w:sz="0" w:space="0" w:color="auto"/>
        <w:right w:val="none" w:sz="0" w:space="0" w:color="auto"/>
      </w:divBdr>
    </w:div>
    <w:div w:id="348990957">
      <w:bodyDiv w:val="1"/>
      <w:marLeft w:val="0"/>
      <w:marRight w:val="0"/>
      <w:marTop w:val="0"/>
      <w:marBottom w:val="0"/>
      <w:divBdr>
        <w:top w:val="none" w:sz="0" w:space="0" w:color="auto"/>
        <w:left w:val="none" w:sz="0" w:space="0" w:color="auto"/>
        <w:bottom w:val="none" w:sz="0" w:space="0" w:color="auto"/>
        <w:right w:val="none" w:sz="0" w:space="0" w:color="auto"/>
      </w:divBdr>
    </w:div>
    <w:div w:id="375936381">
      <w:bodyDiv w:val="1"/>
      <w:marLeft w:val="0"/>
      <w:marRight w:val="0"/>
      <w:marTop w:val="0"/>
      <w:marBottom w:val="0"/>
      <w:divBdr>
        <w:top w:val="none" w:sz="0" w:space="0" w:color="auto"/>
        <w:left w:val="none" w:sz="0" w:space="0" w:color="auto"/>
        <w:bottom w:val="none" w:sz="0" w:space="0" w:color="auto"/>
        <w:right w:val="none" w:sz="0" w:space="0" w:color="auto"/>
      </w:divBdr>
    </w:div>
    <w:div w:id="420103231">
      <w:bodyDiv w:val="1"/>
      <w:marLeft w:val="0"/>
      <w:marRight w:val="0"/>
      <w:marTop w:val="0"/>
      <w:marBottom w:val="0"/>
      <w:divBdr>
        <w:top w:val="none" w:sz="0" w:space="0" w:color="auto"/>
        <w:left w:val="none" w:sz="0" w:space="0" w:color="auto"/>
        <w:bottom w:val="none" w:sz="0" w:space="0" w:color="auto"/>
        <w:right w:val="none" w:sz="0" w:space="0" w:color="auto"/>
      </w:divBdr>
    </w:div>
    <w:div w:id="447043155">
      <w:bodyDiv w:val="1"/>
      <w:marLeft w:val="0"/>
      <w:marRight w:val="0"/>
      <w:marTop w:val="0"/>
      <w:marBottom w:val="0"/>
      <w:divBdr>
        <w:top w:val="none" w:sz="0" w:space="0" w:color="auto"/>
        <w:left w:val="none" w:sz="0" w:space="0" w:color="auto"/>
        <w:bottom w:val="none" w:sz="0" w:space="0" w:color="auto"/>
        <w:right w:val="none" w:sz="0" w:space="0" w:color="auto"/>
      </w:divBdr>
    </w:div>
    <w:div w:id="468476004">
      <w:bodyDiv w:val="1"/>
      <w:marLeft w:val="0"/>
      <w:marRight w:val="0"/>
      <w:marTop w:val="0"/>
      <w:marBottom w:val="0"/>
      <w:divBdr>
        <w:top w:val="none" w:sz="0" w:space="0" w:color="auto"/>
        <w:left w:val="none" w:sz="0" w:space="0" w:color="auto"/>
        <w:bottom w:val="none" w:sz="0" w:space="0" w:color="auto"/>
        <w:right w:val="none" w:sz="0" w:space="0" w:color="auto"/>
      </w:divBdr>
    </w:div>
    <w:div w:id="582103741">
      <w:bodyDiv w:val="1"/>
      <w:marLeft w:val="0"/>
      <w:marRight w:val="0"/>
      <w:marTop w:val="0"/>
      <w:marBottom w:val="0"/>
      <w:divBdr>
        <w:top w:val="none" w:sz="0" w:space="0" w:color="auto"/>
        <w:left w:val="none" w:sz="0" w:space="0" w:color="auto"/>
        <w:bottom w:val="none" w:sz="0" w:space="0" w:color="auto"/>
        <w:right w:val="none" w:sz="0" w:space="0" w:color="auto"/>
      </w:divBdr>
    </w:div>
    <w:div w:id="599989703">
      <w:bodyDiv w:val="1"/>
      <w:marLeft w:val="0"/>
      <w:marRight w:val="0"/>
      <w:marTop w:val="0"/>
      <w:marBottom w:val="0"/>
      <w:divBdr>
        <w:top w:val="none" w:sz="0" w:space="0" w:color="auto"/>
        <w:left w:val="none" w:sz="0" w:space="0" w:color="auto"/>
        <w:bottom w:val="none" w:sz="0" w:space="0" w:color="auto"/>
        <w:right w:val="none" w:sz="0" w:space="0" w:color="auto"/>
      </w:divBdr>
    </w:div>
    <w:div w:id="622078175">
      <w:bodyDiv w:val="1"/>
      <w:marLeft w:val="0"/>
      <w:marRight w:val="0"/>
      <w:marTop w:val="0"/>
      <w:marBottom w:val="0"/>
      <w:divBdr>
        <w:top w:val="none" w:sz="0" w:space="0" w:color="auto"/>
        <w:left w:val="none" w:sz="0" w:space="0" w:color="auto"/>
        <w:bottom w:val="none" w:sz="0" w:space="0" w:color="auto"/>
        <w:right w:val="none" w:sz="0" w:space="0" w:color="auto"/>
      </w:divBdr>
    </w:div>
    <w:div w:id="631864836">
      <w:bodyDiv w:val="1"/>
      <w:marLeft w:val="0"/>
      <w:marRight w:val="0"/>
      <w:marTop w:val="0"/>
      <w:marBottom w:val="0"/>
      <w:divBdr>
        <w:top w:val="none" w:sz="0" w:space="0" w:color="auto"/>
        <w:left w:val="none" w:sz="0" w:space="0" w:color="auto"/>
        <w:bottom w:val="none" w:sz="0" w:space="0" w:color="auto"/>
        <w:right w:val="none" w:sz="0" w:space="0" w:color="auto"/>
      </w:divBdr>
    </w:div>
    <w:div w:id="797069272">
      <w:bodyDiv w:val="1"/>
      <w:marLeft w:val="0"/>
      <w:marRight w:val="0"/>
      <w:marTop w:val="0"/>
      <w:marBottom w:val="0"/>
      <w:divBdr>
        <w:top w:val="none" w:sz="0" w:space="0" w:color="auto"/>
        <w:left w:val="none" w:sz="0" w:space="0" w:color="auto"/>
        <w:bottom w:val="none" w:sz="0" w:space="0" w:color="auto"/>
        <w:right w:val="none" w:sz="0" w:space="0" w:color="auto"/>
      </w:divBdr>
    </w:div>
    <w:div w:id="800995836">
      <w:bodyDiv w:val="1"/>
      <w:marLeft w:val="0"/>
      <w:marRight w:val="0"/>
      <w:marTop w:val="0"/>
      <w:marBottom w:val="0"/>
      <w:divBdr>
        <w:top w:val="none" w:sz="0" w:space="0" w:color="auto"/>
        <w:left w:val="none" w:sz="0" w:space="0" w:color="auto"/>
        <w:bottom w:val="none" w:sz="0" w:space="0" w:color="auto"/>
        <w:right w:val="none" w:sz="0" w:space="0" w:color="auto"/>
      </w:divBdr>
    </w:div>
    <w:div w:id="815687648">
      <w:bodyDiv w:val="1"/>
      <w:marLeft w:val="0"/>
      <w:marRight w:val="0"/>
      <w:marTop w:val="0"/>
      <w:marBottom w:val="0"/>
      <w:divBdr>
        <w:top w:val="none" w:sz="0" w:space="0" w:color="auto"/>
        <w:left w:val="none" w:sz="0" w:space="0" w:color="auto"/>
        <w:bottom w:val="none" w:sz="0" w:space="0" w:color="auto"/>
        <w:right w:val="none" w:sz="0" w:space="0" w:color="auto"/>
      </w:divBdr>
    </w:div>
    <w:div w:id="827406294">
      <w:bodyDiv w:val="1"/>
      <w:marLeft w:val="0"/>
      <w:marRight w:val="0"/>
      <w:marTop w:val="0"/>
      <w:marBottom w:val="0"/>
      <w:divBdr>
        <w:top w:val="none" w:sz="0" w:space="0" w:color="auto"/>
        <w:left w:val="none" w:sz="0" w:space="0" w:color="auto"/>
        <w:bottom w:val="none" w:sz="0" w:space="0" w:color="auto"/>
        <w:right w:val="none" w:sz="0" w:space="0" w:color="auto"/>
      </w:divBdr>
    </w:div>
    <w:div w:id="908148697">
      <w:bodyDiv w:val="1"/>
      <w:marLeft w:val="0"/>
      <w:marRight w:val="0"/>
      <w:marTop w:val="0"/>
      <w:marBottom w:val="0"/>
      <w:divBdr>
        <w:top w:val="none" w:sz="0" w:space="0" w:color="auto"/>
        <w:left w:val="none" w:sz="0" w:space="0" w:color="auto"/>
        <w:bottom w:val="none" w:sz="0" w:space="0" w:color="auto"/>
        <w:right w:val="none" w:sz="0" w:space="0" w:color="auto"/>
      </w:divBdr>
    </w:div>
    <w:div w:id="1070351672">
      <w:bodyDiv w:val="1"/>
      <w:marLeft w:val="0"/>
      <w:marRight w:val="0"/>
      <w:marTop w:val="0"/>
      <w:marBottom w:val="0"/>
      <w:divBdr>
        <w:top w:val="none" w:sz="0" w:space="0" w:color="auto"/>
        <w:left w:val="none" w:sz="0" w:space="0" w:color="auto"/>
        <w:bottom w:val="none" w:sz="0" w:space="0" w:color="auto"/>
        <w:right w:val="none" w:sz="0" w:space="0" w:color="auto"/>
      </w:divBdr>
    </w:div>
    <w:div w:id="1122655290">
      <w:bodyDiv w:val="1"/>
      <w:marLeft w:val="0"/>
      <w:marRight w:val="0"/>
      <w:marTop w:val="0"/>
      <w:marBottom w:val="0"/>
      <w:divBdr>
        <w:top w:val="none" w:sz="0" w:space="0" w:color="auto"/>
        <w:left w:val="none" w:sz="0" w:space="0" w:color="auto"/>
        <w:bottom w:val="none" w:sz="0" w:space="0" w:color="auto"/>
        <w:right w:val="none" w:sz="0" w:space="0" w:color="auto"/>
      </w:divBdr>
    </w:div>
    <w:div w:id="1125275206">
      <w:bodyDiv w:val="1"/>
      <w:marLeft w:val="0"/>
      <w:marRight w:val="0"/>
      <w:marTop w:val="0"/>
      <w:marBottom w:val="0"/>
      <w:divBdr>
        <w:top w:val="none" w:sz="0" w:space="0" w:color="auto"/>
        <w:left w:val="none" w:sz="0" w:space="0" w:color="auto"/>
        <w:bottom w:val="none" w:sz="0" w:space="0" w:color="auto"/>
        <w:right w:val="none" w:sz="0" w:space="0" w:color="auto"/>
      </w:divBdr>
    </w:div>
    <w:div w:id="1199318749">
      <w:bodyDiv w:val="1"/>
      <w:marLeft w:val="0"/>
      <w:marRight w:val="0"/>
      <w:marTop w:val="0"/>
      <w:marBottom w:val="0"/>
      <w:divBdr>
        <w:top w:val="none" w:sz="0" w:space="0" w:color="auto"/>
        <w:left w:val="none" w:sz="0" w:space="0" w:color="auto"/>
        <w:bottom w:val="none" w:sz="0" w:space="0" w:color="auto"/>
        <w:right w:val="none" w:sz="0" w:space="0" w:color="auto"/>
      </w:divBdr>
    </w:div>
    <w:div w:id="1392536133">
      <w:bodyDiv w:val="1"/>
      <w:marLeft w:val="0"/>
      <w:marRight w:val="0"/>
      <w:marTop w:val="0"/>
      <w:marBottom w:val="0"/>
      <w:divBdr>
        <w:top w:val="none" w:sz="0" w:space="0" w:color="auto"/>
        <w:left w:val="none" w:sz="0" w:space="0" w:color="auto"/>
        <w:bottom w:val="none" w:sz="0" w:space="0" w:color="auto"/>
        <w:right w:val="none" w:sz="0" w:space="0" w:color="auto"/>
      </w:divBdr>
    </w:div>
    <w:div w:id="1416627820">
      <w:bodyDiv w:val="1"/>
      <w:marLeft w:val="0"/>
      <w:marRight w:val="0"/>
      <w:marTop w:val="0"/>
      <w:marBottom w:val="0"/>
      <w:divBdr>
        <w:top w:val="none" w:sz="0" w:space="0" w:color="auto"/>
        <w:left w:val="none" w:sz="0" w:space="0" w:color="auto"/>
        <w:bottom w:val="none" w:sz="0" w:space="0" w:color="auto"/>
        <w:right w:val="none" w:sz="0" w:space="0" w:color="auto"/>
      </w:divBdr>
      <w:divsChild>
        <w:div w:id="1170363720">
          <w:marLeft w:val="0"/>
          <w:marRight w:val="0"/>
          <w:marTop w:val="0"/>
          <w:marBottom w:val="0"/>
          <w:divBdr>
            <w:top w:val="none" w:sz="0" w:space="0" w:color="auto"/>
            <w:left w:val="none" w:sz="0" w:space="0" w:color="auto"/>
            <w:bottom w:val="none" w:sz="0" w:space="0" w:color="auto"/>
            <w:right w:val="none" w:sz="0" w:space="0" w:color="auto"/>
          </w:divBdr>
          <w:divsChild>
            <w:div w:id="100416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7239">
      <w:bodyDiv w:val="1"/>
      <w:marLeft w:val="0"/>
      <w:marRight w:val="0"/>
      <w:marTop w:val="0"/>
      <w:marBottom w:val="0"/>
      <w:divBdr>
        <w:top w:val="none" w:sz="0" w:space="0" w:color="auto"/>
        <w:left w:val="none" w:sz="0" w:space="0" w:color="auto"/>
        <w:bottom w:val="none" w:sz="0" w:space="0" w:color="auto"/>
        <w:right w:val="none" w:sz="0" w:space="0" w:color="auto"/>
      </w:divBdr>
    </w:div>
    <w:div w:id="1604336104">
      <w:bodyDiv w:val="1"/>
      <w:marLeft w:val="0"/>
      <w:marRight w:val="0"/>
      <w:marTop w:val="0"/>
      <w:marBottom w:val="0"/>
      <w:divBdr>
        <w:top w:val="none" w:sz="0" w:space="0" w:color="auto"/>
        <w:left w:val="none" w:sz="0" w:space="0" w:color="auto"/>
        <w:bottom w:val="none" w:sz="0" w:space="0" w:color="auto"/>
        <w:right w:val="none" w:sz="0" w:space="0" w:color="auto"/>
      </w:divBdr>
    </w:div>
    <w:div w:id="1618103444">
      <w:bodyDiv w:val="1"/>
      <w:marLeft w:val="0"/>
      <w:marRight w:val="0"/>
      <w:marTop w:val="0"/>
      <w:marBottom w:val="0"/>
      <w:divBdr>
        <w:top w:val="none" w:sz="0" w:space="0" w:color="auto"/>
        <w:left w:val="none" w:sz="0" w:space="0" w:color="auto"/>
        <w:bottom w:val="none" w:sz="0" w:space="0" w:color="auto"/>
        <w:right w:val="none" w:sz="0" w:space="0" w:color="auto"/>
      </w:divBdr>
    </w:div>
    <w:div w:id="1648782402">
      <w:bodyDiv w:val="1"/>
      <w:marLeft w:val="0"/>
      <w:marRight w:val="0"/>
      <w:marTop w:val="0"/>
      <w:marBottom w:val="0"/>
      <w:divBdr>
        <w:top w:val="none" w:sz="0" w:space="0" w:color="auto"/>
        <w:left w:val="none" w:sz="0" w:space="0" w:color="auto"/>
        <w:bottom w:val="none" w:sz="0" w:space="0" w:color="auto"/>
        <w:right w:val="none" w:sz="0" w:space="0" w:color="auto"/>
      </w:divBdr>
    </w:div>
    <w:div w:id="1661494570">
      <w:bodyDiv w:val="1"/>
      <w:marLeft w:val="0"/>
      <w:marRight w:val="0"/>
      <w:marTop w:val="0"/>
      <w:marBottom w:val="0"/>
      <w:divBdr>
        <w:top w:val="none" w:sz="0" w:space="0" w:color="auto"/>
        <w:left w:val="none" w:sz="0" w:space="0" w:color="auto"/>
        <w:bottom w:val="none" w:sz="0" w:space="0" w:color="auto"/>
        <w:right w:val="none" w:sz="0" w:space="0" w:color="auto"/>
      </w:divBdr>
    </w:div>
    <w:div w:id="1680699431">
      <w:bodyDiv w:val="1"/>
      <w:marLeft w:val="0"/>
      <w:marRight w:val="0"/>
      <w:marTop w:val="0"/>
      <w:marBottom w:val="0"/>
      <w:divBdr>
        <w:top w:val="none" w:sz="0" w:space="0" w:color="auto"/>
        <w:left w:val="none" w:sz="0" w:space="0" w:color="auto"/>
        <w:bottom w:val="none" w:sz="0" w:space="0" w:color="auto"/>
        <w:right w:val="none" w:sz="0" w:space="0" w:color="auto"/>
      </w:divBdr>
    </w:div>
    <w:div w:id="1721708717">
      <w:bodyDiv w:val="1"/>
      <w:marLeft w:val="0"/>
      <w:marRight w:val="0"/>
      <w:marTop w:val="0"/>
      <w:marBottom w:val="0"/>
      <w:divBdr>
        <w:top w:val="none" w:sz="0" w:space="0" w:color="auto"/>
        <w:left w:val="none" w:sz="0" w:space="0" w:color="auto"/>
        <w:bottom w:val="none" w:sz="0" w:space="0" w:color="auto"/>
        <w:right w:val="none" w:sz="0" w:space="0" w:color="auto"/>
      </w:divBdr>
    </w:div>
    <w:div w:id="1740786128">
      <w:bodyDiv w:val="1"/>
      <w:marLeft w:val="0"/>
      <w:marRight w:val="0"/>
      <w:marTop w:val="0"/>
      <w:marBottom w:val="0"/>
      <w:divBdr>
        <w:top w:val="none" w:sz="0" w:space="0" w:color="auto"/>
        <w:left w:val="none" w:sz="0" w:space="0" w:color="auto"/>
        <w:bottom w:val="none" w:sz="0" w:space="0" w:color="auto"/>
        <w:right w:val="none" w:sz="0" w:space="0" w:color="auto"/>
      </w:divBdr>
    </w:div>
    <w:div w:id="1775323990">
      <w:bodyDiv w:val="1"/>
      <w:marLeft w:val="0"/>
      <w:marRight w:val="0"/>
      <w:marTop w:val="0"/>
      <w:marBottom w:val="0"/>
      <w:divBdr>
        <w:top w:val="none" w:sz="0" w:space="0" w:color="auto"/>
        <w:left w:val="none" w:sz="0" w:space="0" w:color="auto"/>
        <w:bottom w:val="none" w:sz="0" w:space="0" w:color="auto"/>
        <w:right w:val="none" w:sz="0" w:space="0" w:color="auto"/>
      </w:divBdr>
      <w:divsChild>
        <w:div w:id="2079478222">
          <w:marLeft w:val="0"/>
          <w:marRight w:val="0"/>
          <w:marTop w:val="0"/>
          <w:marBottom w:val="0"/>
          <w:divBdr>
            <w:top w:val="none" w:sz="0" w:space="0" w:color="auto"/>
            <w:left w:val="none" w:sz="0" w:space="0" w:color="auto"/>
            <w:bottom w:val="none" w:sz="0" w:space="0" w:color="auto"/>
            <w:right w:val="none" w:sz="0" w:space="0" w:color="auto"/>
          </w:divBdr>
          <w:divsChild>
            <w:div w:id="107697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285983">
      <w:bodyDiv w:val="1"/>
      <w:marLeft w:val="0"/>
      <w:marRight w:val="0"/>
      <w:marTop w:val="0"/>
      <w:marBottom w:val="0"/>
      <w:divBdr>
        <w:top w:val="none" w:sz="0" w:space="0" w:color="auto"/>
        <w:left w:val="none" w:sz="0" w:space="0" w:color="auto"/>
        <w:bottom w:val="none" w:sz="0" w:space="0" w:color="auto"/>
        <w:right w:val="none" w:sz="0" w:space="0" w:color="auto"/>
      </w:divBdr>
    </w:div>
    <w:div w:id="1968461632">
      <w:bodyDiv w:val="1"/>
      <w:marLeft w:val="0"/>
      <w:marRight w:val="0"/>
      <w:marTop w:val="0"/>
      <w:marBottom w:val="0"/>
      <w:divBdr>
        <w:top w:val="none" w:sz="0" w:space="0" w:color="auto"/>
        <w:left w:val="none" w:sz="0" w:space="0" w:color="auto"/>
        <w:bottom w:val="none" w:sz="0" w:space="0" w:color="auto"/>
        <w:right w:val="none" w:sz="0" w:space="0" w:color="auto"/>
      </w:divBdr>
    </w:div>
    <w:div w:id="2029020843">
      <w:bodyDiv w:val="1"/>
      <w:marLeft w:val="0"/>
      <w:marRight w:val="0"/>
      <w:marTop w:val="0"/>
      <w:marBottom w:val="0"/>
      <w:divBdr>
        <w:top w:val="none" w:sz="0" w:space="0" w:color="auto"/>
        <w:left w:val="none" w:sz="0" w:space="0" w:color="auto"/>
        <w:bottom w:val="none" w:sz="0" w:space="0" w:color="auto"/>
        <w:right w:val="none" w:sz="0" w:space="0" w:color="auto"/>
      </w:divBdr>
    </w:div>
    <w:div w:id="2101370758">
      <w:bodyDiv w:val="1"/>
      <w:marLeft w:val="0"/>
      <w:marRight w:val="0"/>
      <w:marTop w:val="0"/>
      <w:marBottom w:val="0"/>
      <w:divBdr>
        <w:top w:val="none" w:sz="0" w:space="0" w:color="auto"/>
        <w:left w:val="none" w:sz="0" w:space="0" w:color="auto"/>
        <w:bottom w:val="none" w:sz="0" w:space="0" w:color="auto"/>
        <w:right w:val="none" w:sz="0" w:space="0" w:color="auto"/>
      </w:divBdr>
    </w:div>
    <w:div w:id="212364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05.xml"/><Relationship Id="rId21" Type="http://schemas.openxmlformats.org/officeDocument/2006/relationships/chart" Target="charts/chart9.xml"/><Relationship Id="rId42" Type="http://schemas.openxmlformats.org/officeDocument/2006/relationships/chart" Target="charts/chart30.xml"/><Relationship Id="rId63" Type="http://schemas.openxmlformats.org/officeDocument/2006/relationships/chart" Target="charts/chart51.xml"/><Relationship Id="rId84" Type="http://schemas.openxmlformats.org/officeDocument/2006/relationships/chart" Target="charts/chart72.xml"/><Relationship Id="rId138" Type="http://schemas.openxmlformats.org/officeDocument/2006/relationships/chart" Target="charts/chart126.xml"/><Relationship Id="rId159" Type="http://schemas.openxmlformats.org/officeDocument/2006/relationships/chart" Target="charts/chart147.xml"/><Relationship Id="rId107" Type="http://schemas.openxmlformats.org/officeDocument/2006/relationships/chart" Target="charts/chart95.xml"/><Relationship Id="rId11" Type="http://schemas.openxmlformats.org/officeDocument/2006/relationships/image" Target="media/image2.emf"/><Relationship Id="rId32" Type="http://schemas.openxmlformats.org/officeDocument/2006/relationships/chart" Target="charts/chart20.xml"/><Relationship Id="rId53" Type="http://schemas.openxmlformats.org/officeDocument/2006/relationships/chart" Target="charts/chart41.xml"/><Relationship Id="rId74" Type="http://schemas.openxmlformats.org/officeDocument/2006/relationships/chart" Target="charts/chart62.xml"/><Relationship Id="rId128" Type="http://schemas.openxmlformats.org/officeDocument/2006/relationships/chart" Target="charts/chart116.xml"/><Relationship Id="rId149" Type="http://schemas.openxmlformats.org/officeDocument/2006/relationships/chart" Target="charts/chart137.xml"/><Relationship Id="rId5" Type="http://schemas.openxmlformats.org/officeDocument/2006/relationships/webSettings" Target="webSettings.xml"/><Relationship Id="rId95" Type="http://schemas.openxmlformats.org/officeDocument/2006/relationships/chart" Target="charts/chart83.xml"/><Relationship Id="rId160" Type="http://schemas.openxmlformats.org/officeDocument/2006/relationships/chart" Target="charts/chart148.xml"/><Relationship Id="rId22" Type="http://schemas.openxmlformats.org/officeDocument/2006/relationships/chart" Target="charts/chart10.xml"/><Relationship Id="rId43" Type="http://schemas.openxmlformats.org/officeDocument/2006/relationships/chart" Target="charts/chart31.xml"/><Relationship Id="rId64" Type="http://schemas.openxmlformats.org/officeDocument/2006/relationships/chart" Target="charts/chart52.xml"/><Relationship Id="rId118" Type="http://schemas.openxmlformats.org/officeDocument/2006/relationships/chart" Target="charts/chart106.xml"/><Relationship Id="rId139" Type="http://schemas.openxmlformats.org/officeDocument/2006/relationships/chart" Target="charts/chart127.xml"/><Relationship Id="rId85" Type="http://schemas.openxmlformats.org/officeDocument/2006/relationships/chart" Target="charts/chart73.xml"/><Relationship Id="rId150" Type="http://schemas.openxmlformats.org/officeDocument/2006/relationships/chart" Target="charts/chart138.xml"/><Relationship Id="rId12" Type="http://schemas.openxmlformats.org/officeDocument/2006/relationships/image" Target="media/image3.png"/><Relationship Id="rId17" Type="http://schemas.openxmlformats.org/officeDocument/2006/relationships/chart" Target="charts/chart5.xml"/><Relationship Id="rId33" Type="http://schemas.openxmlformats.org/officeDocument/2006/relationships/chart" Target="charts/chart21.xml"/><Relationship Id="rId38" Type="http://schemas.openxmlformats.org/officeDocument/2006/relationships/chart" Target="charts/chart26.xml"/><Relationship Id="rId59" Type="http://schemas.openxmlformats.org/officeDocument/2006/relationships/chart" Target="charts/chart47.xml"/><Relationship Id="rId103" Type="http://schemas.openxmlformats.org/officeDocument/2006/relationships/chart" Target="charts/chart91.xml"/><Relationship Id="rId108" Type="http://schemas.openxmlformats.org/officeDocument/2006/relationships/chart" Target="charts/chart96.xml"/><Relationship Id="rId124" Type="http://schemas.openxmlformats.org/officeDocument/2006/relationships/chart" Target="charts/chart112.xml"/><Relationship Id="rId129" Type="http://schemas.openxmlformats.org/officeDocument/2006/relationships/chart" Target="charts/chart117.xml"/><Relationship Id="rId54" Type="http://schemas.openxmlformats.org/officeDocument/2006/relationships/chart" Target="charts/chart42.xml"/><Relationship Id="rId70" Type="http://schemas.openxmlformats.org/officeDocument/2006/relationships/chart" Target="charts/chart58.xml"/><Relationship Id="rId75" Type="http://schemas.openxmlformats.org/officeDocument/2006/relationships/chart" Target="charts/chart63.xml"/><Relationship Id="rId91" Type="http://schemas.openxmlformats.org/officeDocument/2006/relationships/chart" Target="charts/chart79.xml"/><Relationship Id="rId96" Type="http://schemas.openxmlformats.org/officeDocument/2006/relationships/chart" Target="charts/chart84.xml"/><Relationship Id="rId140" Type="http://schemas.openxmlformats.org/officeDocument/2006/relationships/chart" Target="charts/chart128.xml"/><Relationship Id="rId145" Type="http://schemas.openxmlformats.org/officeDocument/2006/relationships/chart" Target="charts/chart133.xml"/><Relationship Id="rId161" Type="http://schemas.openxmlformats.org/officeDocument/2006/relationships/chart" Target="charts/chart14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1.xml"/><Relationship Id="rId28" Type="http://schemas.openxmlformats.org/officeDocument/2006/relationships/chart" Target="charts/chart16.xml"/><Relationship Id="rId49" Type="http://schemas.openxmlformats.org/officeDocument/2006/relationships/chart" Target="charts/chart37.xml"/><Relationship Id="rId114" Type="http://schemas.openxmlformats.org/officeDocument/2006/relationships/chart" Target="charts/chart102.xml"/><Relationship Id="rId119" Type="http://schemas.openxmlformats.org/officeDocument/2006/relationships/chart" Target="charts/chart107.xml"/><Relationship Id="rId44" Type="http://schemas.openxmlformats.org/officeDocument/2006/relationships/chart" Target="charts/chart32.xml"/><Relationship Id="rId60" Type="http://schemas.openxmlformats.org/officeDocument/2006/relationships/chart" Target="charts/chart48.xml"/><Relationship Id="rId65" Type="http://schemas.openxmlformats.org/officeDocument/2006/relationships/chart" Target="charts/chart53.xml"/><Relationship Id="rId81" Type="http://schemas.openxmlformats.org/officeDocument/2006/relationships/chart" Target="charts/chart69.xml"/><Relationship Id="rId86" Type="http://schemas.openxmlformats.org/officeDocument/2006/relationships/chart" Target="charts/chart74.xml"/><Relationship Id="rId130" Type="http://schemas.openxmlformats.org/officeDocument/2006/relationships/chart" Target="charts/chart118.xml"/><Relationship Id="rId135" Type="http://schemas.openxmlformats.org/officeDocument/2006/relationships/chart" Target="charts/chart123.xml"/><Relationship Id="rId151" Type="http://schemas.openxmlformats.org/officeDocument/2006/relationships/chart" Target="charts/chart139.xml"/><Relationship Id="rId156" Type="http://schemas.openxmlformats.org/officeDocument/2006/relationships/chart" Target="charts/chart144.xml"/><Relationship Id="rId13" Type="http://schemas.openxmlformats.org/officeDocument/2006/relationships/image" Target="media/image4.jpg"/><Relationship Id="rId18" Type="http://schemas.openxmlformats.org/officeDocument/2006/relationships/chart" Target="charts/chart6.xml"/><Relationship Id="rId39" Type="http://schemas.openxmlformats.org/officeDocument/2006/relationships/chart" Target="charts/chart27.xml"/><Relationship Id="rId109" Type="http://schemas.openxmlformats.org/officeDocument/2006/relationships/chart" Target="charts/chart97.xml"/><Relationship Id="rId34" Type="http://schemas.openxmlformats.org/officeDocument/2006/relationships/chart" Target="charts/chart22.xml"/><Relationship Id="rId50" Type="http://schemas.openxmlformats.org/officeDocument/2006/relationships/chart" Target="charts/chart38.xml"/><Relationship Id="rId55" Type="http://schemas.openxmlformats.org/officeDocument/2006/relationships/chart" Target="charts/chart43.xml"/><Relationship Id="rId76" Type="http://schemas.openxmlformats.org/officeDocument/2006/relationships/chart" Target="charts/chart64.xml"/><Relationship Id="rId97" Type="http://schemas.openxmlformats.org/officeDocument/2006/relationships/chart" Target="charts/chart85.xml"/><Relationship Id="rId104" Type="http://schemas.openxmlformats.org/officeDocument/2006/relationships/chart" Target="charts/chart92.xml"/><Relationship Id="rId120" Type="http://schemas.openxmlformats.org/officeDocument/2006/relationships/chart" Target="charts/chart108.xml"/><Relationship Id="rId125" Type="http://schemas.openxmlformats.org/officeDocument/2006/relationships/chart" Target="charts/chart113.xml"/><Relationship Id="rId141" Type="http://schemas.openxmlformats.org/officeDocument/2006/relationships/chart" Target="charts/chart129.xml"/><Relationship Id="rId146" Type="http://schemas.openxmlformats.org/officeDocument/2006/relationships/chart" Target="charts/chart134.xml"/><Relationship Id="rId7" Type="http://schemas.openxmlformats.org/officeDocument/2006/relationships/endnotes" Target="endnotes.xml"/><Relationship Id="rId71" Type="http://schemas.openxmlformats.org/officeDocument/2006/relationships/chart" Target="charts/chart59.xml"/><Relationship Id="rId92" Type="http://schemas.openxmlformats.org/officeDocument/2006/relationships/chart" Target="charts/chart80.xm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chart" Target="charts/chart17.xml"/><Relationship Id="rId24" Type="http://schemas.openxmlformats.org/officeDocument/2006/relationships/chart" Target="charts/chart12.xml"/><Relationship Id="rId40" Type="http://schemas.openxmlformats.org/officeDocument/2006/relationships/chart" Target="charts/chart28.xml"/><Relationship Id="rId45" Type="http://schemas.openxmlformats.org/officeDocument/2006/relationships/chart" Target="charts/chart33.xml"/><Relationship Id="rId66" Type="http://schemas.openxmlformats.org/officeDocument/2006/relationships/chart" Target="charts/chart54.xml"/><Relationship Id="rId87" Type="http://schemas.openxmlformats.org/officeDocument/2006/relationships/chart" Target="charts/chart75.xml"/><Relationship Id="rId110" Type="http://schemas.openxmlformats.org/officeDocument/2006/relationships/chart" Target="charts/chart98.xml"/><Relationship Id="rId115" Type="http://schemas.openxmlformats.org/officeDocument/2006/relationships/chart" Target="charts/chart103.xml"/><Relationship Id="rId131" Type="http://schemas.openxmlformats.org/officeDocument/2006/relationships/chart" Target="charts/chart119.xml"/><Relationship Id="rId136" Type="http://schemas.openxmlformats.org/officeDocument/2006/relationships/chart" Target="charts/chart124.xml"/><Relationship Id="rId157" Type="http://schemas.openxmlformats.org/officeDocument/2006/relationships/chart" Target="charts/chart145.xml"/><Relationship Id="rId61" Type="http://schemas.openxmlformats.org/officeDocument/2006/relationships/chart" Target="charts/chart49.xml"/><Relationship Id="rId82" Type="http://schemas.openxmlformats.org/officeDocument/2006/relationships/chart" Target="charts/chart70.xml"/><Relationship Id="rId152" Type="http://schemas.openxmlformats.org/officeDocument/2006/relationships/chart" Target="charts/chart140.xml"/><Relationship Id="rId19" Type="http://schemas.openxmlformats.org/officeDocument/2006/relationships/chart" Target="charts/chart7.xml"/><Relationship Id="rId14" Type="http://schemas.openxmlformats.org/officeDocument/2006/relationships/image" Target="media/image5.png"/><Relationship Id="rId30" Type="http://schemas.openxmlformats.org/officeDocument/2006/relationships/chart" Target="charts/chart18.xml"/><Relationship Id="rId35" Type="http://schemas.openxmlformats.org/officeDocument/2006/relationships/chart" Target="charts/chart23.xml"/><Relationship Id="rId56" Type="http://schemas.openxmlformats.org/officeDocument/2006/relationships/chart" Target="charts/chart44.xml"/><Relationship Id="rId77" Type="http://schemas.openxmlformats.org/officeDocument/2006/relationships/chart" Target="charts/chart65.xml"/><Relationship Id="rId100" Type="http://schemas.openxmlformats.org/officeDocument/2006/relationships/chart" Target="charts/chart88.xml"/><Relationship Id="rId105" Type="http://schemas.openxmlformats.org/officeDocument/2006/relationships/chart" Target="charts/chart93.xml"/><Relationship Id="rId126" Type="http://schemas.openxmlformats.org/officeDocument/2006/relationships/chart" Target="charts/chart114.xml"/><Relationship Id="rId147" Type="http://schemas.openxmlformats.org/officeDocument/2006/relationships/chart" Target="charts/chart135.xml"/><Relationship Id="rId8" Type="http://schemas.openxmlformats.org/officeDocument/2006/relationships/chart" Target="charts/chart1.xml"/><Relationship Id="rId51" Type="http://schemas.openxmlformats.org/officeDocument/2006/relationships/chart" Target="charts/chart39.xml"/><Relationship Id="rId72" Type="http://schemas.openxmlformats.org/officeDocument/2006/relationships/chart" Target="charts/chart60.xml"/><Relationship Id="rId93" Type="http://schemas.openxmlformats.org/officeDocument/2006/relationships/chart" Target="charts/chart81.xml"/><Relationship Id="rId98" Type="http://schemas.openxmlformats.org/officeDocument/2006/relationships/chart" Target="charts/chart86.xml"/><Relationship Id="rId121" Type="http://schemas.openxmlformats.org/officeDocument/2006/relationships/chart" Target="charts/chart109.xml"/><Relationship Id="rId142" Type="http://schemas.openxmlformats.org/officeDocument/2006/relationships/chart" Target="charts/chart130.xm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chart" Target="charts/chart13.xml"/><Relationship Id="rId46" Type="http://schemas.openxmlformats.org/officeDocument/2006/relationships/chart" Target="charts/chart34.xml"/><Relationship Id="rId67" Type="http://schemas.openxmlformats.org/officeDocument/2006/relationships/chart" Target="charts/chart55.xml"/><Relationship Id="rId116" Type="http://schemas.openxmlformats.org/officeDocument/2006/relationships/chart" Target="charts/chart104.xml"/><Relationship Id="rId137" Type="http://schemas.openxmlformats.org/officeDocument/2006/relationships/chart" Target="charts/chart125.xml"/><Relationship Id="rId158" Type="http://schemas.openxmlformats.org/officeDocument/2006/relationships/chart" Target="charts/chart146.xml"/><Relationship Id="rId20" Type="http://schemas.openxmlformats.org/officeDocument/2006/relationships/chart" Target="charts/chart8.xml"/><Relationship Id="rId41" Type="http://schemas.openxmlformats.org/officeDocument/2006/relationships/chart" Target="charts/chart29.xml"/><Relationship Id="rId62" Type="http://schemas.openxmlformats.org/officeDocument/2006/relationships/chart" Target="charts/chart50.xml"/><Relationship Id="rId83" Type="http://schemas.openxmlformats.org/officeDocument/2006/relationships/chart" Target="charts/chart71.xml"/><Relationship Id="rId88" Type="http://schemas.openxmlformats.org/officeDocument/2006/relationships/chart" Target="charts/chart76.xml"/><Relationship Id="rId111" Type="http://schemas.openxmlformats.org/officeDocument/2006/relationships/chart" Target="charts/chart99.xml"/><Relationship Id="rId132" Type="http://schemas.openxmlformats.org/officeDocument/2006/relationships/chart" Target="charts/chart120.xml"/><Relationship Id="rId153" Type="http://schemas.openxmlformats.org/officeDocument/2006/relationships/chart" Target="charts/chart141.xml"/><Relationship Id="rId15" Type="http://schemas.openxmlformats.org/officeDocument/2006/relationships/chart" Target="charts/chart3.xml"/><Relationship Id="rId36" Type="http://schemas.openxmlformats.org/officeDocument/2006/relationships/chart" Target="charts/chart24.xml"/><Relationship Id="rId57" Type="http://schemas.openxmlformats.org/officeDocument/2006/relationships/chart" Target="charts/chart45.xml"/><Relationship Id="rId106" Type="http://schemas.openxmlformats.org/officeDocument/2006/relationships/chart" Target="charts/chart94.xml"/><Relationship Id="rId127" Type="http://schemas.openxmlformats.org/officeDocument/2006/relationships/chart" Target="charts/chart115.xml"/><Relationship Id="rId10" Type="http://schemas.openxmlformats.org/officeDocument/2006/relationships/image" Target="media/image1.jpg"/><Relationship Id="rId31" Type="http://schemas.openxmlformats.org/officeDocument/2006/relationships/chart" Target="charts/chart19.xml"/><Relationship Id="rId52" Type="http://schemas.openxmlformats.org/officeDocument/2006/relationships/chart" Target="charts/chart40.xml"/><Relationship Id="rId73" Type="http://schemas.openxmlformats.org/officeDocument/2006/relationships/chart" Target="charts/chart61.xml"/><Relationship Id="rId78" Type="http://schemas.openxmlformats.org/officeDocument/2006/relationships/chart" Target="charts/chart66.xml"/><Relationship Id="rId94" Type="http://schemas.openxmlformats.org/officeDocument/2006/relationships/chart" Target="charts/chart82.xml"/><Relationship Id="rId99" Type="http://schemas.openxmlformats.org/officeDocument/2006/relationships/chart" Target="charts/chart87.xml"/><Relationship Id="rId101" Type="http://schemas.openxmlformats.org/officeDocument/2006/relationships/chart" Target="charts/chart89.xml"/><Relationship Id="rId122" Type="http://schemas.openxmlformats.org/officeDocument/2006/relationships/chart" Target="charts/chart110.xml"/><Relationship Id="rId143" Type="http://schemas.openxmlformats.org/officeDocument/2006/relationships/chart" Target="charts/chart131.xml"/><Relationship Id="rId148" Type="http://schemas.openxmlformats.org/officeDocument/2006/relationships/chart" Target="charts/chart136.xml"/><Relationship Id="rId4" Type="http://schemas.openxmlformats.org/officeDocument/2006/relationships/settings" Target="settings.xml"/><Relationship Id="rId9" Type="http://schemas.openxmlformats.org/officeDocument/2006/relationships/chart" Target="charts/chart2.xml"/><Relationship Id="rId26" Type="http://schemas.openxmlformats.org/officeDocument/2006/relationships/chart" Target="charts/chart14.xml"/><Relationship Id="rId47" Type="http://schemas.openxmlformats.org/officeDocument/2006/relationships/chart" Target="charts/chart35.xml"/><Relationship Id="rId68" Type="http://schemas.openxmlformats.org/officeDocument/2006/relationships/chart" Target="charts/chart56.xml"/><Relationship Id="rId89" Type="http://schemas.openxmlformats.org/officeDocument/2006/relationships/chart" Target="charts/chart77.xml"/><Relationship Id="rId112" Type="http://schemas.openxmlformats.org/officeDocument/2006/relationships/chart" Target="charts/chart100.xml"/><Relationship Id="rId133" Type="http://schemas.openxmlformats.org/officeDocument/2006/relationships/chart" Target="charts/chart121.xml"/><Relationship Id="rId154" Type="http://schemas.openxmlformats.org/officeDocument/2006/relationships/chart" Target="charts/chart142.xml"/><Relationship Id="rId16" Type="http://schemas.openxmlformats.org/officeDocument/2006/relationships/chart" Target="charts/chart4.xml"/><Relationship Id="rId37" Type="http://schemas.openxmlformats.org/officeDocument/2006/relationships/chart" Target="charts/chart25.xml"/><Relationship Id="rId58" Type="http://schemas.openxmlformats.org/officeDocument/2006/relationships/chart" Target="charts/chart46.xml"/><Relationship Id="rId79" Type="http://schemas.openxmlformats.org/officeDocument/2006/relationships/chart" Target="charts/chart67.xml"/><Relationship Id="rId102" Type="http://schemas.openxmlformats.org/officeDocument/2006/relationships/chart" Target="charts/chart90.xml"/><Relationship Id="rId123" Type="http://schemas.openxmlformats.org/officeDocument/2006/relationships/chart" Target="charts/chart111.xml"/><Relationship Id="rId144" Type="http://schemas.openxmlformats.org/officeDocument/2006/relationships/chart" Target="charts/chart132.xml"/><Relationship Id="rId90" Type="http://schemas.openxmlformats.org/officeDocument/2006/relationships/chart" Target="charts/chart78.xml"/><Relationship Id="rId27" Type="http://schemas.openxmlformats.org/officeDocument/2006/relationships/chart" Target="charts/chart15.xml"/><Relationship Id="rId48" Type="http://schemas.openxmlformats.org/officeDocument/2006/relationships/chart" Target="charts/chart36.xml"/><Relationship Id="rId69" Type="http://schemas.openxmlformats.org/officeDocument/2006/relationships/chart" Target="charts/chart57.xml"/><Relationship Id="rId113" Type="http://schemas.openxmlformats.org/officeDocument/2006/relationships/chart" Target="charts/chart101.xml"/><Relationship Id="rId134" Type="http://schemas.openxmlformats.org/officeDocument/2006/relationships/chart" Target="charts/chart122.xml"/><Relationship Id="rId80" Type="http://schemas.openxmlformats.org/officeDocument/2006/relationships/chart" Target="charts/chart68.xml"/><Relationship Id="rId155" Type="http://schemas.openxmlformats.org/officeDocument/2006/relationships/chart" Target="charts/chart143.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0.xml"/><Relationship Id="rId1" Type="http://schemas.microsoft.com/office/2011/relationships/chartStyle" Target="style10.xml"/></Relationships>
</file>

<file path=word/charts/_rels/chart10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0.xml"/><Relationship Id="rId1" Type="http://schemas.microsoft.com/office/2011/relationships/chartStyle" Target="style100.xml"/></Relationships>
</file>

<file path=word/charts/_rels/chart10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1.xml"/><Relationship Id="rId1" Type="http://schemas.microsoft.com/office/2011/relationships/chartStyle" Target="style101.xml"/></Relationships>
</file>

<file path=word/charts/_rels/chart10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2.xml"/><Relationship Id="rId1" Type="http://schemas.microsoft.com/office/2011/relationships/chartStyle" Target="style102.xml"/></Relationships>
</file>

<file path=word/charts/_rels/chart10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3.xml"/><Relationship Id="rId1" Type="http://schemas.microsoft.com/office/2011/relationships/chartStyle" Target="style103.xml"/></Relationships>
</file>

<file path=word/charts/_rels/chart10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4.xml"/><Relationship Id="rId1" Type="http://schemas.microsoft.com/office/2011/relationships/chartStyle" Target="style104.xml"/></Relationships>
</file>

<file path=word/charts/_rels/chart10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5.xml"/><Relationship Id="rId1" Type="http://schemas.microsoft.com/office/2011/relationships/chartStyle" Target="style105.xml"/></Relationships>
</file>

<file path=word/charts/_rels/chart10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6.xml"/><Relationship Id="rId1" Type="http://schemas.microsoft.com/office/2011/relationships/chartStyle" Target="style106.xml"/></Relationships>
</file>

<file path=word/charts/_rels/chart10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7.xml"/><Relationship Id="rId1" Type="http://schemas.microsoft.com/office/2011/relationships/chartStyle" Target="style107.xml"/></Relationships>
</file>

<file path=word/charts/_rels/chart10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8.xml"/><Relationship Id="rId1" Type="http://schemas.microsoft.com/office/2011/relationships/chartStyle" Target="style108.xml"/></Relationships>
</file>

<file path=word/charts/_rels/chart10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9.xml"/><Relationship Id="rId1" Type="http://schemas.microsoft.com/office/2011/relationships/chartStyle" Target="style109.xml"/></Relationships>
</file>

<file path=word/charts/_rels/chart11.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1.xml"/><Relationship Id="rId1" Type="http://schemas.microsoft.com/office/2011/relationships/chartStyle" Target="style11.xml"/></Relationships>
</file>

<file path=word/charts/_rels/chart11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0.xml"/><Relationship Id="rId1" Type="http://schemas.microsoft.com/office/2011/relationships/chartStyle" Target="style110.xml"/></Relationships>
</file>

<file path=word/charts/_rels/chart11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1.xml"/><Relationship Id="rId1" Type="http://schemas.microsoft.com/office/2011/relationships/chartStyle" Target="style111.xml"/></Relationships>
</file>

<file path=word/charts/_rels/chart11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2.xml"/><Relationship Id="rId1" Type="http://schemas.microsoft.com/office/2011/relationships/chartStyle" Target="style112.xml"/></Relationships>
</file>

<file path=word/charts/_rels/chart11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3.xml"/><Relationship Id="rId1" Type="http://schemas.microsoft.com/office/2011/relationships/chartStyle" Target="style113.xml"/></Relationships>
</file>

<file path=word/charts/_rels/chart11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4.xml"/><Relationship Id="rId1" Type="http://schemas.microsoft.com/office/2011/relationships/chartStyle" Target="style114.xml"/></Relationships>
</file>

<file path=word/charts/_rels/chart11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5.xml"/><Relationship Id="rId1" Type="http://schemas.microsoft.com/office/2011/relationships/chartStyle" Target="style115.xml"/></Relationships>
</file>

<file path=word/charts/_rels/chart11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6.xml"/><Relationship Id="rId1" Type="http://schemas.microsoft.com/office/2011/relationships/chartStyle" Target="style116.xml"/></Relationships>
</file>

<file path=word/charts/_rels/chart11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7.xml"/><Relationship Id="rId1" Type="http://schemas.microsoft.com/office/2011/relationships/chartStyle" Target="style117.xml"/></Relationships>
</file>

<file path=word/charts/_rels/chart11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8.xml"/><Relationship Id="rId1" Type="http://schemas.microsoft.com/office/2011/relationships/chartStyle" Target="style118.xml"/></Relationships>
</file>

<file path=word/charts/_rels/chart11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9.xml"/><Relationship Id="rId1" Type="http://schemas.microsoft.com/office/2011/relationships/chartStyle" Target="style119.xml"/></Relationships>
</file>

<file path=word/charts/_rels/chart12.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2.xml"/><Relationship Id="rId1" Type="http://schemas.microsoft.com/office/2011/relationships/chartStyle" Target="style12.xml"/></Relationships>
</file>

<file path=word/charts/_rels/chart12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0.xml"/><Relationship Id="rId1" Type="http://schemas.microsoft.com/office/2011/relationships/chartStyle" Target="style120.xml"/></Relationships>
</file>

<file path=word/charts/_rels/chart12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1.xml"/><Relationship Id="rId1" Type="http://schemas.microsoft.com/office/2011/relationships/chartStyle" Target="style121.xml"/></Relationships>
</file>

<file path=word/charts/_rels/chart12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2.xml"/><Relationship Id="rId1" Type="http://schemas.microsoft.com/office/2011/relationships/chartStyle" Target="style122.xml"/></Relationships>
</file>

<file path=word/charts/_rels/chart12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3.xml"/><Relationship Id="rId1" Type="http://schemas.microsoft.com/office/2011/relationships/chartStyle" Target="style123.xml"/></Relationships>
</file>

<file path=word/charts/_rels/chart12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4.xml"/><Relationship Id="rId1" Type="http://schemas.microsoft.com/office/2011/relationships/chartStyle" Target="style124.xml"/></Relationships>
</file>

<file path=word/charts/_rels/chart12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5.xml"/><Relationship Id="rId1" Type="http://schemas.microsoft.com/office/2011/relationships/chartStyle" Target="style125.xml"/></Relationships>
</file>

<file path=word/charts/_rels/chart12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6.xml"/><Relationship Id="rId1" Type="http://schemas.microsoft.com/office/2011/relationships/chartStyle" Target="style126.xml"/></Relationships>
</file>

<file path=word/charts/_rels/chart12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7.xml"/><Relationship Id="rId1" Type="http://schemas.microsoft.com/office/2011/relationships/chartStyle" Target="style127.xml"/></Relationships>
</file>

<file path=word/charts/_rels/chart12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8.xml"/><Relationship Id="rId1" Type="http://schemas.microsoft.com/office/2011/relationships/chartStyle" Target="style128.xml"/></Relationships>
</file>

<file path=word/charts/_rels/chart12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9.xml"/><Relationship Id="rId1" Type="http://schemas.microsoft.com/office/2011/relationships/chartStyle" Target="style129.xml"/></Relationships>
</file>

<file path=word/charts/_rels/chart1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13.xml"/><Relationship Id="rId1" Type="http://schemas.microsoft.com/office/2011/relationships/chartStyle" Target="style13.xml"/></Relationships>
</file>

<file path=word/charts/_rels/chart13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0.xml"/><Relationship Id="rId1" Type="http://schemas.microsoft.com/office/2011/relationships/chartStyle" Target="style130.xml"/></Relationships>
</file>

<file path=word/charts/_rels/chart13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1.xml"/><Relationship Id="rId1" Type="http://schemas.microsoft.com/office/2011/relationships/chartStyle" Target="style131.xml"/></Relationships>
</file>

<file path=word/charts/_rels/chart13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2.xml"/><Relationship Id="rId1" Type="http://schemas.microsoft.com/office/2011/relationships/chartStyle" Target="style132.xml"/></Relationships>
</file>

<file path=word/charts/_rels/chart13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3.xml"/><Relationship Id="rId1" Type="http://schemas.microsoft.com/office/2011/relationships/chartStyle" Target="style133.xml"/></Relationships>
</file>

<file path=word/charts/_rels/chart13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4.xml"/><Relationship Id="rId1" Type="http://schemas.microsoft.com/office/2011/relationships/chartStyle" Target="style134.xml"/></Relationships>
</file>

<file path=word/charts/_rels/chart13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5.xml"/><Relationship Id="rId1" Type="http://schemas.microsoft.com/office/2011/relationships/chartStyle" Target="style135.xml"/></Relationships>
</file>

<file path=word/charts/_rels/chart13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6.xml"/><Relationship Id="rId1" Type="http://schemas.microsoft.com/office/2011/relationships/chartStyle" Target="style136.xml"/></Relationships>
</file>

<file path=word/charts/_rels/chart13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7.xml"/><Relationship Id="rId1" Type="http://schemas.microsoft.com/office/2011/relationships/chartStyle" Target="style137.xml"/></Relationships>
</file>

<file path=word/charts/_rels/chart13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8.xml"/><Relationship Id="rId1" Type="http://schemas.microsoft.com/office/2011/relationships/chartStyle" Target="style138.xml"/></Relationships>
</file>

<file path=word/charts/_rels/chart13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9.xml"/><Relationship Id="rId1" Type="http://schemas.microsoft.com/office/2011/relationships/chartStyle" Target="style139.xml"/></Relationships>
</file>

<file path=word/charts/_rels/chart14.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4.xml"/><Relationship Id="rId1" Type="http://schemas.microsoft.com/office/2011/relationships/chartStyle" Target="style14.xml"/></Relationships>
</file>

<file path=word/charts/_rels/chart14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0.xml"/><Relationship Id="rId1" Type="http://schemas.microsoft.com/office/2011/relationships/chartStyle" Target="style140.xml"/></Relationships>
</file>

<file path=word/charts/_rels/chart14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1.xml"/><Relationship Id="rId1" Type="http://schemas.microsoft.com/office/2011/relationships/chartStyle" Target="style141.xml"/></Relationships>
</file>

<file path=word/charts/_rels/chart14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2.xml"/><Relationship Id="rId1" Type="http://schemas.microsoft.com/office/2011/relationships/chartStyle" Target="style142.xml"/></Relationships>
</file>

<file path=word/charts/_rels/chart14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3.xml"/><Relationship Id="rId1" Type="http://schemas.microsoft.com/office/2011/relationships/chartStyle" Target="style143.xml"/></Relationships>
</file>

<file path=word/charts/_rels/chart14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4.xml"/><Relationship Id="rId1" Type="http://schemas.microsoft.com/office/2011/relationships/chartStyle" Target="style144.xml"/></Relationships>
</file>

<file path=word/charts/_rels/chart14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5.xml"/><Relationship Id="rId1" Type="http://schemas.microsoft.com/office/2011/relationships/chartStyle" Target="style145.xml"/></Relationships>
</file>

<file path=word/charts/_rels/chart14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6.xml"/><Relationship Id="rId1" Type="http://schemas.microsoft.com/office/2011/relationships/chartStyle" Target="style146.xml"/></Relationships>
</file>

<file path=word/charts/_rels/chart14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7.xml"/><Relationship Id="rId1" Type="http://schemas.microsoft.com/office/2011/relationships/chartStyle" Target="style147.xml"/></Relationships>
</file>

<file path=word/charts/_rels/chart14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8.xml"/><Relationship Id="rId1" Type="http://schemas.microsoft.com/office/2011/relationships/chartStyle" Target="style148.xml"/></Relationships>
</file>

<file path=word/charts/_rels/chart14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9.xml"/><Relationship Id="rId1" Type="http://schemas.microsoft.com/office/2011/relationships/chartStyle" Target="style149.xml"/></Relationships>
</file>

<file path=word/charts/_rels/chart1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4.xml"/><Relationship Id="rId1" Type="http://schemas.microsoft.com/office/2011/relationships/chartStyle" Target="style54.xml"/></Relationships>
</file>

<file path=word/charts/_rels/chart5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5.xml"/><Relationship Id="rId1" Type="http://schemas.microsoft.com/office/2011/relationships/chartStyle" Target="style55.xml"/></Relationships>
</file>

<file path=word/charts/_rels/chart5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6.xml"/><Relationship Id="rId1" Type="http://schemas.microsoft.com/office/2011/relationships/chartStyle" Target="style56.xml"/></Relationships>
</file>

<file path=word/charts/_rels/chart5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7.xml"/><Relationship Id="rId1" Type="http://schemas.microsoft.com/office/2011/relationships/chartStyle" Target="style57.xml"/></Relationships>
</file>

<file path=word/charts/_rels/chart5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8.xml"/><Relationship Id="rId1" Type="http://schemas.microsoft.com/office/2011/relationships/chartStyle" Target="style58.xml"/></Relationships>
</file>

<file path=word/charts/_rels/chart5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9.xml"/><Relationship Id="rId1" Type="http://schemas.microsoft.com/office/2011/relationships/chartStyle" Target="style59.xml"/></Relationships>
</file>

<file path=word/charts/_rels/chart6.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0.xml"/><Relationship Id="rId1" Type="http://schemas.microsoft.com/office/2011/relationships/chartStyle" Target="style60.xml"/></Relationships>
</file>

<file path=word/charts/_rels/chart6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1.xml"/><Relationship Id="rId1" Type="http://schemas.microsoft.com/office/2011/relationships/chartStyle" Target="style61.xml"/></Relationships>
</file>

<file path=word/charts/_rels/chart6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2.xml"/><Relationship Id="rId1" Type="http://schemas.microsoft.com/office/2011/relationships/chartStyle" Target="style62.xml"/></Relationships>
</file>

<file path=word/charts/_rels/chart6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3.xml"/><Relationship Id="rId1" Type="http://schemas.microsoft.com/office/2011/relationships/chartStyle" Target="style63.xml"/></Relationships>
</file>

<file path=word/charts/_rels/chart6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4.xml"/><Relationship Id="rId1" Type="http://schemas.microsoft.com/office/2011/relationships/chartStyle" Target="style64.xml"/></Relationships>
</file>

<file path=word/charts/_rels/chart6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5.xml"/><Relationship Id="rId1" Type="http://schemas.microsoft.com/office/2011/relationships/chartStyle" Target="style65.xml"/></Relationships>
</file>

<file path=word/charts/_rels/chart66.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6.xml"/><Relationship Id="rId1" Type="http://schemas.microsoft.com/office/2011/relationships/chartStyle" Target="style66.xml"/></Relationships>
</file>

<file path=word/charts/_rels/chart67.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7.xml"/><Relationship Id="rId1" Type="http://schemas.microsoft.com/office/2011/relationships/chartStyle" Target="style67.xml"/></Relationships>
</file>

<file path=word/charts/_rels/chart68.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8.xml"/><Relationship Id="rId1" Type="http://schemas.microsoft.com/office/2011/relationships/chartStyle" Target="style68.xml"/></Relationships>
</file>

<file path=word/charts/_rels/chart69.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9.xml"/><Relationship Id="rId1" Type="http://schemas.microsoft.com/office/2011/relationships/chartStyle" Target="style69.xml"/></Relationships>
</file>

<file path=word/charts/_rels/chart7.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0.xml"/><Relationship Id="rId1" Type="http://schemas.microsoft.com/office/2011/relationships/chartStyle" Target="style70.xml"/></Relationships>
</file>

<file path=word/charts/_rels/chart71.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1.xml"/><Relationship Id="rId1" Type="http://schemas.microsoft.com/office/2011/relationships/chartStyle" Target="style71.xml"/></Relationships>
</file>

<file path=word/charts/_rels/chart7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2.xml"/><Relationship Id="rId1" Type="http://schemas.microsoft.com/office/2011/relationships/chartStyle" Target="style72.xml"/></Relationships>
</file>

<file path=word/charts/_rels/chart7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3.xml"/><Relationship Id="rId1" Type="http://schemas.microsoft.com/office/2011/relationships/chartStyle" Target="style73.xml"/></Relationships>
</file>

<file path=word/charts/_rels/chart7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4.xml"/><Relationship Id="rId1" Type="http://schemas.microsoft.com/office/2011/relationships/chartStyle" Target="style74.xml"/></Relationships>
</file>

<file path=word/charts/_rels/chart7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5.xml"/><Relationship Id="rId1" Type="http://schemas.microsoft.com/office/2011/relationships/chartStyle" Target="style75.xml"/></Relationships>
</file>

<file path=word/charts/_rels/chart76.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6.xml"/><Relationship Id="rId1" Type="http://schemas.microsoft.com/office/2011/relationships/chartStyle" Target="style76.xml"/></Relationships>
</file>

<file path=word/charts/_rels/chart77.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7.xml"/><Relationship Id="rId1" Type="http://schemas.microsoft.com/office/2011/relationships/chartStyle" Target="style77.xml"/></Relationships>
</file>

<file path=word/charts/_rels/chart7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8.xml"/><Relationship Id="rId1" Type="http://schemas.microsoft.com/office/2011/relationships/chartStyle" Target="style78.xml"/></Relationships>
</file>

<file path=word/charts/_rels/chart7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9.xml"/><Relationship Id="rId1" Type="http://schemas.microsoft.com/office/2011/relationships/chartStyle" Target="style79.xml"/></Relationships>
</file>

<file path=word/charts/_rels/chart8.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0.xml"/><Relationship Id="rId1" Type="http://schemas.microsoft.com/office/2011/relationships/chartStyle" Target="style80.xml"/></Relationships>
</file>

<file path=word/charts/_rels/chart8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1.xml"/><Relationship Id="rId1" Type="http://schemas.microsoft.com/office/2011/relationships/chartStyle" Target="style81.xml"/></Relationships>
</file>

<file path=word/charts/_rels/chart8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2.xml"/><Relationship Id="rId1" Type="http://schemas.microsoft.com/office/2011/relationships/chartStyle" Target="style82.xml"/></Relationships>
</file>

<file path=word/charts/_rels/chart8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3.xml"/><Relationship Id="rId1" Type="http://schemas.microsoft.com/office/2011/relationships/chartStyle" Target="style83.xml"/></Relationships>
</file>

<file path=word/charts/_rels/chart84.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4.xml"/><Relationship Id="rId1" Type="http://schemas.microsoft.com/office/2011/relationships/chartStyle" Target="style84.xml"/></Relationships>
</file>

<file path=word/charts/_rels/chart85.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5.xml"/><Relationship Id="rId1" Type="http://schemas.microsoft.com/office/2011/relationships/chartStyle" Target="style85.xml"/></Relationships>
</file>

<file path=word/charts/_rels/chart86.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6.xml"/><Relationship Id="rId1" Type="http://schemas.microsoft.com/office/2011/relationships/chartStyle" Target="style86.xml"/></Relationships>
</file>

<file path=word/charts/_rels/chart87.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7.xml"/><Relationship Id="rId1" Type="http://schemas.microsoft.com/office/2011/relationships/chartStyle" Target="style87.xml"/></Relationships>
</file>

<file path=word/charts/_rels/chart88.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8.xml"/><Relationship Id="rId1" Type="http://schemas.microsoft.com/office/2011/relationships/chartStyle" Target="style88.xml"/></Relationships>
</file>

<file path=word/charts/_rels/chart89.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9.xml"/><Relationship Id="rId1" Type="http://schemas.microsoft.com/office/2011/relationships/chartStyle" Target="style89.xml"/></Relationships>
</file>

<file path=word/charts/_rels/chart9.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9.xml"/><Relationship Id="rId1" Type="http://schemas.microsoft.com/office/2011/relationships/chartStyle" Target="style9.xml"/></Relationships>
</file>

<file path=word/charts/_rels/chart90.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0.xml"/><Relationship Id="rId1" Type="http://schemas.microsoft.com/office/2011/relationships/chartStyle" Target="style90.xml"/></Relationships>
</file>

<file path=word/charts/_rels/chart91.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1.xml"/><Relationship Id="rId1" Type="http://schemas.microsoft.com/office/2011/relationships/chartStyle" Target="style91.xml"/></Relationships>
</file>

<file path=word/charts/_rels/chart9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2.xml"/><Relationship Id="rId1" Type="http://schemas.microsoft.com/office/2011/relationships/chartStyle" Target="style92.xml"/></Relationships>
</file>

<file path=word/charts/_rels/chart9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3.xml"/><Relationship Id="rId1" Type="http://schemas.microsoft.com/office/2011/relationships/chartStyle" Target="style93.xml"/></Relationships>
</file>

<file path=word/charts/_rels/chart9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4.xml"/><Relationship Id="rId1" Type="http://schemas.microsoft.com/office/2011/relationships/chartStyle" Target="style94.xml"/></Relationships>
</file>

<file path=word/charts/_rels/chart9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5.xml"/><Relationship Id="rId1" Type="http://schemas.microsoft.com/office/2011/relationships/chartStyle" Target="style95.xml"/></Relationships>
</file>

<file path=word/charts/_rels/chart9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6.xml"/><Relationship Id="rId1" Type="http://schemas.microsoft.com/office/2011/relationships/chartStyle" Target="style96.xml"/></Relationships>
</file>

<file path=word/charts/_rels/chart9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7.xml"/><Relationship Id="rId1" Type="http://schemas.microsoft.com/office/2011/relationships/chartStyle" Target="style97.xml"/></Relationships>
</file>

<file path=word/charts/_rels/chart9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8.xml"/><Relationship Id="rId1" Type="http://schemas.microsoft.com/office/2011/relationships/chartStyle" Target="style98.xml"/></Relationships>
</file>

<file path=word/charts/_rels/chart9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9.xml"/><Relationship Id="rId1" Type="http://schemas.microsoft.com/office/2011/relationships/chartStyle" Target="style9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Wind</c:v>
          </c:tx>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xmlns:c16r2="http://schemas.microsoft.com/office/drawing/2015/06/chart">
            <c:ext xmlns:c16="http://schemas.microsoft.com/office/drawing/2014/chart" uri="{C3380CC4-5D6E-409C-BE32-E72D297353CC}">
              <c16:uniqueId val="{00000000-A9DE-4B9A-825C-11B3B6714312}"/>
            </c:ext>
          </c:extLst>
        </c:ser>
        <c:ser>
          <c:idx val="1"/>
          <c:order val="1"/>
          <c:tx>
            <c:v>Total</c:v>
          </c:tx>
          <c:spPr>
            <a:ln w="28575" cap="rnd">
              <a:solidFill>
                <a:schemeClr val="accent2"/>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5:$AG$5</c:f>
              <c:numCache>
                <c:formatCode>[&gt;0.05]0.0;[=0]\-;\^</c:formatCode>
                <c:ptCount val="31"/>
                <c:pt idx="0">
                  <c:v>11957.328559471731</c:v>
                </c:pt>
                <c:pt idx="1">
                  <c:v>12218.445179529826</c:v>
                </c:pt>
                <c:pt idx="2">
                  <c:v>12329.793579154399</c:v>
                </c:pt>
                <c:pt idx="3">
                  <c:v>12591.721634093255</c:v>
                </c:pt>
                <c:pt idx="4">
                  <c:v>12916.590524635991</c:v>
                </c:pt>
                <c:pt idx="5">
                  <c:v>13375.243963405272</c:v>
                </c:pt>
                <c:pt idx="6">
                  <c:v>13789.249527706444</c:v>
                </c:pt>
                <c:pt idx="7">
                  <c:v>14120.517134509744</c:v>
                </c:pt>
                <c:pt idx="8">
                  <c:v>14502.91924343678</c:v>
                </c:pt>
                <c:pt idx="9">
                  <c:v>14917.763755393564</c:v>
                </c:pt>
                <c:pt idx="10">
                  <c:v>15555.548290631683</c:v>
                </c:pt>
                <c:pt idx="11">
                  <c:v>15788.860610722248</c:v>
                </c:pt>
                <c:pt idx="12">
                  <c:v>16345.484319587606</c:v>
                </c:pt>
                <c:pt idx="13">
                  <c:v>16924.018406002466</c:v>
                </c:pt>
                <c:pt idx="14">
                  <c:v>17726.747512207581</c:v>
                </c:pt>
                <c:pt idx="15">
                  <c:v>18454.118810450738</c:v>
                </c:pt>
                <c:pt idx="16">
                  <c:v>19155.291117648791</c:v>
                </c:pt>
                <c:pt idx="17">
                  <c:v>20045.982995705115</c:v>
                </c:pt>
                <c:pt idx="18">
                  <c:v>20421.6373537822</c:v>
                </c:pt>
                <c:pt idx="19">
                  <c:v>20264.891059648478</c:v>
                </c:pt>
                <c:pt idx="20">
                  <c:v>21570.688861983443</c:v>
                </c:pt>
                <c:pt idx="21">
                  <c:v>22256.995244363818</c:v>
                </c:pt>
                <c:pt idx="22">
                  <c:v>22806.276479940283</c:v>
                </c:pt>
                <c:pt idx="23">
                  <c:v>23435.238212380838</c:v>
                </c:pt>
                <c:pt idx="24">
                  <c:v>24031.707049616718</c:v>
                </c:pt>
                <c:pt idx="25">
                  <c:v>24270.500940949612</c:v>
                </c:pt>
                <c:pt idx="26">
                  <c:v>24915.187108189115</c:v>
                </c:pt>
                <c:pt idx="27">
                  <c:v>25623.892250783552</c:v>
                </c:pt>
                <c:pt idx="28">
                  <c:v>26659.136238092451</c:v>
                </c:pt>
                <c:pt idx="29">
                  <c:v>27000.950850926718</c:v>
                </c:pt>
                <c:pt idx="30">
                  <c:v>26823.248350022292</c:v>
                </c:pt>
              </c:numCache>
            </c:numRef>
          </c:val>
          <c:smooth val="0"/>
          <c:extLst xmlns:c16r2="http://schemas.microsoft.com/office/drawing/2015/06/chart">
            <c:ext xmlns:c16="http://schemas.microsoft.com/office/drawing/2014/chart" uri="{C3380CC4-5D6E-409C-BE32-E72D297353CC}">
              <c16:uniqueId val="{00000001-A9DE-4B9A-825C-11B3B6714312}"/>
            </c:ext>
          </c:extLst>
        </c:ser>
        <c:dLbls>
          <c:showLegendKey val="0"/>
          <c:showVal val="0"/>
          <c:showCatName val="0"/>
          <c:showSerName val="0"/>
          <c:showPercent val="0"/>
          <c:showBubbleSize val="0"/>
        </c:dLbls>
        <c:smooth val="0"/>
        <c:axId val="-1802777152"/>
        <c:axId val="-1802753760"/>
      </c:lineChart>
      <c:catAx>
        <c:axId val="-1802777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3760"/>
        <c:crosses val="autoZero"/>
        <c:auto val="1"/>
        <c:lblAlgn val="ctr"/>
        <c:lblOffset val="100"/>
        <c:noMultiLvlLbl val="0"/>
      </c:catAx>
      <c:valAx>
        <c:axId val="-18027537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7152"/>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urope total electricity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36:$B$61</c:f>
              <c:numCache>
                <c:formatCode>General</c:formatCode>
                <c:ptCount val="26"/>
                <c:pt idx="0">
                  <c:v>3279.5872674551047</c:v>
                </c:pt>
                <c:pt idx="1">
                  <c:v>3353.8645483195742</c:v>
                </c:pt>
                <c:pt idx="2">
                  <c:v>3389.1954359582633</c:v>
                </c:pt>
                <c:pt idx="3">
                  <c:v>3466.419162501134</c:v>
                </c:pt>
                <c:pt idx="4">
                  <c:v>3509.426879354744</c:v>
                </c:pt>
                <c:pt idx="5">
                  <c:v>3620.282802920206</c:v>
                </c:pt>
                <c:pt idx="6">
                  <c:v>3685.09839405308</c:v>
                </c:pt>
                <c:pt idx="7">
                  <c:v>3718.5687734869302</c:v>
                </c:pt>
                <c:pt idx="8">
                  <c:v>3811.5890006202449</c:v>
                </c:pt>
                <c:pt idx="9">
                  <c:v>3898.0596491890105</c:v>
                </c:pt>
                <c:pt idx="10">
                  <c:v>3959.8737967021243</c:v>
                </c:pt>
                <c:pt idx="11">
                  <c:v>4015.7944209034954</c:v>
                </c:pt>
                <c:pt idx="12">
                  <c:v>4064.6933003428198</c:v>
                </c:pt>
                <c:pt idx="13">
                  <c:v>4088.5649178656095</c:v>
                </c:pt>
                <c:pt idx="14">
                  <c:v>3894.6916920245994</c:v>
                </c:pt>
                <c:pt idx="15">
                  <c:v>4065.7631151077262</c:v>
                </c:pt>
                <c:pt idx="16">
                  <c:v>4019.4227670596542</c:v>
                </c:pt>
                <c:pt idx="17">
                  <c:v>4053.1153044757712</c:v>
                </c:pt>
                <c:pt idx="18">
                  <c:v>4022.2013980101078</c:v>
                </c:pt>
                <c:pt idx="19">
                  <c:v>3939.2468151679482</c:v>
                </c:pt>
                <c:pt idx="20">
                  <c:v>3982.6592487862745</c:v>
                </c:pt>
                <c:pt idx="21">
                  <c:v>4021.4099450953349</c:v>
                </c:pt>
                <c:pt idx="22">
                  <c:v>4061.2572954544958</c:v>
                </c:pt>
                <c:pt idx="23">
                  <c:v>4065.5325005176987</c:v>
                </c:pt>
                <c:pt idx="24">
                  <c:v>3992.114841372254</c:v>
                </c:pt>
                <c:pt idx="25">
                  <c:v>3871.3105317782547</c:v>
                </c:pt>
              </c:numCache>
            </c:numRef>
          </c:val>
          <c:smooth val="0"/>
          <c:extLst xmlns:c16r2="http://schemas.microsoft.com/office/drawing/2015/06/chart">
            <c:ext xmlns:c16="http://schemas.microsoft.com/office/drawing/2014/chart" uri="{C3380CC4-5D6E-409C-BE32-E72D297353CC}">
              <c16:uniqueId val="{00000000-6261-48A2-BB87-65602766F4E4}"/>
            </c:ext>
          </c:extLst>
        </c:ser>
        <c:ser>
          <c:idx val="1"/>
          <c:order val="1"/>
          <c:tx>
            <c:v>Regression</c:v>
          </c:tx>
          <c:spPr>
            <a:ln w="28575" cap="rnd">
              <a:solidFill>
                <a:schemeClr val="accent2"/>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36:$C$61</c:f>
              <c:numCache>
                <c:formatCode>General</c:formatCode>
                <c:ptCount val="26"/>
                <c:pt idx="0">
                  <c:v>3502.8774242650106</c:v>
                </c:pt>
                <c:pt idx="1">
                  <c:v>3529.8772112607985</c:v>
                </c:pt>
                <c:pt idx="2">
                  <c:v>3556.8769982565937</c:v>
                </c:pt>
                <c:pt idx="3">
                  <c:v>3583.8767852523815</c:v>
                </c:pt>
                <c:pt idx="4">
                  <c:v>3610.8765722481767</c:v>
                </c:pt>
                <c:pt idx="5">
                  <c:v>3637.8763592439645</c:v>
                </c:pt>
                <c:pt idx="6">
                  <c:v>3664.8761462397597</c:v>
                </c:pt>
                <c:pt idx="7">
                  <c:v>3691.8759332355476</c:v>
                </c:pt>
                <c:pt idx="8">
                  <c:v>3718.8757202313427</c:v>
                </c:pt>
                <c:pt idx="9">
                  <c:v>3745.8755072271306</c:v>
                </c:pt>
                <c:pt idx="10">
                  <c:v>3772.8752942229257</c:v>
                </c:pt>
                <c:pt idx="11">
                  <c:v>3799.8750812187136</c:v>
                </c:pt>
                <c:pt idx="12">
                  <c:v>3826.8748682145088</c:v>
                </c:pt>
                <c:pt idx="13">
                  <c:v>3853.8746552102966</c:v>
                </c:pt>
                <c:pt idx="14">
                  <c:v>3880.8744422060918</c:v>
                </c:pt>
                <c:pt idx="15">
                  <c:v>3907.8742292018796</c:v>
                </c:pt>
                <c:pt idx="16">
                  <c:v>3934.8740161976748</c:v>
                </c:pt>
                <c:pt idx="17">
                  <c:v>3961.8738031934627</c:v>
                </c:pt>
                <c:pt idx="18">
                  <c:v>3988.8735901892578</c:v>
                </c:pt>
                <c:pt idx="19">
                  <c:v>4015.8733771850457</c:v>
                </c:pt>
                <c:pt idx="20">
                  <c:v>4042.8731641808408</c:v>
                </c:pt>
                <c:pt idx="21">
                  <c:v>4069.8729511766287</c:v>
                </c:pt>
                <c:pt idx="22">
                  <c:v>4096.8727381724239</c:v>
                </c:pt>
                <c:pt idx="23">
                  <c:v>4123.8725251682117</c:v>
                </c:pt>
                <c:pt idx="24">
                  <c:v>4150.8723121640069</c:v>
                </c:pt>
                <c:pt idx="25">
                  <c:v>4177.8720991597947</c:v>
                </c:pt>
              </c:numCache>
            </c:numRef>
          </c:val>
          <c:smooth val="0"/>
          <c:extLst xmlns:c16r2="http://schemas.microsoft.com/office/drawing/2015/06/chart">
            <c:ext xmlns:c16="http://schemas.microsoft.com/office/drawing/2014/chart" uri="{C3380CC4-5D6E-409C-BE32-E72D297353CC}">
              <c16:uniqueId val="{00000001-6261-48A2-BB87-65602766F4E4}"/>
            </c:ext>
          </c:extLst>
        </c:ser>
        <c:dLbls>
          <c:showLegendKey val="0"/>
          <c:showVal val="0"/>
          <c:showCatName val="0"/>
          <c:showSerName val="0"/>
          <c:showPercent val="0"/>
          <c:showBubbleSize val="0"/>
        </c:dLbls>
        <c:smooth val="0"/>
        <c:axId val="-1802753216"/>
        <c:axId val="-1802748320"/>
      </c:lineChart>
      <c:catAx>
        <c:axId val="-180275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48320"/>
        <c:crosses val="autoZero"/>
        <c:auto val="1"/>
        <c:lblAlgn val="ctr"/>
        <c:lblOffset val="100"/>
        <c:noMultiLvlLbl val="0"/>
      </c:catAx>
      <c:valAx>
        <c:axId val="-1802748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32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r>
              <a:rPr lang="en-US" sz="1100" baseline="0"/>
              <a:t> </a:t>
            </a:r>
            <a:endParaRPr lang="ru-RU"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38B-45CF-AD7B-2B79EDB5E601}"/>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xmlns:c16r2="http://schemas.microsoft.com/office/drawing/2015/06/chart">
            <c:ext xmlns:c16="http://schemas.microsoft.com/office/drawing/2014/chart" uri="{C3380CC4-5D6E-409C-BE32-E72D297353CC}">
              <c16:uniqueId val="{00000001-738B-45CF-AD7B-2B79EDB5E601}"/>
            </c:ext>
          </c:extLst>
        </c:ser>
        <c:dLbls>
          <c:showLegendKey val="0"/>
          <c:showVal val="0"/>
          <c:showCatName val="0"/>
          <c:showSerName val="0"/>
          <c:showPercent val="0"/>
          <c:showBubbleSize val="0"/>
        </c:dLbls>
        <c:smooth val="0"/>
        <c:axId val="-1763698272"/>
        <c:axId val="-1763685760"/>
      </c:lineChart>
      <c:catAx>
        <c:axId val="-1763698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5760"/>
        <c:crosses val="autoZero"/>
        <c:auto val="1"/>
        <c:lblAlgn val="ctr"/>
        <c:lblOffset val="100"/>
        <c:noMultiLvlLbl val="0"/>
      </c:catAx>
      <c:valAx>
        <c:axId val="-17636857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8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900">
              <a:effectLst/>
            </a:endParaRPr>
          </a:p>
        </c:rich>
      </c:tx>
      <c:layout>
        <c:manualLayout>
          <c:xMode val="edge"/>
          <c:yMode val="edge"/>
          <c:x val="0.289042756752180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A9E3-48DB-866E-08294C34228D}"/>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xmlns:c16r2="http://schemas.microsoft.com/office/drawing/2015/06/chart">
            <c:ext xmlns:c16="http://schemas.microsoft.com/office/drawing/2014/chart" uri="{C3380CC4-5D6E-409C-BE32-E72D297353CC}">
              <c16:uniqueId val="{00000001-A9E3-48DB-866E-08294C34228D}"/>
            </c:ext>
          </c:extLst>
        </c:ser>
        <c:dLbls>
          <c:showLegendKey val="0"/>
          <c:showVal val="0"/>
          <c:showCatName val="0"/>
          <c:showSerName val="0"/>
          <c:showPercent val="0"/>
          <c:showBubbleSize val="0"/>
        </c:dLbls>
        <c:smooth val="0"/>
        <c:axId val="-1763699360"/>
        <c:axId val="-1763679232"/>
      </c:lineChart>
      <c:catAx>
        <c:axId val="-176369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9232"/>
        <c:crosses val="autoZero"/>
        <c:auto val="1"/>
        <c:lblAlgn val="ctr"/>
        <c:lblOffset val="100"/>
        <c:noMultiLvlLbl val="0"/>
      </c:catAx>
      <c:valAx>
        <c:axId val="-17636792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Logistic growth</a:t>
            </a:r>
            <a:r>
              <a:rPr lang="en-US" sz="1000" baseline="0"/>
              <a:t> model training</a:t>
            </a:r>
            <a:r>
              <a:rPr lang="en-US" sz="1000"/>
              <a:t> </a:t>
            </a:r>
            <a:endParaRPr lang="ru-RU"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F37-4B5E-AAA1-8B75B54D8B45}"/>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numCache>
            </c:numRef>
          </c:val>
          <c:smooth val="0"/>
          <c:extLst xmlns:c16r2="http://schemas.microsoft.com/office/drawing/2015/06/chart">
            <c:ext xmlns:c16="http://schemas.microsoft.com/office/drawing/2014/chart" uri="{C3380CC4-5D6E-409C-BE32-E72D297353CC}">
              <c16:uniqueId val="{00000001-1F37-4B5E-AAA1-8B75B54D8B45}"/>
            </c:ext>
          </c:extLst>
        </c:ser>
        <c:dLbls>
          <c:showLegendKey val="0"/>
          <c:showVal val="0"/>
          <c:showCatName val="0"/>
          <c:showSerName val="0"/>
          <c:showPercent val="0"/>
          <c:showBubbleSize val="0"/>
        </c:dLbls>
        <c:smooth val="0"/>
        <c:axId val="-1763682496"/>
        <c:axId val="-1763699904"/>
      </c:lineChart>
      <c:catAx>
        <c:axId val="-1763682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9904"/>
        <c:crosses val="autoZero"/>
        <c:auto val="1"/>
        <c:lblAlgn val="ctr"/>
        <c:lblOffset val="100"/>
        <c:noMultiLvlLbl val="0"/>
      </c:catAx>
      <c:valAx>
        <c:axId val="-17636999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2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B9EA-4A2A-856B-FC62521ACA8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pt idx="25">
                  <c:v>395.75879397499079</c:v>
                </c:pt>
                <c:pt idx="26">
                  <c:v>410.42674702211491</c:v>
                </c:pt>
                <c:pt idx="27">
                  <c:v>422.19913541524255</c:v>
                </c:pt>
                <c:pt idx="28">
                  <c:v>431.50960701256253</c:v>
                </c:pt>
                <c:pt idx="29">
                  <c:v>438.78772262238897</c:v>
                </c:pt>
                <c:pt idx="30">
                  <c:v>444.42547334551142</c:v>
                </c:pt>
                <c:pt idx="31">
                  <c:v>448.76179897235227</c:v>
                </c:pt>
                <c:pt idx="32">
                  <c:v>452.07901663098545</c:v>
                </c:pt>
                <c:pt idx="33">
                  <c:v>454.60608226745791</c:v>
                </c:pt>
                <c:pt idx="34">
                  <c:v>456.52510398105869</c:v>
                </c:pt>
                <c:pt idx="35">
                  <c:v>457.97887336447718</c:v>
                </c:pt>
                <c:pt idx="36">
                  <c:v>459.07817581152108</c:v>
                </c:pt>
                <c:pt idx="37">
                  <c:v>459.90829102016608</c:v>
                </c:pt>
                <c:pt idx="38">
                  <c:v>460.53448085696323</c:v>
                </c:pt>
                <c:pt idx="39">
                  <c:v>461.00646944365388</c:v>
                </c:pt>
                <c:pt idx="40">
                  <c:v>461.36201810757899</c:v>
                </c:pt>
                <c:pt idx="41">
                  <c:v>461.62973285383521</c:v>
                </c:pt>
                <c:pt idx="42">
                  <c:v>461.83124406765745</c:v>
                </c:pt>
                <c:pt idx="43">
                  <c:v>461.98288484623725</c:v>
                </c:pt>
                <c:pt idx="44">
                  <c:v>462.0969754577975</c:v>
                </c:pt>
                <c:pt idx="45">
                  <c:v>462.18280196706814</c:v>
                </c:pt>
                <c:pt idx="46">
                  <c:v>462.24735937393297</c:v>
                </c:pt>
                <c:pt idx="47">
                  <c:v>462.2959145370711</c:v>
                </c:pt>
                <c:pt idx="48">
                  <c:v>462.33243179985806</c:v>
                </c:pt>
                <c:pt idx="49">
                  <c:v>462.35989436214123</c:v>
                </c:pt>
                <c:pt idx="50">
                  <c:v>462.38054668383376</c:v>
                </c:pt>
                <c:pt idx="51">
                  <c:v>462.39607718313897</c:v>
                </c:pt>
                <c:pt idx="52">
                  <c:v>462.40775585527564</c:v>
                </c:pt>
                <c:pt idx="53">
                  <c:v>462.41653788960213</c:v>
                </c:pt>
                <c:pt idx="54">
                  <c:v>462.4231416604344</c:v>
                </c:pt>
              </c:numCache>
            </c:numRef>
          </c:val>
          <c:smooth val="0"/>
          <c:extLst xmlns:c16r2="http://schemas.microsoft.com/office/drawing/2015/06/chart">
            <c:ext xmlns:c16="http://schemas.microsoft.com/office/drawing/2014/chart" uri="{C3380CC4-5D6E-409C-BE32-E72D297353CC}">
              <c16:uniqueId val="{00000001-B9EA-4A2A-856B-FC62521ACA89}"/>
            </c:ext>
          </c:extLst>
        </c:ser>
        <c:dLbls>
          <c:showLegendKey val="0"/>
          <c:showVal val="0"/>
          <c:showCatName val="0"/>
          <c:showSerName val="0"/>
          <c:showPercent val="0"/>
          <c:showBubbleSize val="0"/>
        </c:dLbls>
        <c:smooth val="0"/>
        <c:axId val="-1763689024"/>
        <c:axId val="-1763691200"/>
      </c:lineChart>
      <c:catAx>
        <c:axId val="-1763689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1200"/>
        <c:crosses val="autoZero"/>
        <c:auto val="1"/>
        <c:lblAlgn val="ctr"/>
        <c:lblOffset val="100"/>
        <c:noMultiLvlLbl val="0"/>
      </c:catAx>
      <c:valAx>
        <c:axId val="-17636912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9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F2C-44E2-A1BE-565BEE652C0C}"/>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numCache>
            </c:numRef>
          </c:val>
          <c:smooth val="0"/>
          <c:extLst xmlns:c16r2="http://schemas.microsoft.com/office/drawing/2015/06/chart">
            <c:ext xmlns:c16="http://schemas.microsoft.com/office/drawing/2014/chart" uri="{C3380CC4-5D6E-409C-BE32-E72D297353CC}">
              <c16:uniqueId val="{00000001-9F2C-44E2-A1BE-565BEE652C0C}"/>
            </c:ext>
          </c:extLst>
        </c:ser>
        <c:dLbls>
          <c:showLegendKey val="0"/>
          <c:showVal val="0"/>
          <c:showCatName val="0"/>
          <c:showSerName val="0"/>
          <c:showPercent val="0"/>
          <c:showBubbleSize val="0"/>
        </c:dLbls>
        <c:smooth val="0"/>
        <c:axId val="-1763681952"/>
        <c:axId val="-1763673792"/>
      </c:lineChart>
      <c:catAx>
        <c:axId val="-1763681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3792"/>
        <c:crosses val="autoZero"/>
        <c:auto val="1"/>
        <c:lblAlgn val="ctr"/>
        <c:lblOffset val="100"/>
        <c:noMultiLvlLbl val="0"/>
      </c:catAx>
      <c:valAx>
        <c:axId val="-17636737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1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8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C68-45FA-AD4D-234B3CC1B69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5:$BL$55</c:f>
              <c:numCache>
                <c:formatCode>General</c:formatCode>
                <c:ptCount val="5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pt idx="25">
                  <c:v>383.69287869206448</c:v>
                </c:pt>
                <c:pt idx="26">
                  <c:v>422.65715904561341</c:v>
                </c:pt>
                <c:pt idx="27">
                  <c:v>437.04924150286308</c:v>
                </c:pt>
                <c:pt idx="28">
                  <c:v>449.14682563042953</c:v>
                </c:pt>
                <c:pt idx="29">
                  <c:v>459.34465960916543</c:v>
                </c:pt>
                <c:pt idx="30">
                  <c:v>468.00381732912132</c:v>
                </c:pt>
                <c:pt idx="31">
                  <c:v>475.43740310918707</c:v>
                </c:pt>
                <c:pt idx="32">
                  <c:v>481.90710856083365</c:v>
                </c:pt>
                <c:pt idx="33">
                  <c:v>487.62599609947648</c:v>
                </c:pt>
                <c:pt idx="34">
                  <c:v>492.76426904700577</c:v>
                </c:pt>
                <c:pt idx="35">
                  <c:v>497.45600967215154</c:v>
                </c:pt>
                <c:pt idx="36">
                  <c:v>501.80576106125221</c:v>
                </c:pt>
                <c:pt idx="37">
                  <c:v>505.89441222779737</c:v>
                </c:pt>
                <c:pt idx="38">
                  <c:v>509.78419306048113</c:v>
                </c:pt>
                <c:pt idx="39">
                  <c:v>513.52277395878355</c:v>
                </c:pt>
                <c:pt idx="40">
                  <c:v>517.14655507048724</c:v>
                </c:pt>
                <c:pt idx="41">
                  <c:v>520.6832637266225</c:v>
                </c:pt>
                <c:pt idx="42">
                  <c:v>524.15398241829371</c:v>
                </c:pt>
                <c:pt idx="43">
                  <c:v>527.57471917907287</c:v>
                </c:pt>
                <c:pt idx="44">
                  <c:v>530.95761630984543</c:v>
                </c:pt>
                <c:pt idx="45">
                  <c:v>534.31187659912905</c:v>
                </c:pt>
                <c:pt idx="46">
                  <c:v>537.64447072045459</c:v>
                </c:pt>
                <c:pt idx="47">
                  <c:v>540.96067617096253</c:v>
                </c:pt>
                <c:pt idx="48">
                  <c:v>544.26448710773627</c:v>
                </c:pt>
                <c:pt idx="49">
                  <c:v>547.55892557386653</c:v>
                </c:pt>
                <c:pt idx="50">
                  <c:v>550.84627759186048</c:v>
                </c:pt>
                <c:pt idx="51">
                  <c:v>554.12827211885292</c:v>
                </c:pt>
                <c:pt idx="52">
                  <c:v>557.40621660924785</c:v>
                </c:pt>
                <c:pt idx="53">
                  <c:v>560.68109965845292</c:v>
                </c:pt>
                <c:pt idx="54">
                  <c:v>563.95366869336635</c:v>
                </c:pt>
              </c:numCache>
            </c:numRef>
          </c:val>
          <c:smooth val="0"/>
          <c:extLst xmlns:c16r2="http://schemas.microsoft.com/office/drawing/2015/06/chart">
            <c:ext xmlns:c16="http://schemas.microsoft.com/office/drawing/2014/chart" uri="{C3380CC4-5D6E-409C-BE32-E72D297353CC}">
              <c16:uniqueId val="{00000001-2C68-45FA-AD4D-234B3CC1B69E}"/>
            </c:ext>
          </c:extLst>
        </c:ser>
        <c:dLbls>
          <c:showLegendKey val="0"/>
          <c:showVal val="0"/>
          <c:showCatName val="0"/>
          <c:showSerName val="0"/>
          <c:showPercent val="0"/>
          <c:showBubbleSize val="0"/>
        </c:dLbls>
        <c:smooth val="0"/>
        <c:axId val="-1763695552"/>
        <c:axId val="-1763678688"/>
      </c:lineChart>
      <c:catAx>
        <c:axId val="-1763695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8688"/>
        <c:crosses val="autoZero"/>
        <c:auto val="1"/>
        <c:lblAlgn val="ctr"/>
        <c:lblOffset val="100"/>
        <c:noMultiLvlLbl val="0"/>
      </c:catAx>
      <c:valAx>
        <c:axId val="-17636786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684-445C-BBF5-0BCEDDC618F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5:$AH$55</c:f>
              <c:numCache>
                <c:formatCode>General</c:formatCode>
                <c:ptCount val="2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numCache>
            </c:numRef>
          </c:val>
          <c:smooth val="0"/>
          <c:extLst xmlns:c16r2="http://schemas.microsoft.com/office/drawing/2015/06/chart">
            <c:ext xmlns:c16="http://schemas.microsoft.com/office/drawing/2014/chart" uri="{C3380CC4-5D6E-409C-BE32-E72D297353CC}">
              <c16:uniqueId val="{00000001-1684-445C-BBF5-0BCEDDC618FB}"/>
            </c:ext>
          </c:extLst>
        </c:ser>
        <c:dLbls>
          <c:showLegendKey val="0"/>
          <c:showVal val="0"/>
          <c:showCatName val="0"/>
          <c:showSerName val="0"/>
          <c:showPercent val="0"/>
          <c:showBubbleSize val="0"/>
        </c:dLbls>
        <c:smooth val="0"/>
        <c:axId val="-1763697184"/>
        <c:axId val="-1763677600"/>
      </c:lineChart>
      <c:catAx>
        <c:axId val="-176369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7600"/>
        <c:crosses val="autoZero"/>
        <c:auto val="1"/>
        <c:lblAlgn val="ctr"/>
        <c:lblOffset val="100"/>
        <c:noMultiLvlLbl val="0"/>
      </c:catAx>
      <c:valAx>
        <c:axId val="-17636776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7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FE57-4857-9BEB-20D6220B939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5:$BL$55</c:f>
              <c:numCache>
                <c:formatCode>General</c:formatCode>
                <c:ptCount val="5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pt idx="25">
                  <c:v>390.05349687490684</c:v>
                </c:pt>
                <c:pt idx="26">
                  <c:v>435.52405360108372</c:v>
                </c:pt>
                <c:pt idx="27">
                  <c:v>457.44982593921134</c:v>
                </c:pt>
                <c:pt idx="28">
                  <c:v>478.25716668779711</c:v>
                </c:pt>
                <c:pt idx="29">
                  <c:v>498.1143847386432</c:v>
                </c:pt>
                <c:pt idx="30">
                  <c:v>517.16893826849366</c:v>
                </c:pt>
                <c:pt idx="31">
                  <c:v>535.54446945834934</c:v>
                </c:pt>
                <c:pt idx="32">
                  <c:v>553.3412578046848</c:v>
                </c:pt>
                <c:pt idx="33">
                  <c:v>570.63846895800157</c:v>
                </c:pt>
                <c:pt idx="34">
                  <c:v>587.49715756723458</c:v>
                </c:pt>
                <c:pt idx="35">
                  <c:v>603.96340883351775</c:v>
                </c:pt>
                <c:pt idx="36">
                  <c:v>620.07128846092371</c:v>
                </c:pt>
                <c:pt idx="37">
                  <c:v>635.84544837863848</c:v>
                </c:pt>
                <c:pt idx="38">
                  <c:v>651.30333949823762</c:v>
                </c:pt>
                <c:pt idx="39">
                  <c:v>666.45703920115807</c:v>
                </c:pt>
                <c:pt idx="40">
                  <c:v>681.31472875194106</c:v>
                </c:pt>
                <c:pt idx="41">
                  <c:v>695.88186656484424</c:v>
                </c:pt>
                <c:pt idx="42">
                  <c:v>710.16210481230883</c:v>
                </c:pt>
                <c:pt idx="43">
                  <c:v>724.15799380731164</c:v>
                </c:pt>
                <c:pt idx="44">
                  <c:v>737.87151353933211</c:v>
                </c:pt>
                <c:pt idx="45">
                  <c:v>751.30446613522145</c:v>
                </c:pt>
                <c:pt idx="46">
                  <c:v>764.45875759217608</c:v>
                </c:pt>
                <c:pt idx="47">
                  <c:v>777.33659223011955</c:v>
                </c:pt>
                <c:pt idx="48">
                  <c:v>789.94059905395977</c:v>
                </c:pt>
                <c:pt idx="49">
                  <c:v>802.2739056065659</c:v>
                </c:pt>
                <c:pt idx="50">
                  <c:v>814.34017188000951</c:v>
                </c:pt>
                <c:pt idx="51">
                  <c:v>826.14359436294217</c:v>
                </c:pt>
                <c:pt idx="52">
                  <c:v>837.6888882597467</c:v>
                </c:pt>
                <c:pt idx="53">
                  <c:v>848.9812542499169</c:v>
                </c:pt>
                <c:pt idx="54">
                  <c:v>860.02633480028544</c:v>
                </c:pt>
              </c:numCache>
            </c:numRef>
          </c:val>
          <c:smooth val="0"/>
          <c:extLst xmlns:c16r2="http://schemas.microsoft.com/office/drawing/2015/06/chart">
            <c:ext xmlns:c16="http://schemas.microsoft.com/office/drawing/2014/chart" uri="{C3380CC4-5D6E-409C-BE32-E72D297353CC}">
              <c16:uniqueId val="{00000001-FE57-4857-9BEB-20D6220B939D}"/>
            </c:ext>
          </c:extLst>
        </c:ser>
        <c:dLbls>
          <c:showLegendKey val="0"/>
          <c:showVal val="0"/>
          <c:showCatName val="0"/>
          <c:showSerName val="0"/>
          <c:showPercent val="0"/>
          <c:showBubbleSize val="0"/>
        </c:dLbls>
        <c:smooth val="0"/>
        <c:axId val="-1763675968"/>
        <c:axId val="-1763672704"/>
      </c:lineChart>
      <c:catAx>
        <c:axId val="-176367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2704"/>
        <c:crosses val="autoZero"/>
        <c:auto val="1"/>
        <c:lblAlgn val="ctr"/>
        <c:lblOffset val="100"/>
        <c:noMultiLvlLbl val="0"/>
      </c:catAx>
      <c:valAx>
        <c:axId val="-17636727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D565-4E1E-9060-3347A861095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pt idx="25">
                  <c:v>411.34837845665356</c:v>
                </c:pt>
                <c:pt idx="26">
                  <c:v>436.66533822400788</c:v>
                </c:pt>
                <c:pt idx="27">
                  <c:v>460.51561545358265</c:v>
                </c:pt>
                <c:pt idx="28">
                  <c:v>482.84419087131926</c:v>
                </c:pt>
                <c:pt idx="29">
                  <c:v>503.63218485253179</c:v>
                </c:pt>
                <c:pt idx="30">
                  <c:v>522.89029469846639</c:v>
                </c:pt>
                <c:pt idx="31">
                  <c:v>540.65265248497519</c:v>
                </c:pt>
                <c:pt idx="32">
                  <c:v>556.97128825835875</c:v>
                </c:pt>
                <c:pt idx="33">
                  <c:v>571.91129024957206</c:v>
                </c:pt>
                <c:pt idx="34">
                  <c:v>585.54668588787217</c:v>
                </c:pt>
                <c:pt idx="35">
                  <c:v>597.95702093868385</c:v>
                </c:pt>
                <c:pt idx="36">
                  <c:v>609.22458480043792</c:v>
                </c:pt>
                <c:pt idx="37">
                  <c:v>619.43221376621091</c:v>
                </c:pt>
                <c:pt idx="38">
                  <c:v>628.66159728607522</c:v>
                </c:pt>
                <c:pt idx="39">
                  <c:v>636.99201198976198</c:v>
                </c:pt>
                <c:pt idx="40">
                  <c:v>644.49941212511567</c:v>
                </c:pt>
                <c:pt idx="41">
                  <c:v>651.25581139678457</c:v>
                </c:pt>
                <c:pt idx="42">
                  <c:v>657.32889870334873</c:v>
                </c:pt>
                <c:pt idx="43">
                  <c:v>662.78183811384395</c:v>
                </c:pt>
                <c:pt idx="44">
                  <c:v>667.67321104164716</c:v>
                </c:pt>
                <c:pt idx="45">
                  <c:v>672.0570656323589</c:v>
                </c:pt>
                <c:pt idx="46">
                  <c:v>675.98304470811729</c:v>
                </c:pt>
                <c:pt idx="47">
                  <c:v>679.49656913713181</c:v>
                </c:pt>
                <c:pt idx="48">
                  <c:v>682.63905822782328</c:v>
                </c:pt>
                <c:pt idx="49">
                  <c:v>685.44817272832017</c:v>
                </c:pt>
                <c:pt idx="50">
                  <c:v>687.95806931412255</c:v>
                </c:pt>
                <c:pt idx="51">
                  <c:v>690.19965814977479</c:v>
                </c:pt>
                <c:pt idx="52">
                  <c:v>692.20085729629477</c:v>
                </c:pt>
                <c:pt idx="53">
                  <c:v>693.98683948326163</c:v>
                </c:pt>
                <c:pt idx="54">
                  <c:v>695.58026814464483</c:v>
                </c:pt>
              </c:numCache>
            </c:numRef>
          </c:val>
          <c:smooth val="0"/>
          <c:extLst xmlns:c16r2="http://schemas.microsoft.com/office/drawing/2015/06/chart">
            <c:ext xmlns:c16="http://schemas.microsoft.com/office/drawing/2014/chart" uri="{C3380CC4-5D6E-409C-BE32-E72D297353CC}">
              <c16:uniqueId val="{00000001-D565-4E1E-9060-3347A861095D}"/>
            </c:ext>
          </c:extLst>
        </c:ser>
        <c:dLbls>
          <c:showLegendKey val="0"/>
          <c:showVal val="0"/>
          <c:showCatName val="0"/>
          <c:showSerName val="0"/>
          <c:showPercent val="0"/>
          <c:showBubbleSize val="0"/>
        </c:dLbls>
        <c:smooth val="0"/>
        <c:axId val="-1763702080"/>
        <c:axId val="-1763677056"/>
      </c:lineChart>
      <c:catAx>
        <c:axId val="-1763702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7056"/>
        <c:crosses val="autoZero"/>
        <c:auto val="1"/>
        <c:lblAlgn val="ctr"/>
        <c:lblOffset val="100"/>
        <c:noMultiLvlLbl val="0"/>
      </c:catAx>
      <c:valAx>
        <c:axId val="-17636770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2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DB13-4AAF-B3F9-56FFFCC58A08}"/>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numCache>
            </c:numRef>
          </c:val>
          <c:smooth val="0"/>
          <c:extLst xmlns:c16r2="http://schemas.microsoft.com/office/drawing/2015/06/chart">
            <c:ext xmlns:c16="http://schemas.microsoft.com/office/drawing/2014/chart" uri="{C3380CC4-5D6E-409C-BE32-E72D297353CC}">
              <c16:uniqueId val="{00000001-DB13-4AAF-B3F9-56FFFCC58A08}"/>
            </c:ext>
          </c:extLst>
        </c:ser>
        <c:dLbls>
          <c:showLegendKey val="0"/>
          <c:showVal val="0"/>
          <c:showCatName val="0"/>
          <c:showSerName val="0"/>
          <c:showPercent val="0"/>
          <c:showBubbleSize val="0"/>
        </c:dLbls>
        <c:smooth val="0"/>
        <c:axId val="-1763674880"/>
        <c:axId val="-1763685216"/>
      </c:lineChart>
      <c:catAx>
        <c:axId val="-176367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5216"/>
        <c:crosses val="autoZero"/>
        <c:auto val="1"/>
        <c:lblAlgn val="ctr"/>
        <c:lblOffset val="100"/>
        <c:noMultiLvlLbl val="0"/>
      </c:catAx>
      <c:valAx>
        <c:axId val="-17636852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4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 total generation (TWh)</a:t>
            </a:r>
            <a:endParaRPr lang="ru-RU"/>
          </a:p>
        </c:rich>
      </c:tx>
      <c:layout>
        <c:manualLayout>
          <c:xMode val="edge"/>
          <c:yMode val="edge"/>
          <c:x val="0.30668044619422574"/>
          <c:y val="3.61581920903954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71:$B$96</c:f>
              <c:numCache>
                <c:formatCode>General</c:formatCode>
                <c:ptCount val="26"/>
                <c:pt idx="0">
                  <c:v>4275.5561884487679</c:v>
                </c:pt>
                <c:pt idx="1">
                  <c:v>4391.5987717897888</c:v>
                </c:pt>
                <c:pt idx="2">
                  <c:v>4455.4672148912568</c:v>
                </c:pt>
                <c:pt idx="3">
                  <c:v>4598.8588276484097</c:v>
                </c:pt>
                <c:pt idx="4">
                  <c:v>4703.8499375533911</c:v>
                </c:pt>
                <c:pt idx="5">
                  <c:v>4859.6972742964008</c:v>
                </c:pt>
                <c:pt idx="6">
                  <c:v>4782.4346345142831</c:v>
                </c:pt>
                <c:pt idx="7">
                  <c:v>4927.2897643303531</c:v>
                </c:pt>
                <c:pt idx="8">
                  <c:v>4951.1515550891481</c:v>
                </c:pt>
                <c:pt idx="9">
                  <c:v>5065.5889503359149</c:v>
                </c:pt>
                <c:pt idx="10">
                  <c:v>5194.9977869588347</c:v>
                </c:pt>
                <c:pt idx="11">
                  <c:v>5199.1990426205793</c:v>
                </c:pt>
                <c:pt idx="12">
                  <c:v>5332.1705129239563</c:v>
                </c:pt>
                <c:pt idx="13">
                  <c:v>5294.5059596649744</c:v>
                </c:pt>
                <c:pt idx="14">
                  <c:v>5088.1235176240189</c:v>
                </c:pt>
                <c:pt idx="15">
                  <c:v>5276.829680161859</c:v>
                </c:pt>
                <c:pt idx="16">
                  <c:v>5293.8020100029016</c:v>
                </c:pt>
                <c:pt idx="17">
                  <c:v>5243.5144795593178</c:v>
                </c:pt>
                <c:pt idx="18">
                  <c:v>5283.0917609132375</c:v>
                </c:pt>
                <c:pt idx="19">
                  <c:v>5314.1945857069304</c:v>
                </c:pt>
                <c:pt idx="20">
                  <c:v>5318.3684425366982</c:v>
                </c:pt>
                <c:pt idx="21">
                  <c:v>5331.097285294396</c:v>
                </c:pt>
                <c:pt idx="22">
                  <c:v>5287.7169185814255</c:v>
                </c:pt>
                <c:pt idx="23">
                  <c:v>5452.4571053206073</c:v>
                </c:pt>
                <c:pt idx="24">
                  <c:v>5382.4197809858879</c:v>
                </c:pt>
                <c:pt idx="25">
                  <c:v>5243.6383246846699</c:v>
                </c:pt>
              </c:numCache>
            </c:numRef>
          </c:val>
          <c:smooth val="0"/>
          <c:extLst xmlns:c16r2="http://schemas.microsoft.com/office/drawing/2015/06/chart">
            <c:ext xmlns:c16="http://schemas.microsoft.com/office/drawing/2014/chart" uri="{C3380CC4-5D6E-409C-BE32-E72D297353CC}">
              <c16:uniqueId val="{00000000-D1D8-4DFC-B1FD-36101C82FB5C}"/>
            </c:ext>
          </c:extLst>
        </c:ser>
        <c:ser>
          <c:idx val="1"/>
          <c:order val="1"/>
          <c:tx>
            <c:v>Regression</c:v>
          </c:tx>
          <c:spPr>
            <a:ln w="28575" cap="rnd">
              <a:solidFill>
                <a:schemeClr val="accent2"/>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71:$C$96</c:f>
              <c:numCache>
                <c:formatCode>General</c:formatCode>
                <c:ptCount val="26"/>
                <c:pt idx="0">
                  <c:v>4573.8271578162676</c:v>
                </c:pt>
                <c:pt idx="1">
                  <c:v>4612.682893844627</c:v>
                </c:pt>
                <c:pt idx="2">
                  <c:v>4651.5386298729718</c:v>
                </c:pt>
                <c:pt idx="3">
                  <c:v>4690.3943659013312</c:v>
                </c:pt>
                <c:pt idx="4">
                  <c:v>4729.2501019296906</c:v>
                </c:pt>
                <c:pt idx="5">
                  <c:v>4768.1058379580354</c:v>
                </c:pt>
                <c:pt idx="6">
                  <c:v>4806.9615739863948</c:v>
                </c:pt>
                <c:pt idx="7">
                  <c:v>4845.8173100147396</c:v>
                </c:pt>
                <c:pt idx="8">
                  <c:v>4884.673046043099</c:v>
                </c:pt>
                <c:pt idx="9">
                  <c:v>4923.5287820714584</c:v>
                </c:pt>
                <c:pt idx="10">
                  <c:v>4962.3845180998032</c:v>
                </c:pt>
                <c:pt idx="11">
                  <c:v>5001.2402541281626</c:v>
                </c:pt>
                <c:pt idx="12">
                  <c:v>5040.095990156522</c:v>
                </c:pt>
                <c:pt idx="13">
                  <c:v>5078.9517261848669</c:v>
                </c:pt>
                <c:pt idx="14">
                  <c:v>5117.8074622132262</c:v>
                </c:pt>
                <c:pt idx="15">
                  <c:v>5156.6631982415856</c:v>
                </c:pt>
                <c:pt idx="16">
                  <c:v>5195.5189342699305</c:v>
                </c:pt>
                <c:pt idx="17">
                  <c:v>5234.3746702982899</c:v>
                </c:pt>
                <c:pt idx="18">
                  <c:v>5273.2304063266492</c:v>
                </c:pt>
                <c:pt idx="19">
                  <c:v>5312.0861423549941</c:v>
                </c:pt>
                <c:pt idx="20">
                  <c:v>5350.9418783833535</c:v>
                </c:pt>
                <c:pt idx="21">
                  <c:v>5389.7976144116983</c:v>
                </c:pt>
                <c:pt idx="22">
                  <c:v>5428.6533504400577</c:v>
                </c:pt>
                <c:pt idx="23">
                  <c:v>5467.5090864684171</c:v>
                </c:pt>
                <c:pt idx="24">
                  <c:v>5506.3648224967619</c:v>
                </c:pt>
                <c:pt idx="25">
                  <c:v>5545.2205585251213</c:v>
                </c:pt>
              </c:numCache>
            </c:numRef>
          </c:val>
          <c:smooth val="0"/>
          <c:extLst xmlns:c16r2="http://schemas.microsoft.com/office/drawing/2015/06/chart">
            <c:ext xmlns:c16="http://schemas.microsoft.com/office/drawing/2014/chart" uri="{C3380CC4-5D6E-409C-BE32-E72D297353CC}">
              <c16:uniqueId val="{00000001-D1D8-4DFC-B1FD-36101C82FB5C}"/>
            </c:ext>
          </c:extLst>
        </c:ser>
        <c:dLbls>
          <c:showLegendKey val="0"/>
          <c:showVal val="0"/>
          <c:showCatName val="0"/>
          <c:showSerName val="0"/>
          <c:showPercent val="0"/>
          <c:showBubbleSize val="0"/>
        </c:dLbls>
        <c:smooth val="0"/>
        <c:axId val="-1802763552"/>
        <c:axId val="-1802760288"/>
      </c:lineChart>
      <c:catAx>
        <c:axId val="-180276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0288"/>
        <c:crosses val="autoZero"/>
        <c:auto val="1"/>
        <c:lblAlgn val="ctr"/>
        <c:lblOffset val="100"/>
        <c:noMultiLvlLbl val="0"/>
      </c:catAx>
      <c:valAx>
        <c:axId val="-1802760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35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75AF-4418-841F-B15FB919223F}"/>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5:$AH$55</c:f>
              <c:numCache>
                <c:formatCode>General</c:formatCode>
                <c:ptCount val="2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numCache>
            </c:numRef>
          </c:val>
          <c:smooth val="0"/>
          <c:extLst xmlns:c16r2="http://schemas.microsoft.com/office/drawing/2015/06/chart">
            <c:ext xmlns:c16="http://schemas.microsoft.com/office/drawing/2014/chart" uri="{C3380CC4-5D6E-409C-BE32-E72D297353CC}">
              <c16:uniqueId val="{00000001-75AF-4418-841F-B15FB919223F}"/>
            </c:ext>
          </c:extLst>
        </c:ser>
        <c:dLbls>
          <c:showLegendKey val="0"/>
          <c:showVal val="0"/>
          <c:showCatName val="0"/>
          <c:showSerName val="0"/>
          <c:showPercent val="0"/>
          <c:showBubbleSize val="0"/>
        </c:dLbls>
        <c:smooth val="0"/>
        <c:axId val="-1763681408"/>
        <c:axId val="-1763697728"/>
      </c:lineChart>
      <c:catAx>
        <c:axId val="-17636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7728"/>
        <c:crosses val="autoZero"/>
        <c:auto val="1"/>
        <c:lblAlgn val="ctr"/>
        <c:lblOffset val="100"/>
        <c:noMultiLvlLbl val="0"/>
      </c:catAx>
      <c:valAx>
        <c:axId val="-17636977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06E-4506-BA28-231431F2ABE8}"/>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5:$BL$55</c:f>
              <c:numCache>
                <c:formatCode>General</c:formatCode>
                <c:ptCount val="5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pt idx="25">
                  <c:v>398.11087973851784</c:v>
                </c:pt>
                <c:pt idx="26">
                  <c:v>448.29552713106972</c:v>
                </c:pt>
                <c:pt idx="27">
                  <c:v>474.49512834150397</c:v>
                </c:pt>
                <c:pt idx="28">
                  <c:v>499.35982402098239</c:v>
                </c:pt>
                <c:pt idx="29">
                  <c:v>522.86508996332964</c:v>
                </c:pt>
                <c:pt idx="30">
                  <c:v>545.0146755543584</c:v>
                </c:pt>
                <c:pt idx="31">
                  <c:v>565.83469970268425</c:v>
                </c:pt>
                <c:pt idx="32">
                  <c:v>585.36836567506998</c:v>
                </c:pt>
                <c:pt idx="33">
                  <c:v>603.67136959577476</c:v>
                </c:pt>
                <c:pt idx="34">
                  <c:v>620.80801384608844</c:v>
                </c:pt>
                <c:pt idx="35">
                  <c:v>636.84799434153524</c:v>
                </c:pt>
                <c:pt idx="36">
                  <c:v>651.86380501924168</c:v>
                </c:pt>
                <c:pt idx="37">
                  <c:v>665.92868956392113</c:v>
                </c:pt>
                <c:pt idx="38">
                  <c:v>679.11506581363597</c:v>
                </c:pt>
                <c:pt idx="39">
                  <c:v>691.49334951432672</c:v>
                </c:pt>
                <c:pt idx="40">
                  <c:v>703.13110892059547</c:v>
                </c:pt>
                <c:pt idx="41">
                  <c:v>714.09248855058695</c:v>
                </c:pt>
                <c:pt idx="42">
                  <c:v>724.43784806202018</c:v>
                </c:pt>
                <c:pt idx="43">
                  <c:v>734.2235699701157</c:v>
                </c:pt>
                <c:pt idx="44">
                  <c:v>743.50199730455529</c:v>
                </c:pt>
                <c:pt idx="45">
                  <c:v>752.32146903356431</c:v>
                </c:pt>
                <c:pt idx="46">
                  <c:v>760.72642704203508</c:v>
                </c:pt>
                <c:pt idx="47">
                  <c:v>768.75757360425655</c:v>
                </c:pt>
                <c:pt idx="48">
                  <c:v>776.45206266593459</c:v>
                </c:pt>
                <c:pt idx="49">
                  <c:v>783.84371190481443</c:v>
                </c:pt>
                <c:pt idx="50">
                  <c:v>790.96322555125801</c:v>
                </c:pt>
                <c:pt idx="51">
                  <c:v>797.83842040207833</c:v>
                </c:pt>
                <c:pt idx="52">
                  <c:v>804.49444943450453</c:v>
                </c:pt>
                <c:pt idx="53">
                  <c:v>810.95401899791386</c:v>
                </c:pt>
                <c:pt idx="54">
                  <c:v>817.23759679745331</c:v>
                </c:pt>
              </c:numCache>
            </c:numRef>
          </c:val>
          <c:smooth val="0"/>
          <c:extLst xmlns:c16r2="http://schemas.microsoft.com/office/drawing/2015/06/chart">
            <c:ext xmlns:c16="http://schemas.microsoft.com/office/drawing/2014/chart" uri="{C3380CC4-5D6E-409C-BE32-E72D297353CC}">
              <c16:uniqueId val="{00000001-406E-4506-BA28-231431F2ABE8}"/>
            </c:ext>
          </c:extLst>
        </c:ser>
        <c:dLbls>
          <c:showLegendKey val="0"/>
          <c:showVal val="0"/>
          <c:showCatName val="0"/>
          <c:showSerName val="0"/>
          <c:showPercent val="0"/>
          <c:showBubbleSize val="0"/>
        </c:dLbls>
        <c:smooth val="0"/>
        <c:axId val="-1763684672"/>
        <c:axId val="-1763673248"/>
      </c:lineChart>
      <c:catAx>
        <c:axId val="-176368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3248"/>
        <c:crosses val="autoZero"/>
        <c:auto val="1"/>
        <c:lblAlgn val="ctr"/>
        <c:lblOffset val="100"/>
        <c:noMultiLvlLbl val="0"/>
      </c:catAx>
      <c:valAx>
        <c:axId val="-17636732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EA30-4AE4-9C08-37891F974F35}"/>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5:$AH$55</c:f>
              <c:numCache>
                <c:formatCode>General</c:formatCode>
                <c:ptCount val="2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numCache>
            </c:numRef>
          </c:val>
          <c:smooth val="0"/>
          <c:extLst xmlns:c16r2="http://schemas.microsoft.com/office/drawing/2015/06/chart">
            <c:ext xmlns:c16="http://schemas.microsoft.com/office/drawing/2014/chart" uri="{C3380CC4-5D6E-409C-BE32-E72D297353CC}">
              <c16:uniqueId val="{00000001-EA30-4AE4-9C08-37891F974F35}"/>
            </c:ext>
          </c:extLst>
        </c:ser>
        <c:dLbls>
          <c:showLegendKey val="0"/>
          <c:showVal val="0"/>
          <c:showCatName val="0"/>
          <c:showSerName val="0"/>
          <c:showPercent val="0"/>
          <c:showBubbleSize val="0"/>
        </c:dLbls>
        <c:smooth val="0"/>
        <c:axId val="-1763686848"/>
        <c:axId val="-1763694464"/>
      </c:lineChart>
      <c:catAx>
        <c:axId val="-176368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4464"/>
        <c:crosses val="autoZero"/>
        <c:auto val="1"/>
        <c:lblAlgn val="ctr"/>
        <c:lblOffset val="100"/>
        <c:noMultiLvlLbl val="0"/>
      </c:catAx>
      <c:valAx>
        <c:axId val="-17636944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95B-4420-B107-0A2E7E7FEEAE}"/>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5:$BL$55</c:f>
              <c:numCache>
                <c:formatCode>General</c:formatCode>
                <c:ptCount val="5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pt idx="25">
                  <c:v>400.27981915460373</c:v>
                </c:pt>
                <c:pt idx="26">
                  <c:v>452.60919447252007</c:v>
                </c:pt>
                <c:pt idx="27">
                  <c:v>481.42855001505416</c:v>
                </c:pt>
                <c:pt idx="28">
                  <c:v>509.52558788128965</c:v>
                </c:pt>
                <c:pt idx="29">
                  <c:v>536.87269086199046</c:v>
                </c:pt>
                <c:pt idx="30">
                  <c:v>563.45685145576044</c:v>
                </c:pt>
                <c:pt idx="31">
                  <c:v>589.27620441754812</c:v>
                </c:pt>
                <c:pt idx="32">
                  <c:v>614.33717543078933</c:v>
                </c:pt>
                <c:pt idx="33">
                  <c:v>638.6521876398325</c:v>
                </c:pt>
                <c:pt idx="34">
                  <c:v>662.23785425785309</c:v>
                </c:pt>
                <c:pt idx="35">
                  <c:v>685.11358226069387</c:v>
                </c:pt>
                <c:pt idx="36">
                  <c:v>707.30051530356445</c:v>
                </c:pt>
                <c:pt idx="37">
                  <c:v>728.82075063581544</c:v>
                </c:pt>
                <c:pt idx="38">
                  <c:v>749.69677303543347</c:v>
                </c:pt>
                <c:pt idx="39">
                  <c:v>769.95105741692578</c:v>
                </c:pt>
                <c:pt idx="40">
                  <c:v>789.60580004832866</c:v>
                </c:pt>
                <c:pt idx="41">
                  <c:v>808.68274584330516</c:v>
                </c:pt>
                <c:pt idx="42">
                  <c:v>827.20308579080699</c:v>
                </c:pt>
                <c:pt idx="43">
                  <c:v>845.18740420459858</c:v>
                </c:pt>
                <c:pt idx="44">
                  <c:v>862.65566015722186</c:v>
                </c:pt>
                <c:pt idx="45">
                  <c:v>879.6271912910687</c:v>
                </c:pt>
                <c:pt idx="46">
                  <c:v>896.1207312766353</c:v>
                </c:pt>
                <c:pt idx="47">
                  <c:v>912.15443462287703</c:v>
                </c:pt>
                <c:pt idx="48">
                  <c:v>927.74590444053024</c:v>
                </c:pt>
                <c:pt idx="49">
                  <c:v>942.91222021134024</c:v>
                </c:pt>
                <c:pt idx="50">
                  <c:v>957.66996370806146</c:v>
                </c:pt>
                <c:pt idx="51">
                  <c:v>972.03524201371965</c:v>
                </c:pt>
                <c:pt idx="52">
                  <c:v>986.02370716514861</c:v>
                </c:pt>
                <c:pt idx="53">
                  <c:v>999.65057234542383</c:v>
                </c:pt>
                <c:pt idx="54">
                  <c:v>1012.9306248141809</c:v>
                </c:pt>
              </c:numCache>
            </c:numRef>
          </c:val>
          <c:smooth val="0"/>
          <c:extLst xmlns:c16r2="http://schemas.microsoft.com/office/drawing/2015/06/chart">
            <c:ext xmlns:c16="http://schemas.microsoft.com/office/drawing/2014/chart" uri="{C3380CC4-5D6E-409C-BE32-E72D297353CC}">
              <c16:uniqueId val="{00000001-495B-4420-B107-0A2E7E7FEEAE}"/>
            </c:ext>
          </c:extLst>
        </c:ser>
        <c:dLbls>
          <c:showLegendKey val="0"/>
          <c:showVal val="0"/>
          <c:showCatName val="0"/>
          <c:showSerName val="0"/>
          <c:showPercent val="0"/>
          <c:showBubbleSize val="0"/>
        </c:dLbls>
        <c:smooth val="0"/>
        <c:axId val="-1763692832"/>
        <c:axId val="-1763684128"/>
      </c:lineChart>
      <c:catAx>
        <c:axId val="-176369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4128"/>
        <c:crosses val="autoZero"/>
        <c:auto val="1"/>
        <c:lblAlgn val="ctr"/>
        <c:lblOffset val="100"/>
        <c:noMultiLvlLbl val="0"/>
      </c:catAx>
      <c:valAx>
        <c:axId val="-17636841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EF71-459A-81E7-834A09B3BCC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xmlns:c16r2="http://schemas.microsoft.com/office/drawing/2015/06/chart">
            <c:ext xmlns:c16="http://schemas.microsoft.com/office/drawing/2014/chart" uri="{C3380CC4-5D6E-409C-BE32-E72D297353CC}">
              <c16:uniqueId val="{00000001-EF71-459A-81E7-834A09B3BCC6}"/>
            </c:ext>
          </c:extLst>
        </c:ser>
        <c:dLbls>
          <c:showLegendKey val="0"/>
          <c:showVal val="0"/>
          <c:showCatName val="0"/>
          <c:showSerName val="0"/>
          <c:showPercent val="0"/>
          <c:showBubbleSize val="0"/>
        </c:dLbls>
        <c:smooth val="0"/>
        <c:axId val="-1763702624"/>
        <c:axId val="-1763701536"/>
      </c:lineChart>
      <c:catAx>
        <c:axId val="-176370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1536"/>
        <c:crosses val="autoZero"/>
        <c:auto val="1"/>
        <c:lblAlgn val="ctr"/>
        <c:lblOffset val="100"/>
        <c:noMultiLvlLbl val="0"/>
      </c:catAx>
      <c:valAx>
        <c:axId val="-176370153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2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7CEC-4529-B3E5-38FC2925E39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pt idx="25">
                  <c:v>88.580192810056332</c:v>
                </c:pt>
                <c:pt idx="26">
                  <c:v>90.981160699693248</c:v>
                </c:pt>
                <c:pt idx="27">
                  <c:v>92.196403337579028</c:v>
                </c:pt>
                <c:pt idx="28">
                  <c:v>92.786331402127814</c:v>
                </c:pt>
                <c:pt idx="29">
                  <c:v>93.066608675243117</c:v>
                </c:pt>
                <c:pt idx="30">
                  <c:v>93.198373007350853</c:v>
                </c:pt>
                <c:pt idx="31">
                  <c:v>93.26000735587067</c:v>
                </c:pt>
                <c:pt idx="32">
                  <c:v>93.288769308554038</c:v>
                </c:pt>
                <c:pt idx="33">
                  <c:v>93.30217631882914</c:v>
                </c:pt>
                <c:pt idx="34">
                  <c:v>93.308422585099223</c:v>
                </c:pt>
                <c:pt idx="35">
                  <c:v>93.311331989764568</c:v>
                </c:pt>
                <c:pt idx="36">
                  <c:v>93.312686988482056</c:v>
                </c:pt>
                <c:pt idx="37">
                  <c:v>93.313318019732137</c:v>
                </c:pt>
                <c:pt idx="38">
                  <c:v>93.313611887696595</c:v>
                </c:pt>
                <c:pt idx="39">
                  <c:v>93.313748738919799</c:v>
                </c:pt>
                <c:pt idx="40">
                  <c:v>93.313812468758954</c:v>
                </c:pt>
                <c:pt idx="41">
                  <c:v>93.313842146845047</c:v>
                </c:pt>
                <c:pt idx="42">
                  <c:v>93.313855967494732</c:v>
                </c:pt>
                <c:pt idx="43">
                  <c:v>93.313862403565281</c:v>
                </c:pt>
                <c:pt idx="44">
                  <c:v>93.31386540074665</c:v>
                </c:pt>
                <c:pt idx="45">
                  <c:v>93.313866796488824</c:v>
                </c:pt>
                <c:pt idx="46">
                  <c:v>93.313867446464883</c:v>
                </c:pt>
                <c:pt idx="47">
                  <c:v>93.313867749148898</c:v>
                </c:pt>
                <c:pt idx="48">
                  <c:v>93.313867890104262</c:v>
                </c:pt>
                <c:pt idx="49">
                  <c:v>93.313867955745053</c:v>
                </c:pt>
                <c:pt idx="50">
                  <c:v>93.313867986312971</c:v>
                </c:pt>
                <c:pt idx="51">
                  <c:v>93.313868000547998</c:v>
                </c:pt>
                <c:pt idx="52">
                  <c:v>93.313868007177035</c:v>
                </c:pt>
                <c:pt idx="53">
                  <c:v>93.313868010264059</c:v>
                </c:pt>
                <c:pt idx="54">
                  <c:v>93.313868011701658</c:v>
                </c:pt>
              </c:numCache>
            </c:numRef>
          </c:val>
          <c:smooth val="0"/>
          <c:extLst xmlns:c16r2="http://schemas.microsoft.com/office/drawing/2015/06/chart">
            <c:ext xmlns:c16="http://schemas.microsoft.com/office/drawing/2014/chart" uri="{C3380CC4-5D6E-409C-BE32-E72D297353CC}">
              <c16:uniqueId val="{00000001-7CEC-4529-B3E5-38FC2925E394}"/>
            </c:ext>
          </c:extLst>
        </c:ser>
        <c:dLbls>
          <c:showLegendKey val="0"/>
          <c:showVal val="0"/>
          <c:showCatName val="0"/>
          <c:showSerName val="0"/>
          <c:showPercent val="0"/>
          <c:showBubbleSize val="0"/>
        </c:dLbls>
        <c:smooth val="0"/>
        <c:axId val="-1763700992"/>
        <c:axId val="-1763686304"/>
      </c:lineChart>
      <c:catAx>
        <c:axId val="-176370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6304"/>
        <c:crosses val="autoZero"/>
        <c:auto val="1"/>
        <c:lblAlgn val="ctr"/>
        <c:lblOffset val="100"/>
        <c:noMultiLvlLbl val="0"/>
      </c:catAx>
      <c:valAx>
        <c:axId val="-176368630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9378-4A3A-9C33-3D55C046E919}"/>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8:$BL$78</c:f>
              <c:numCache>
                <c:formatCode>General</c:formatCode>
                <c:ptCount val="5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pt idx="25">
                  <c:v>90.834633348175757</c:v>
                </c:pt>
                <c:pt idx="26">
                  <c:v>98.016043940354237</c:v>
                </c:pt>
                <c:pt idx="27">
                  <c:v>103.24050259213658</c:v>
                </c:pt>
                <c:pt idx="28">
                  <c:v>107.15937740754707</c:v>
                </c:pt>
                <c:pt idx="29">
                  <c:v>110.30483000670473</c:v>
                </c:pt>
                <c:pt idx="30">
                  <c:v>113.0230123749877</c:v>
                </c:pt>
                <c:pt idx="31">
                  <c:v>115.51415769381413</c:v>
                </c:pt>
                <c:pt idx="32">
                  <c:v>117.88717565470051</c:v>
                </c:pt>
                <c:pt idx="33">
                  <c:v>120.19941883251485</c:v>
                </c:pt>
                <c:pt idx="34">
                  <c:v>122.480575474712</c:v>
                </c:pt>
                <c:pt idx="35">
                  <c:v>124.74587027258988</c:v>
                </c:pt>
                <c:pt idx="36">
                  <c:v>127.0030691608642</c:v>
                </c:pt>
                <c:pt idx="37">
                  <c:v>129.25612088780389</c:v>
                </c:pt>
                <c:pt idx="38">
                  <c:v>131.50702954797845</c:v>
                </c:pt>
                <c:pt idx="39">
                  <c:v>133.75681147273406</c:v>
                </c:pt>
                <c:pt idx="40">
                  <c:v>136.00598232171356</c:v>
                </c:pt>
                <c:pt idx="41">
                  <c:v>138.25480436772932</c:v>
                </c:pt>
                <c:pt idx="42">
                  <c:v>140.50341178247197</c:v>
                </c:pt>
                <c:pt idx="43">
                  <c:v>142.75187400662855</c:v>
                </c:pt>
                <c:pt idx="44">
                  <c:v>145.00022775799636</c:v>
                </c:pt>
                <c:pt idx="45">
                  <c:v>147.2484931800937</c:v>
                </c:pt>
                <c:pt idx="46">
                  <c:v>149.49668198254946</c:v>
                </c:pt>
                <c:pt idx="47">
                  <c:v>151.74480154312323</c:v>
                </c:pt>
                <c:pt idx="48">
                  <c:v>153.99285697566489</c:v>
                </c:pt>
                <c:pt idx="49">
                  <c:v>156.24085217455837</c:v>
                </c:pt>
                <c:pt idx="50">
                  <c:v>158.48879034450601</c:v>
                </c:pt>
                <c:pt idx="51">
                  <c:v>160.7366742715771</c:v>
                </c:pt>
                <c:pt idx="52">
                  <c:v>162.98450646410615</c:v>
                </c:pt>
                <c:pt idx="53">
                  <c:v>165.23228922799089</c:v>
                </c:pt>
                <c:pt idx="54">
                  <c:v>167.48002470877501</c:v>
                </c:pt>
              </c:numCache>
            </c:numRef>
          </c:val>
          <c:smooth val="0"/>
          <c:extLst xmlns:c16r2="http://schemas.microsoft.com/office/drawing/2015/06/chart">
            <c:ext xmlns:c16="http://schemas.microsoft.com/office/drawing/2014/chart" uri="{C3380CC4-5D6E-409C-BE32-E72D297353CC}">
              <c16:uniqueId val="{00000001-9378-4A3A-9C33-3D55C046E919}"/>
            </c:ext>
          </c:extLst>
        </c:ser>
        <c:dLbls>
          <c:showLegendKey val="0"/>
          <c:showVal val="0"/>
          <c:showCatName val="0"/>
          <c:showSerName val="0"/>
          <c:showPercent val="0"/>
          <c:showBubbleSize val="0"/>
        </c:dLbls>
        <c:smooth val="0"/>
        <c:axId val="-1763696640"/>
        <c:axId val="-1763693920"/>
      </c:lineChart>
      <c:catAx>
        <c:axId val="-1763696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3920"/>
        <c:crosses val="autoZero"/>
        <c:auto val="1"/>
        <c:lblAlgn val="ctr"/>
        <c:lblOffset val="100"/>
        <c:noMultiLvlLbl val="0"/>
      </c:catAx>
      <c:valAx>
        <c:axId val="-176369392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43CC-47CD-9EAF-E1A24B8CDE1D}"/>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8:$AH$78</c:f>
              <c:numCache>
                <c:formatCode>General</c:formatCode>
                <c:ptCount val="2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numCache>
            </c:numRef>
          </c:val>
          <c:smooth val="0"/>
          <c:extLst xmlns:c16r2="http://schemas.microsoft.com/office/drawing/2015/06/chart">
            <c:ext xmlns:c16="http://schemas.microsoft.com/office/drawing/2014/chart" uri="{C3380CC4-5D6E-409C-BE32-E72D297353CC}">
              <c16:uniqueId val="{00000001-43CC-47CD-9EAF-E1A24B8CDE1D}"/>
            </c:ext>
          </c:extLst>
        </c:ser>
        <c:dLbls>
          <c:showLegendKey val="0"/>
          <c:showVal val="0"/>
          <c:showCatName val="0"/>
          <c:showSerName val="0"/>
          <c:showPercent val="0"/>
          <c:showBubbleSize val="0"/>
        </c:dLbls>
        <c:smooth val="0"/>
        <c:axId val="-1763687936"/>
        <c:axId val="-1763693376"/>
      </c:lineChart>
      <c:catAx>
        <c:axId val="-176368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3376"/>
        <c:crosses val="autoZero"/>
        <c:auto val="1"/>
        <c:lblAlgn val="ctr"/>
        <c:lblOffset val="100"/>
        <c:noMultiLvlLbl val="0"/>
      </c:catAx>
      <c:valAx>
        <c:axId val="-176369337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FBB-4837-B9D5-51BF57DDA08A}"/>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2:$BL$82</c:f>
              <c:numCache>
                <c:formatCode>General</c:formatCode>
                <c:ptCount val="5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pt idx="25">
                  <c:v>89.949471822358504</c:v>
                </c:pt>
                <c:pt idx="26">
                  <c:v>99.036045689139002</c:v>
                </c:pt>
                <c:pt idx="27">
                  <c:v>106.89812301943064</c:v>
                </c:pt>
                <c:pt idx="28">
                  <c:v>113.90776017104105</c:v>
                </c:pt>
                <c:pt idx="29">
                  <c:v>120.3952369984398</c:v>
                </c:pt>
                <c:pt idx="30">
                  <c:v>126.59496039014522</c:v>
                </c:pt>
                <c:pt idx="31">
                  <c:v>132.65392895826267</c:v>
                </c:pt>
                <c:pt idx="32">
                  <c:v>138.65705078181162</c:v>
                </c:pt>
                <c:pt idx="33">
                  <c:v>144.64989212174984</c:v>
                </c:pt>
                <c:pt idx="34">
                  <c:v>150.65457218720101</c:v>
                </c:pt>
                <c:pt idx="35">
                  <c:v>156.67975486014674</c:v>
                </c:pt>
                <c:pt idx="36">
                  <c:v>162.72660893950263</c:v>
                </c:pt>
                <c:pt idx="37">
                  <c:v>168.79226570995826</c:v>
                </c:pt>
                <c:pt idx="38">
                  <c:v>174.87179427356361</c:v>
                </c:pt>
                <c:pt idx="39">
                  <c:v>180.95932084865871</c:v>
                </c:pt>
                <c:pt idx="40">
                  <c:v>187.04866045421934</c:v>
                </c:pt>
                <c:pt idx="41">
                  <c:v>193.13367267220255</c:v>
                </c:pt>
                <c:pt idx="42">
                  <c:v>199.20846138759686</c:v>
                </c:pt>
                <c:pt idx="43">
                  <c:v>205.26748580092379</c:v>
                </c:pt>
                <c:pt idx="44">
                  <c:v>211.30562029024824</c:v>
                </c:pt>
                <c:pt idx="45">
                  <c:v>217.31818408841514</c:v>
                </c:pt>
                <c:pt idx="46">
                  <c:v>223.30095253413452</c:v>
                </c:pt>
                <c:pt idx="47">
                  <c:v>229.25015658691069</c:v>
                </c:pt>
                <c:pt idx="48">
                  <c:v>235.16247451852058</c:v>
                </c:pt>
                <c:pt idx="49">
                  <c:v>241.03501817356192</c:v>
                </c:pt>
                <c:pt idx="50">
                  <c:v>246.86531535471414</c:v>
                </c:pt>
                <c:pt idx="51">
                  <c:v>252.65128941928114</c:v>
                </c:pt>
                <c:pt idx="52">
                  <c:v>258.39123690059142</c:v>
                </c:pt>
                <c:pt idx="53">
                  <c:v>264.08380379842242</c:v>
                </c:pt>
                <c:pt idx="54">
                  <c:v>269.72796106772387</c:v>
                </c:pt>
              </c:numCache>
            </c:numRef>
          </c:val>
          <c:smooth val="0"/>
          <c:extLst xmlns:c16r2="http://schemas.microsoft.com/office/drawing/2015/06/chart">
            <c:ext xmlns:c16="http://schemas.microsoft.com/office/drawing/2014/chart" uri="{C3380CC4-5D6E-409C-BE32-E72D297353CC}">
              <c16:uniqueId val="{00000001-2FBB-4837-B9D5-51BF57DDA08A}"/>
            </c:ext>
          </c:extLst>
        </c:ser>
        <c:dLbls>
          <c:showLegendKey val="0"/>
          <c:showVal val="0"/>
          <c:showCatName val="0"/>
          <c:showSerName val="0"/>
          <c:showPercent val="0"/>
          <c:showBubbleSize val="0"/>
        </c:dLbls>
        <c:smooth val="0"/>
        <c:axId val="-1763692288"/>
        <c:axId val="-1763691744"/>
      </c:lineChart>
      <c:catAx>
        <c:axId val="-1763692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1744"/>
        <c:crosses val="autoZero"/>
        <c:auto val="1"/>
        <c:lblAlgn val="ctr"/>
        <c:lblOffset val="100"/>
        <c:noMultiLvlLbl val="0"/>
      </c:catAx>
      <c:valAx>
        <c:axId val="-176369174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2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37B-4E7D-99AE-366BA63804AB}"/>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2:$AH$82</c:f>
              <c:numCache>
                <c:formatCode>General</c:formatCode>
                <c:ptCount val="2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numCache>
            </c:numRef>
          </c:val>
          <c:smooth val="0"/>
          <c:extLst xmlns:c16r2="http://schemas.microsoft.com/office/drawing/2015/06/chart">
            <c:ext xmlns:c16="http://schemas.microsoft.com/office/drawing/2014/chart" uri="{C3380CC4-5D6E-409C-BE32-E72D297353CC}">
              <c16:uniqueId val="{00000001-237B-4E7D-99AE-366BA63804AB}"/>
            </c:ext>
          </c:extLst>
        </c:ser>
        <c:dLbls>
          <c:showLegendKey val="0"/>
          <c:showVal val="0"/>
          <c:showCatName val="0"/>
          <c:showSerName val="0"/>
          <c:showPercent val="0"/>
          <c:showBubbleSize val="0"/>
        </c:dLbls>
        <c:smooth val="0"/>
        <c:axId val="-1763690112"/>
        <c:axId val="-1763687392"/>
      </c:lineChart>
      <c:catAx>
        <c:axId val="-1763690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7392"/>
        <c:crosses val="autoZero"/>
        <c:auto val="1"/>
        <c:lblAlgn val="ctr"/>
        <c:lblOffset val="100"/>
        <c:noMultiLvlLbl val="0"/>
      </c:catAx>
      <c:valAx>
        <c:axId val="-176368739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0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entral America total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106:$B$131</c:f>
              <c:numCache>
                <c:formatCode>General</c:formatCode>
                <c:ptCount val="26"/>
                <c:pt idx="0">
                  <c:v>646.38183155765239</c:v>
                </c:pt>
                <c:pt idx="1">
                  <c:v>678.80317052749797</c:v>
                </c:pt>
                <c:pt idx="2">
                  <c:v>717.64845498935608</c:v>
                </c:pt>
                <c:pt idx="3">
                  <c:v>748.88587506002966</c:v>
                </c:pt>
                <c:pt idx="4">
                  <c:v>772.43450234271961</c:v>
                </c:pt>
                <c:pt idx="5">
                  <c:v>808.71059503613253</c:v>
                </c:pt>
                <c:pt idx="6">
                  <c:v>796.38397277499735</c:v>
                </c:pt>
                <c:pt idx="7">
                  <c:v>821.29021156033969</c:v>
                </c:pt>
                <c:pt idx="8">
                  <c:v>861.15662687543238</c:v>
                </c:pt>
                <c:pt idx="9">
                  <c:v>901.88126180026916</c:v>
                </c:pt>
                <c:pt idx="10">
                  <c:v>943.20567730518565</c:v>
                </c:pt>
                <c:pt idx="11">
                  <c:v>988.38035061178005</c:v>
                </c:pt>
                <c:pt idx="12">
                  <c:v>1034.1779315046826</c:v>
                </c:pt>
                <c:pt idx="13">
                  <c:v>1071.683082722775</c:v>
                </c:pt>
                <c:pt idx="14">
                  <c:v>1082.959838888992</c:v>
                </c:pt>
                <c:pt idx="15">
                  <c:v>1140.4749223317278</c:v>
                </c:pt>
                <c:pt idx="16">
                  <c:v>1181.0938783987008</c:v>
                </c:pt>
                <c:pt idx="17">
                  <c:v>1231.4220722424873</c:v>
                </c:pt>
                <c:pt idx="18">
                  <c:v>1267.6083129664305</c:v>
                </c:pt>
                <c:pt idx="19">
                  <c:v>1287.2595770561854</c:v>
                </c:pt>
                <c:pt idx="20">
                  <c:v>1296.6052914385396</c:v>
                </c:pt>
                <c:pt idx="21">
                  <c:v>1305.5915334632732</c:v>
                </c:pt>
                <c:pt idx="22">
                  <c:v>1306.7945653093072</c:v>
                </c:pt>
                <c:pt idx="23">
                  <c:v>1330.8906010904684</c:v>
                </c:pt>
                <c:pt idx="24">
                  <c:v>1339.0142397315162</c:v>
                </c:pt>
                <c:pt idx="25">
                  <c:v>1282.8212026570106</c:v>
                </c:pt>
              </c:numCache>
            </c:numRef>
          </c:val>
          <c:smooth val="0"/>
          <c:extLst xmlns:c16r2="http://schemas.microsoft.com/office/drawing/2015/06/chart">
            <c:ext xmlns:c16="http://schemas.microsoft.com/office/drawing/2014/chart" uri="{C3380CC4-5D6E-409C-BE32-E72D297353CC}">
              <c16:uniqueId val="{00000000-B0AB-44EE-A118-49B2D978B037}"/>
            </c:ext>
          </c:extLst>
        </c:ser>
        <c:ser>
          <c:idx val="1"/>
          <c:order val="1"/>
          <c:tx>
            <c:v>Regression</c:v>
          </c:tx>
          <c:spPr>
            <a:ln w="28575" cap="rnd">
              <a:solidFill>
                <a:schemeClr val="accent2"/>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106:$C$131</c:f>
              <c:numCache>
                <c:formatCode>General</c:formatCode>
                <c:ptCount val="26"/>
                <c:pt idx="0">
                  <c:v>652.77952161654684</c:v>
                </c:pt>
                <c:pt idx="1">
                  <c:v>683.15272782643297</c:v>
                </c:pt>
                <c:pt idx="2">
                  <c:v>713.52593403631909</c:v>
                </c:pt>
                <c:pt idx="3">
                  <c:v>743.89914024620521</c:v>
                </c:pt>
                <c:pt idx="4">
                  <c:v>774.27234645609133</c:v>
                </c:pt>
                <c:pt idx="5">
                  <c:v>804.64555266598472</c:v>
                </c:pt>
                <c:pt idx="6">
                  <c:v>835.01875887587084</c:v>
                </c:pt>
                <c:pt idx="7">
                  <c:v>865.39196508575696</c:v>
                </c:pt>
                <c:pt idx="8">
                  <c:v>895.76517129564309</c:v>
                </c:pt>
                <c:pt idx="9">
                  <c:v>926.13837750552921</c:v>
                </c:pt>
                <c:pt idx="10">
                  <c:v>956.51158371541533</c:v>
                </c:pt>
                <c:pt idx="11">
                  <c:v>986.88478992530145</c:v>
                </c:pt>
                <c:pt idx="12">
                  <c:v>1017.2579961351876</c:v>
                </c:pt>
                <c:pt idx="13">
                  <c:v>1047.6312023450737</c:v>
                </c:pt>
                <c:pt idx="14">
                  <c:v>1078.0044085549598</c:v>
                </c:pt>
                <c:pt idx="15">
                  <c:v>1108.3776147648459</c:v>
                </c:pt>
                <c:pt idx="16">
                  <c:v>1138.7508209747393</c:v>
                </c:pt>
                <c:pt idx="17">
                  <c:v>1169.1240271846254</c:v>
                </c:pt>
                <c:pt idx="18">
                  <c:v>1199.4972333945116</c:v>
                </c:pt>
                <c:pt idx="19">
                  <c:v>1229.8704396043977</c:v>
                </c:pt>
                <c:pt idx="20">
                  <c:v>1260.2436458142838</c:v>
                </c:pt>
                <c:pt idx="21">
                  <c:v>1290.6168520241699</c:v>
                </c:pt>
                <c:pt idx="22">
                  <c:v>1320.9900582340561</c:v>
                </c:pt>
                <c:pt idx="23">
                  <c:v>1351.3632644439422</c:v>
                </c:pt>
                <c:pt idx="24">
                  <c:v>1381.7364706538283</c:v>
                </c:pt>
                <c:pt idx="25">
                  <c:v>1412.1096768637144</c:v>
                </c:pt>
              </c:numCache>
            </c:numRef>
          </c:val>
          <c:smooth val="0"/>
          <c:extLst xmlns:c16r2="http://schemas.microsoft.com/office/drawing/2015/06/chart">
            <c:ext xmlns:c16="http://schemas.microsoft.com/office/drawing/2014/chart" uri="{C3380CC4-5D6E-409C-BE32-E72D297353CC}">
              <c16:uniqueId val="{00000001-B0AB-44EE-A118-49B2D978B037}"/>
            </c:ext>
          </c:extLst>
        </c:ser>
        <c:dLbls>
          <c:showLegendKey val="0"/>
          <c:showVal val="0"/>
          <c:showCatName val="0"/>
          <c:showSerName val="0"/>
          <c:showPercent val="0"/>
          <c:showBubbleSize val="0"/>
        </c:dLbls>
        <c:smooth val="0"/>
        <c:axId val="-1802776064"/>
        <c:axId val="-1802764640"/>
      </c:lineChart>
      <c:catAx>
        <c:axId val="-1802776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4640"/>
        <c:crosses val="autoZero"/>
        <c:auto val="1"/>
        <c:lblAlgn val="ctr"/>
        <c:lblOffset val="100"/>
        <c:noMultiLvlLbl val="0"/>
      </c:catAx>
      <c:valAx>
        <c:axId val="-1802764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60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22299108306825885"/>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A915-403C-8CAF-1C1F1D009F3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numCache>
            </c:numRef>
          </c:val>
          <c:smooth val="0"/>
          <c:extLst xmlns:c16r2="http://schemas.microsoft.com/office/drawing/2015/06/chart">
            <c:ext xmlns:c16="http://schemas.microsoft.com/office/drawing/2014/chart" uri="{C3380CC4-5D6E-409C-BE32-E72D297353CC}">
              <c16:uniqueId val="{00000001-A915-403C-8CAF-1C1F1D009F39}"/>
            </c:ext>
          </c:extLst>
        </c:ser>
        <c:dLbls>
          <c:showLegendKey val="0"/>
          <c:showVal val="0"/>
          <c:showCatName val="0"/>
          <c:showSerName val="0"/>
          <c:showPercent val="0"/>
          <c:showBubbleSize val="0"/>
        </c:dLbls>
        <c:smooth val="0"/>
        <c:axId val="-1710717504"/>
        <c:axId val="-1710716416"/>
      </c:lineChart>
      <c:catAx>
        <c:axId val="-171071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6416"/>
        <c:crosses val="autoZero"/>
        <c:auto val="1"/>
        <c:lblAlgn val="ctr"/>
        <c:lblOffset val="100"/>
        <c:noMultiLvlLbl val="0"/>
      </c:catAx>
      <c:valAx>
        <c:axId val="-171071641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manualLayout>
          <c:xMode val="edge"/>
          <c:yMode val="edge"/>
          <c:x val="0.2054231966984834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933-4106-8603-B65CE3DE632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pt idx="25">
                  <c:v>89.246296806083521</c:v>
                </c:pt>
                <c:pt idx="26">
                  <c:v>91.970152131308197</c:v>
                </c:pt>
                <c:pt idx="27">
                  <c:v>93.596356503615979</c:v>
                </c:pt>
                <c:pt idx="28">
                  <c:v>94.548061700711784</c:v>
                </c:pt>
                <c:pt idx="29">
                  <c:v>95.098537838352087</c:v>
                </c:pt>
                <c:pt idx="30">
                  <c:v>95.414781947472434</c:v>
                </c:pt>
                <c:pt idx="31">
                  <c:v>95.595752526435774</c:v>
                </c:pt>
                <c:pt idx="32">
                  <c:v>95.699081181567053</c:v>
                </c:pt>
                <c:pt idx="33">
                  <c:v>95.758003240204417</c:v>
                </c:pt>
                <c:pt idx="34">
                  <c:v>95.79157840069611</c:v>
                </c:pt>
                <c:pt idx="35">
                  <c:v>95.810702352872838</c:v>
                </c:pt>
                <c:pt idx="36">
                  <c:v>95.821592513987653</c:v>
                </c:pt>
                <c:pt idx="37">
                  <c:v>95.82779309468394</c:v>
                </c:pt>
                <c:pt idx="38">
                  <c:v>95.83132327637496</c:v>
                </c:pt>
                <c:pt idx="39">
                  <c:v>95.833333029703553</c:v>
                </c:pt>
                <c:pt idx="40">
                  <c:v>95.834477165676432</c:v>
                </c:pt>
                <c:pt idx="41">
                  <c:v>95.835128503603613</c:v>
                </c:pt>
                <c:pt idx="42">
                  <c:v>95.835499296657687</c:v>
                </c:pt>
                <c:pt idx="43">
                  <c:v>95.83571038041552</c:v>
                </c:pt>
                <c:pt idx="44">
                  <c:v>95.835830545115982</c:v>
                </c:pt>
                <c:pt idx="45">
                  <c:v>95.83589895177073</c:v>
                </c:pt>
                <c:pt idx="46">
                  <c:v>95.835937893876263</c:v>
                </c:pt>
                <c:pt idx="47">
                  <c:v>95.835960062579858</c:v>
                </c:pt>
                <c:pt idx="48">
                  <c:v>95.835972682628935</c:v>
                </c:pt>
                <c:pt idx="49">
                  <c:v>95.835979866883662</c:v>
                </c:pt>
                <c:pt idx="50">
                  <c:v>95.835983956686434</c:v>
                </c:pt>
                <c:pt idx="51">
                  <c:v>95.835986284900912</c:v>
                </c:pt>
                <c:pt idx="52">
                  <c:v>95.835987610290616</c:v>
                </c:pt>
                <c:pt idx="53">
                  <c:v>95.835988364799192</c:v>
                </c:pt>
                <c:pt idx="54">
                  <c:v>95.835988794320585</c:v>
                </c:pt>
              </c:numCache>
            </c:numRef>
          </c:val>
          <c:smooth val="0"/>
          <c:extLst xmlns:c16r2="http://schemas.microsoft.com/office/drawing/2015/06/chart">
            <c:ext xmlns:c16="http://schemas.microsoft.com/office/drawing/2014/chart" uri="{C3380CC4-5D6E-409C-BE32-E72D297353CC}">
              <c16:uniqueId val="{00000001-6933-4106-8603-B65CE3DE632D}"/>
            </c:ext>
          </c:extLst>
        </c:ser>
        <c:dLbls>
          <c:showLegendKey val="0"/>
          <c:showVal val="0"/>
          <c:showCatName val="0"/>
          <c:showSerName val="0"/>
          <c:showPercent val="0"/>
          <c:showBubbleSize val="0"/>
        </c:dLbls>
        <c:smooth val="0"/>
        <c:axId val="-1710714240"/>
        <c:axId val="-1710695744"/>
      </c:lineChart>
      <c:catAx>
        <c:axId val="-1710714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5744"/>
        <c:crosses val="autoZero"/>
        <c:auto val="1"/>
        <c:lblAlgn val="ctr"/>
        <c:lblOffset val="100"/>
        <c:noMultiLvlLbl val="0"/>
      </c:catAx>
      <c:valAx>
        <c:axId val="-171069574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4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19960398628332376"/>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350-49F6-9185-3D4BA593EE5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8:$AH$78</c:f>
              <c:numCache>
                <c:formatCode>General</c:formatCode>
                <c:ptCount val="2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numCache>
            </c:numRef>
          </c:val>
          <c:smooth val="0"/>
          <c:extLst xmlns:c16r2="http://schemas.microsoft.com/office/drawing/2015/06/chart">
            <c:ext xmlns:c16="http://schemas.microsoft.com/office/drawing/2014/chart" uri="{C3380CC4-5D6E-409C-BE32-E72D297353CC}">
              <c16:uniqueId val="{00000001-F350-49F6-9185-3D4BA593EE5A}"/>
            </c:ext>
          </c:extLst>
        </c:ser>
        <c:dLbls>
          <c:showLegendKey val="0"/>
          <c:showVal val="0"/>
          <c:showCatName val="0"/>
          <c:showSerName val="0"/>
          <c:showPercent val="0"/>
          <c:showBubbleSize val="0"/>
        </c:dLbls>
        <c:smooth val="0"/>
        <c:axId val="-1710697920"/>
        <c:axId val="-1710719680"/>
      </c:lineChart>
      <c:catAx>
        <c:axId val="-1710697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9680"/>
        <c:crosses val="autoZero"/>
        <c:auto val="1"/>
        <c:lblAlgn val="ctr"/>
        <c:lblOffset val="100"/>
        <c:noMultiLvlLbl val="0"/>
      </c:catAx>
      <c:valAx>
        <c:axId val="-171071968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7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108-47E2-95DC-91D06C4D19B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8:$BL$78</c:f>
              <c:numCache>
                <c:formatCode>General</c:formatCode>
                <c:ptCount val="5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pt idx="25">
                  <c:v>85.449372304507662</c:v>
                </c:pt>
                <c:pt idx="26">
                  <c:v>98.834092390011008</c:v>
                </c:pt>
                <c:pt idx="27">
                  <c:v>102.59224617124653</c:v>
                </c:pt>
                <c:pt idx="28">
                  <c:v>105.71114216914435</c:v>
                </c:pt>
                <c:pt idx="29">
                  <c:v>108.44038124151517</c:v>
                </c:pt>
                <c:pt idx="30">
                  <c:v>110.93654421727362</c:v>
                </c:pt>
                <c:pt idx="31">
                  <c:v>113.29481954021919</c:v>
                </c:pt>
                <c:pt idx="32">
                  <c:v>115.57204865875188</c:v>
                </c:pt>
                <c:pt idx="33">
                  <c:v>117.80182595500347</c:v>
                </c:pt>
                <c:pt idx="34">
                  <c:v>120.00388676946763</c:v>
                </c:pt>
                <c:pt idx="35">
                  <c:v>122.18978302188499</c:v>
                </c:pt>
                <c:pt idx="36">
                  <c:v>124.36626151477394</c:v>
                </c:pt>
                <c:pt idx="37">
                  <c:v>126.53725704240703</c:v>
                </c:pt>
                <c:pt idx="38">
                  <c:v>128.70506219246906</c:v>
                </c:pt>
                <c:pt idx="39">
                  <c:v>130.87101179529543</c:v>
                </c:pt>
                <c:pt idx="40">
                  <c:v>133.03588261831464</c:v>
                </c:pt>
                <c:pt idx="41">
                  <c:v>135.20012647804833</c:v>
                </c:pt>
                <c:pt idx="42">
                  <c:v>137.3640060774959</c:v>
                </c:pt>
                <c:pt idx="43">
                  <c:v>139.52767410869276</c:v>
                </c:pt>
                <c:pt idx="44">
                  <c:v>141.69121929285993</c:v>
                </c:pt>
                <c:pt idx="45">
                  <c:v>143.85469316551706</c:v>
                </c:pt>
                <c:pt idx="46">
                  <c:v>146.01812565346046</c:v>
                </c:pt>
                <c:pt idx="47">
                  <c:v>148.18153413043657</c:v>
                </c:pt>
                <c:pt idx="48">
                  <c:v>150.34492867993745</c:v>
                </c:pt>
                <c:pt idx="49">
                  <c:v>152.50831515278102</c:v>
                </c:pt>
                <c:pt idx="50">
                  <c:v>154.67169694298747</c:v>
                </c:pt>
                <c:pt idx="51">
                  <c:v>156.83507601893007</c:v>
                </c:pt>
                <c:pt idx="52">
                  <c:v>158.99845352190724</c:v>
                </c:pt>
                <c:pt idx="53">
                  <c:v>161.16183011351467</c:v>
                </c:pt>
                <c:pt idx="54">
                  <c:v>163.32520617718657</c:v>
                </c:pt>
              </c:numCache>
            </c:numRef>
          </c:val>
          <c:smooth val="0"/>
          <c:extLst xmlns:c16r2="http://schemas.microsoft.com/office/drawing/2015/06/chart">
            <c:ext xmlns:c16="http://schemas.microsoft.com/office/drawing/2014/chart" uri="{C3380CC4-5D6E-409C-BE32-E72D297353CC}">
              <c16:uniqueId val="{00000001-F108-47E2-95DC-91D06C4D19BE}"/>
            </c:ext>
          </c:extLst>
        </c:ser>
        <c:dLbls>
          <c:showLegendKey val="0"/>
          <c:showVal val="0"/>
          <c:showCatName val="0"/>
          <c:showSerName val="0"/>
          <c:showPercent val="0"/>
          <c:showBubbleSize val="0"/>
        </c:dLbls>
        <c:smooth val="0"/>
        <c:axId val="-1710711520"/>
        <c:axId val="-1710715872"/>
      </c:lineChart>
      <c:catAx>
        <c:axId val="-1710711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5872"/>
        <c:crosses val="autoZero"/>
        <c:auto val="1"/>
        <c:lblAlgn val="ctr"/>
        <c:lblOffset val="100"/>
        <c:noMultiLvlLbl val="0"/>
      </c:catAx>
      <c:valAx>
        <c:axId val="-171071587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1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750-49D1-B6D9-8AC952147E1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8:$AH$78</c:f>
              <c:numCache>
                <c:formatCode>General</c:formatCode>
                <c:ptCount val="2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numCache>
            </c:numRef>
          </c:val>
          <c:smooth val="0"/>
          <c:extLst xmlns:c16r2="http://schemas.microsoft.com/office/drawing/2015/06/chart">
            <c:ext xmlns:c16="http://schemas.microsoft.com/office/drawing/2014/chart" uri="{C3380CC4-5D6E-409C-BE32-E72D297353CC}">
              <c16:uniqueId val="{00000001-6750-49D1-B6D9-8AC952147E1D}"/>
            </c:ext>
          </c:extLst>
        </c:ser>
        <c:dLbls>
          <c:showLegendKey val="0"/>
          <c:showVal val="0"/>
          <c:showCatName val="0"/>
          <c:showSerName val="0"/>
          <c:showPercent val="0"/>
          <c:showBubbleSize val="0"/>
        </c:dLbls>
        <c:smooth val="0"/>
        <c:axId val="-1710706080"/>
        <c:axId val="-1710716960"/>
      </c:lineChart>
      <c:catAx>
        <c:axId val="-1710706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6960"/>
        <c:crosses val="autoZero"/>
        <c:auto val="1"/>
        <c:lblAlgn val="ctr"/>
        <c:lblOffset val="100"/>
        <c:noMultiLvlLbl val="0"/>
      </c:catAx>
      <c:valAx>
        <c:axId val="-171071696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6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5F45-4A92-A6FF-C190E603392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8:$BL$78</c:f>
              <c:numCache>
                <c:formatCode>General</c:formatCode>
                <c:ptCount val="5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pt idx="25">
                  <c:v>87.264881575984006</c:v>
                </c:pt>
                <c:pt idx="26">
                  <c:v>102.96860208168312</c:v>
                </c:pt>
                <c:pt idx="27">
                  <c:v>109.30291497144739</c:v>
                </c:pt>
                <c:pt idx="28">
                  <c:v>115.30559559412958</c:v>
                </c:pt>
                <c:pt idx="29">
                  <c:v>121.13259525896861</c:v>
                </c:pt>
                <c:pt idx="30">
                  <c:v>126.87822224175231</c:v>
                </c:pt>
                <c:pt idx="31">
                  <c:v>132.59674076736539</c:v>
                </c:pt>
                <c:pt idx="32">
                  <c:v>138.31748260926466</c:v>
                </c:pt>
                <c:pt idx="33">
                  <c:v>144.05464813118203</c:v>
                </c:pt>
                <c:pt idx="34">
                  <c:v>149.8134265906229</c:v>
                </c:pt>
                <c:pt idx="35">
                  <c:v>155.59374367027917</c:v>
                </c:pt>
                <c:pt idx="36">
                  <c:v>161.39253364142948</c:v>
                </c:pt>
                <c:pt idx="37">
                  <c:v>167.20511124891823</c:v>
                </c:pt>
                <c:pt idx="38">
                  <c:v>173.02599941285033</c:v>
                </c:pt>
                <c:pt idx="39">
                  <c:v>178.84942918934752</c:v>
                </c:pt>
                <c:pt idx="40">
                  <c:v>184.6696421964435</c:v>
                </c:pt>
                <c:pt idx="41">
                  <c:v>190.48107339758243</c:v>
                </c:pt>
                <c:pt idx="42">
                  <c:v>196.27846073197679</c:v>
                </c:pt>
                <c:pt idx="43">
                  <c:v>202.05690935526852</c:v>
                </c:pt>
                <c:pt idx="44">
                  <c:v>207.81192713771048</c:v>
                </c:pt>
                <c:pt idx="45">
                  <c:v>213.53944148816134</c:v>
                </c:pt>
                <c:pt idx="46">
                  <c:v>219.23580368517364</c:v>
                </c:pt>
                <c:pt idx="47">
                  <c:v>224.897784599614</c:v>
                </c:pt>
                <c:pt idx="48">
                  <c:v>230.52256433187773</c:v>
                </c:pt>
                <c:pt idx="49">
                  <c:v>236.10771747334937</c:v>
                </c:pt>
                <c:pt idx="50">
                  <c:v>241.65119520797586</c:v>
                </c:pt>
                <c:pt idx="51">
                  <c:v>247.15130516165576</c:v>
                </c:pt>
                <c:pt idx="52">
                  <c:v>252.60668970660325</c:v>
                </c:pt>
                <c:pt idx="53">
                  <c:v>258.01630328964569</c:v>
                </c:pt>
                <c:pt idx="54">
                  <c:v>263.37938925173154</c:v>
                </c:pt>
              </c:numCache>
            </c:numRef>
          </c:val>
          <c:smooth val="0"/>
          <c:extLst xmlns:c16r2="http://schemas.microsoft.com/office/drawing/2015/06/chart">
            <c:ext xmlns:c16="http://schemas.microsoft.com/office/drawing/2014/chart" uri="{C3380CC4-5D6E-409C-BE32-E72D297353CC}">
              <c16:uniqueId val="{00000001-5F45-4A92-A6FF-C190E603392D}"/>
            </c:ext>
          </c:extLst>
        </c:ser>
        <c:dLbls>
          <c:showLegendKey val="0"/>
          <c:showVal val="0"/>
          <c:showCatName val="0"/>
          <c:showSerName val="0"/>
          <c:showPercent val="0"/>
          <c:showBubbleSize val="0"/>
        </c:dLbls>
        <c:smooth val="0"/>
        <c:axId val="-1710707168"/>
        <c:axId val="-1710722944"/>
      </c:lineChart>
      <c:catAx>
        <c:axId val="-1710707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2944"/>
        <c:crosses val="autoZero"/>
        <c:auto val="1"/>
        <c:lblAlgn val="ctr"/>
        <c:lblOffset val="100"/>
        <c:noMultiLvlLbl val="0"/>
      </c:catAx>
      <c:valAx>
        <c:axId val="-171072294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7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881-4C5E-85FB-507A9BEA97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numCache>
            </c:numRef>
          </c:val>
          <c:smooth val="0"/>
          <c:extLst xmlns:c16r2="http://schemas.microsoft.com/office/drawing/2015/06/chart">
            <c:ext xmlns:c16="http://schemas.microsoft.com/office/drawing/2014/chart" uri="{C3380CC4-5D6E-409C-BE32-E72D297353CC}">
              <c16:uniqueId val="{00000001-F881-4C5E-85FB-507A9BEA9746}"/>
            </c:ext>
          </c:extLst>
        </c:ser>
        <c:dLbls>
          <c:showLegendKey val="0"/>
          <c:showVal val="0"/>
          <c:showCatName val="0"/>
          <c:showSerName val="0"/>
          <c:showPercent val="0"/>
          <c:showBubbleSize val="0"/>
        </c:dLbls>
        <c:smooth val="0"/>
        <c:axId val="-1710709888"/>
        <c:axId val="-1710715328"/>
      </c:lineChart>
      <c:catAx>
        <c:axId val="-1710709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5328"/>
        <c:crosses val="autoZero"/>
        <c:auto val="1"/>
        <c:lblAlgn val="ctr"/>
        <c:lblOffset val="100"/>
        <c:noMultiLvlLbl val="0"/>
      </c:catAx>
      <c:valAx>
        <c:axId val="-171071532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9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manualLayout>
          <c:xMode val="edge"/>
          <c:yMode val="edge"/>
          <c:x val="0.24915866099261863"/>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EC51-4C63-A366-31878BF7E76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pt idx="25">
                  <c:v>94.06106309454205</c:v>
                </c:pt>
                <c:pt idx="26">
                  <c:v>100.39984490574797</c:v>
                </c:pt>
                <c:pt idx="27">
                  <c:v>105.55335873856733</c:v>
                </c:pt>
                <c:pt idx="28">
                  <c:v>109.68758928355852</c:v>
                </c:pt>
                <c:pt idx="29">
                  <c:v>112.97025776147856</c:v>
                </c:pt>
                <c:pt idx="30">
                  <c:v>115.5563001366077</c:v>
                </c:pt>
                <c:pt idx="31">
                  <c:v>117.58125632056922</c:v>
                </c:pt>
                <c:pt idx="32">
                  <c:v>119.15951287605922</c:v>
                </c:pt>
                <c:pt idx="33">
                  <c:v>120.38523040993184</c:v>
                </c:pt>
                <c:pt idx="34">
                  <c:v>121.33455338277355</c:v>
                </c:pt>
                <c:pt idx="35">
                  <c:v>122.06826388101857</c:v>
                </c:pt>
                <c:pt idx="36">
                  <c:v>122.63441813925266</c:v>
                </c:pt>
                <c:pt idx="37">
                  <c:v>123.07074000922175</c:v>
                </c:pt>
                <c:pt idx="38">
                  <c:v>123.406683596761</c:v>
                </c:pt>
                <c:pt idx="39">
                  <c:v>123.6651528320658</c:v>
                </c:pt>
                <c:pt idx="40">
                  <c:v>123.86390329289664</c:v>
                </c:pt>
                <c:pt idx="41">
                  <c:v>124.01666719767032</c:v>
                </c:pt>
                <c:pt idx="42">
                  <c:v>124.13404610764174</c:v>
                </c:pt>
                <c:pt idx="43">
                  <c:v>124.22421348053787</c:v>
                </c:pt>
                <c:pt idx="44">
                  <c:v>124.29346420939275</c:v>
                </c:pt>
                <c:pt idx="45">
                  <c:v>124.34664251454113</c:v>
                </c:pt>
                <c:pt idx="46">
                  <c:v>124.38747397432201</c:v>
                </c:pt>
                <c:pt idx="47">
                  <c:v>124.41882250238895</c:v>
                </c:pt>
                <c:pt idx="48">
                  <c:v>124.4428888455854</c:v>
                </c:pt>
                <c:pt idx="49">
                  <c:v>124.46136368075325</c:v>
                </c:pt>
                <c:pt idx="50">
                  <c:v>124.47554555992616</c:v>
                </c:pt>
                <c:pt idx="51">
                  <c:v>124.48643169562065</c:v>
                </c:pt>
                <c:pt idx="52">
                  <c:v>124.49478779389767</c:v>
                </c:pt>
                <c:pt idx="53">
                  <c:v>124.50120174332723</c:v>
                </c:pt>
                <c:pt idx="54">
                  <c:v>124.50612487594039</c:v>
                </c:pt>
              </c:numCache>
            </c:numRef>
          </c:val>
          <c:smooth val="0"/>
          <c:extLst xmlns:c16r2="http://schemas.microsoft.com/office/drawing/2015/06/chart">
            <c:ext xmlns:c16="http://schemas.microsoft.com/office/drawing/2014/chart" uri="{C3380CC4-5D6E-409C-BE32-E72D297353CC}">
              <c16:uniqueId val="{00000001-EC51-4C63-A366-31878BF7E769}"/>
            </c:ext>
          </c:extLst>
        </c:ser>
        <c:dLbls>
          <c:showLegendKey val="0"/>
          <c:showVal val="0"/>
          <c:showCatName val="0"/>
          <c:showSerName val="0"/>
          <c:showPercent val="0"/>
          <c:showBubbleSize val="0"/>
        </c:dLbls>
        <c:smooth val="0"/>
        <c:axId val="-1710710976"/>
        <c:axId val="-1710690304"/>
      </c:lineChart>
      <c:catAx>
        <c:axId val="-1710710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0304"/>
        <c:crosses val="autoZero"/>
        <c:auto val="1"/>
        <c:lblAlgn val="ctr"/>
        <c:lblOffset val="100"/>
        <c:noMultiLvlLbl val="0"/>
      </c:catAx>
      <c:valAx>
        <c:axId val="-171069030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0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CDFF-4D63-A8A6-2775CEBB7A12}"/>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numCache>
            </c:numRef>
          </c:val>
          <c:smooth val="0"/>
          <c:extLst xmlns:c16r2="http://schemas.microsoft.com/office/drawing/2015/06/chart">
            <c:ext xmlns:c16="http://schemas.microsoft.com/office/drawing/2014/chart" uri="{C3380CC4-5D6E-409C-BE32-E72D297353CC}">
              <c16:uniqueId val="{00000001-CDFF-4D63-A8A6-2775CEBB7A12}"/>
            </c:ext>
          </c:extLst>
        </c:ser>
        <c:dLbls>
          <c:showLegendKey val="0"/>
          <c:showVal val="0"/>
          <c:showCatName val="0"/>
          <c:showSerName val="0"/>
          <c:showPercent val="0"/>
          <c:showBubbleSize val="0"/>
        </c:dLbls>
        <c:smooth val="0"/>
        <c:axId val="-1710710432"/>
        <c:axId val="-1710709344"/>
      </c:lineChart>
      <c:catAx>
        <c:axId val="-1710710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9344"/>
        <c:crosses val="autoZero"/>
        <c:auto val="1"/>
        <c:lblAlgn val="ctr"/>
        <c:lblOffset val="100"/>
        <c:noMultiLvlLbl val="0"/>
      </c:catAx>
      <c:valAx>
        <c:axId val="-171070934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445-4B27-8933-E55A1E0A5502}"/>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pt idx="25">
                  <c:v>89.711921932739813</c:v>
                </c:pt>
                <c:pt idx="26">
                  <c:v>107.14966210824915</c:v>
                </c:pt>
                <c:pt idx="27">
                  <c:v>114.55381831727966</c:v>
                </c:pt>
                <c:pt idx="28">
                  <c:v>121.086232538346</c:v>
                </c:pt>
                <c:pt idx="29">
                  <c:v>126.87705009836556</c:v>
                </c:pt>
                <c:pt idx="30">
                  <c:v>132.05114980743747</c:v>
                </c:pt>
                <c:pt idx="31">
                  <c:v>136.72084170290975</c:v>
                </c:pt>
                <c:pt idx="32">
                  <c:v>140.98305330704957</c:v>
                </c:pt>
                <c:pt idx="33">
                  <c:v>144.91913288594364</c:v>
                </c:pt>
                <c:pt idx="34">
                  <c:v>148.59602362710811</c:v>
                </c:pt>
                <c:pt idx="35">
                  <c:v>152.06803632818838</c:v>
                </c:pt>
                <c:pt idx="36">
                  <c:v>155.37877365658366</c:v>
                </c:pt>
                <c:pt idx="37">
                  <c:v>158.56296813359597</c:v>
                </c:pt>
                <c:pt idx="38">
                  <c:v>161.64812308356613</c:v>
                </c:pt>
                <c:pt idx="39">
                  <c:v>164.65591888832338</c:v>
                </c:pt>
                <c:pt idx="40">
                  <c:v>167.60338619343864</c:v>
                </c:pt>
                <c:pt idx="41">
                  <c:v>170.50386676923824</c:v>
                </c:pt>
                <c:pt idx="42">
                  <c:v>173.36779018467908</c:v>
                </c:pt>
                <c:pt idx="43">
                  <c:v>176.20329561900502</c:v>
                </c:pt>
                <c:pt idx="44">
                  <c:v>179.01672616654895</c:v>
                </c:pt>
                <c:pt idx="45">
                  <c:v>181.81301968586743</c:v>
                </c:pt>
                <c:pt idx="46">
                  <c:v>184.59601658897265</c:v>
                </c:pt>
                <c:pt idx="47">
                  <c:v>187.36870146096103</c:v>
                </c:pt>
                <c:pt idx="48">
                  <c:v>190.13339227062784</c:v>
                </c:pt>
                <c:pt idx="49">
                  <c:v>192.89188825324285</c:v>
                </c:pt>
                <c:pt idx="50">
                  <c:v>195.64558531366143</c:v>
                </c:pt>
                <c:pt idx="51">
                  <c:v>198.3955659705411</c:v>
                </c:pt>
                <c:pt idx="52">
                  <c:v>201.14266938607696</c:v>
                </c:pt>
                <c:pt idx="53">
                  <c:v>203.88754584385478</c:v>
                </c:pt>
                <c:pt idx="54">
                  <c:v>206.63069909787831</c:v>
                </c:pt>
              </c:numCache>
            </c:numRef>
          </c:val>
          <c:smooth val="0"/>
          <c:extLst xmlns:c16r2="http://schemas.microsoft.com/office/drawing/2015/06/chart">
            <c:ext xmlns:c16="http://schemas.microsoft.com/office/drawing/2014/chart" uri="{C3380CC4-5D6E-409C-BE32-E72D297353CC}">
              <c16:uniqueId val="{00000001-6445-4B27-8933-E55A1E0A5502}"/>
            </c:ext>
          </c:extLst>
        </c:ser>
        <c:dLbls>
          <c:showLegendKey val="0"/>
          <c:showVal val="0"/>
          <c:showCatName val="0"/>
          <c:showSerName val="0"/>
          <c:showPercent val="0"/>
          <c:showBubbleSize val="0"/>
        </c:dLbls>
        <c:smooth val="0"/>
        <c:axId val="-1710695200"/>
        <c:axId val="-1710708800"/>
      </c:lineChart>
      <c:catAx>
        <c:axId val="-171069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8800"/>
        <c:crosses val="autoZero"/>
        <c:auto val="1"/>
        <c:lblAlgn val="ctr"/>
        <c:lblOffset val="100"/>
        <c:noMultiLvlLbl val="0"/>
      </c:catAx>
      <c:valAx>
        <c:axId val="-171070880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5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a:latin typeface="Arial" panose="020B0604020202020204" pitchFamily="34" charset="0"/>
                <a:cs typeface="Arial" panose="020B0604020202020204" pitchFamily="34" charset="0"/>
              </a:rPr>
              <a:t>Asia Pacific </a:t>
            </a:r>
            <a:r>
              <a:rPr lang="en-US" sz="1400" b="0" i="0" baseline="0">
                <a:effectLst/>
                <a:latin typeface="Arial" panose="020B0604020202020204" pitchFamily="34" charset="0"/>
                <a:cs typeface="Arial" panose="020B0604020202020204" pitchFamily="34" charset="0"/>
              </a:rPr>
              <a:t>total generation (TWh)</a:t>
            </a:r>
            <a:endParaRPr lang="ru-RU" sz="1400">
              <a:effectLst/>
              <a:latin typeface="Arial" panose="020B0604020202020204" pitchFamily="34" charset="0"/>
              <a:cs typeface="Arial" panose="020B0604020202020204" pitchFamily="34"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ru-RU"/>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spPr>
            <a:ln w="28575" cap="rnd">
              <a:solidFill>
                <a:schemeClr val="accent1"/>
              </a:solidFill>
              <a:round/>
            </a:ln>
            <a:effectLst/>
          </c:spPr>
          <c:marker>
            <c:symbol val="none"/>
          </c:marker>
          <c:val>
            <c:numRef>
              <c:f>'Generation Linear regression'!$B$221:$B$246</c:f>
              <c:numCache>
                <c:formatCode>General</c:formatCode>
                <c:ptCount val="26"/>
                <c:pt idx="0">
                  <c:v>3395.2965092790796</c:v>
                </c:pt>
                <c:pt idx="1">
                  <c:v>3571.3638398133576</c:v>
                </c:pt>
                <c:pt idx="2">
                  <c:v>3742.3628717879924</c:v>
                </c:pt>
                <c:pt idx="3">
                  <c:v>3849.1260941945284</c:v>
                </c:pt>
                <c:pt idx="4">
                  <c:v>4039.029469931932</c:v>
                </c:pt>
                <c:pt idx="5">
                  <c:v>4285.6996914477604</c:v>
                </c:pt>
                <c:pt idx="6">
                  <c:v>4477.9927908606405</c:v>
                </c:pt>
                <c:pt idx="7">
                  <c:v>4762.2399844710872</c:v>
                </c:pt>
                <c:pt idx="8">
                  <c:v>5098.7070601212999</c:v>
                </c:pt>
                <c:pt idx="9">
                  <c:v>5567.6127045873291</c:v>
                </c:pt>
                <c:pt idx="10">
                  <c:v>5971.2672236212438</c:v>
                </c:pt>
                <c:pt idx="11">
                  <c:v>6456.8205788810665</c:v>
                </c:pt>
                <c:pt idx="12">
                  <c:v>7014.7262483131844</c:v>
                </c:pt>
                <c:pt idx="13">
                  <c:v>7302.2071619711114</c:v>
                </c:pt>
                <c:pt idx="14">
                  <c:v>7537.4936704025613</c:v>
                </c:pt>
                <c:pt idx="15">
                  <c:v>8257.6957616609307</c:v>
                </c:pt>
                <c:pt idx="16">
                  <c:v>8875.0603971072105</c:v>
                </c:pt>
                <c:pt idx="17">
                  <c:v>9278.1357349535974</c:v>
                </c:pt>
                <c:pt idx="18">
                  <c:v>9812.30958998403</c:v>
                </c:pt>
                <c:pt idx="19">
                  <c:v>10333.718002425348</c:v>
                </c:pt>
                <c:pt idx="20">
                  <c:v>10433.851989073068</c:v>
                </c:pt>
                <c:pt idx="21">
                  <c:v>10947.576023781043</c:v>
                </c:pt>
                <c:pt idx="22">
                  <c:v>11569.799775152249</c:v>
                </c:pt>
                <c:pt idx="23">
                  <c:v>12339.297222214054</c:v>
                </c:pt>
                <c:pt idx="24">
                  <c:v>12741.571018825523</c:v>
                </c:pt>
                <c:pt idx="25">
                  <c:v>12919.334135027793</c:v>
                </c:pt>
              </c:numCache>
            </c:numRef>
          </c:val>
          <c:smooth val="0"/>
          <c:extLst xmlns:c16r2="http://schemas.microsoft.com/office/drawing/2015/06/chart">
            <c:ext xmlns:c16="http://schemas.microsoft.com/office/drawing/2014/chart" uri="{C3380CC4-5D6E-409C-BE32-E72D297353CC}">
              <c16:uniqueId val="{00000000-C3EA-4F6D-8F30-25CEFB70E60C}"/>
            </c:ext>
          </c:extLst>
        </c:ser>
        <c:ser>
          <c:idx val="1"/>
          <c:order val="1"/>
          <c:spPr>
            <a:ln w="28575" cap="rnd">
              <a:solidFill>
                <a:schemeClr val="accent2"/>
              </a:solidFill>
              <a:round/>
            </a:ln>
            <a:effectLst/>
          </c:spPr>
          <c:marker>
            <c:symbol val="none"/>
          </c:marker>
          <c:val>
            <c:numRef>
              <c:f>'Generation Linear regression'!$C$221:$C$246</c:f>
              <c:numCache>
                <c:formatCode>General</c:formatCode>
                <c:ptCount val="26"/>
                <c:pt idx="0">
                  <c:v>2384.218499147566</c:v>
                </c:pt>
                <c:pt idx="1">
                  <c:v>2792.1896209076513</c:v>
                </c:pt>
                <c:pt idx="2">
                  <c:v>3200.1607426678529</c:v>
                </c:pt>
                <c:pt idx="3">
                  <c:v>3608.1318644280545</c:v>
                </c:pt>
                <c:pt idx="4">
                  <c:v>4016.1029861881398</c:v>
                </c:pt>
                <c:pt idx="5">
                  <c:v>4424.0741079483414</c:v>
                </c:pt>
                <c:pt idx="6">
                  <c:v>4832.045229708543</c:v>
                </c:pt>
                <c:pt idx="7">
                  <c:v>5240.0163514686283</c:v>
                </c:pt>
                <c:pt idx="8">
                  <c:v>5647.9874732288299</c:v>
                </c:pt>
                <c:pt idx="9">
                  <c:v>6055.9585949890316</c:v>
                </c:pt>
                <c:pt idx="10">
                  <c:v>6463.9297167492332</c:v>
                </c:pt>
                <c:pt idx="11">
                  <c:v>6871.9008385093184</c:v>
                </c:pt>
                <c:pt idx="12">
                  <c:v>7279.8719602695201</c:v>
                </c:pt>
                <c:pt idx="13">
                  <c:v>7687.8430820297217</c:v>
                </c:pt>
                <c:pt idx="14">
                  <c:v>8095.8142037898069</c:v>
                </c:pt>
                <c:pt idx="15">
                  <c:v>8503.7853255500086</c:v>
                </c:pt>
                <c:pt idx="16">
                  <c:v>8911.7564473102102</c:v>
                </c:pt>
                <c:pt idx="17">
                  <c:v>9319.7275690704118</c:v>
                </c:pt>
                <c:pt idx="18">
                  <c:v>9727.6986908304971</c:v>
                </c:pt>
                <c:pt idx="19">
                  <c:v>10135.669812590699</c:v>
                </c:pt>
                <c:pt idx="20">
                  <c:v>10543.6409343509</c:v>
                </c:pt>
                <c:pt idx="21">
                  <c:v>10951.612056110986</c:v>
                </c:pt>
                <c:pt idx="22">
                  <c:v>11359.583177871187</c:v>
                </c:pt>
                <c:pt idx="23">
                  <c:v>11767.554299631389</c:v>
                </c:pt>
                <c:pt idx="24">
                  <c:v>12175.52542139159</c:v>
                </c:pt>
                <c:pt idx="25">
                  <c:v>12583.496543151676</c:v>
                </c:pt>
              </c:numCache>
            </c:numRef>
          </c:val>
          <c:smooth val="0"/>
          <c:extLst xmlns:c16r2="http://schemas.microsoft.com/office/drawing/2015/06/chart">
            <c:ext xmlns:c16="http://schemas.microsoft.com/office/drawing/2014/chart" uri="{C3380CC4-5D6E-409C-BE32-E72D297353CC}">
              <c16:uniqueId val="{00000001-C3EA-4F6D-8F30-25CEFB70E60C}"/>
            </c:ext>
          </c:extLst>
        </c:ser>
        <c:dLbls>
          <c:showLegendKey val="0"/>
          <c:showVal val="0"/>
          <c:showCatName val="0"/>
          <c:showSerName val="0"/>
          <c:showPercent val="0"/>
          <c:showBubbleSize val="0"/>
        </c:dLbls>
        <c:smooth val="0"/>
        <c:axId val="-1802760832"/>
        <c:axId val="-1802763008"/>
      </c:lineChart>
      <c:catAx>
        <c:axId val="-1802760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3008"/>
        <c:crosses val="autoZero"/>
        <c:auto val="1"/>
        <c:lblAlgn val="ctr"/>
        <c:lblOffset val="100"/>
        <c:noMultiLvlLbl val="0"/>
      </c:catAx>
      <c:valAx>
        <c:axId val="-1802763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0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AD01-4EA2-9D05-D5499EF353FE}"/>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numCache>
            </c:numRef>
          </c:val>
          <c:smooth val="0"/>
          <c:extLst xmlns:c16r2="http://schemas.microsoft.com/office/drawing/2015/06/chart">
            <c:ext xmlns:c16="http://schemas.microsoft.com/office/drawing/2014/chart" uri="{C3380CC4-5D6E-409C-BE32-E72D297353CC}">
              <c16:uniqueId val="{00000001-AD01-4EA2-9D05-D5499EF353FE}"/>
            </c:ext>
          </c:extLst>
        </c:ser>
        <c:dLbls>
          <c:showLegendKey val="0"/>
          <c:showVal val="0"/>
          <c:showCatName val="0"/>
          <c:showSerName val="0"/>
          <c:showPercent val="0"/>
          <c:showBubbleSize val="0"/>
        </c:dLbls>
        <c:smooth val="0"/>
        <c:axId val="-1710721856"/>
        <c:axId val="-1710714784"/>
      </c:lineChart>
      <c:catAx>
        <c:axId val="-1710721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4784"/>
        <c:crosses val="autoZero"/>
        <c:auto val="1"/>
        <c:lblAlgn val="ctr"/>
        <c:lblOffset val="100"/>
        <c:noMultiLvlLbl val="0"/>
      </c:catAx>
      <c:valAx>
        <c:axId val="-171071478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1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0B66-43B3-A8F6-384BDDD393D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pt idx="25">
                  <c:v>90.722984252624514</c:v>
                </c:pt>
                <c:pt idx="26">
                  <c:v>109.47247006610884</c:v>
                </c:pt>
                <c:pt idx="27">
                  <c:v>118.48985055911115</c:v>
                </c:pt>
                <c:pt idx="28">
                  <c:v>127.01402417350761</c:v>
                </c:pt>
                <c:pt idx="29">
                  <c:v>135.13849739648302</c:v>
                </c:pt>
                <c:pt idx="30">
                  <c:v>142.94651493314615</c:v>
                </c:pt>
                <c:pt idx="31">
                  <c:v>150.50822272123807</c:v>
                </c:pt>
                <c:pt idx="32">
                  <c:v>157.88047336427678</c:v>
                </c:pt>
                <c:pt idx="33">
                  <c:v>165.10795445819076</c:v>
                </c:pt>
                <c:pt idx="34">
                  <c:v>172.22485904563194</c:v>
                </c:pt>
                <c:pt idx="35">
                  <c:v>179.25666745095785</c:v>
                </c:pt>
                <c:pt idx="36">
                  <c:v>186.22182308496488</c:v>
                </c:pt>
                <c:pt idx="37">
                  <c:v>193.13320805679399</c:v>
                </c:pt>
                <c:pt idx="38">
                  <c:v>199.99939178722042</c:v>
                </c:pt>
                <c:pt idx="39">
                  <c:v>206.82566005135365</c:v>
                </c:pt>
                <c:pt idx="40">
                  <c:v>213.61484727731155</c:v>
                </c:pt>
                <c:pt idx="41">
                  <c:v>220.36800008924524</c:v>
                </c:pt>
                <c:pt idx="42">
                  <c:v>227.08490000949357</c:v>
                </c:pt>
                <c:pt idx="43">
                  <c:v>233.76447074044825</c:v>
                </c:pt>
                <c:pt idx="44">
                  <c:v>240.40509205755953</c:v>
                </c:pt>
                <c:pt idx="45">
                  <c:v>247.00483884570232</c:v>
                </c:pt>
                <c:pt idx="46">
                  <c:v>253.56166057254168</c:v>
                </c:pt>
                <c:pt idx="47">
                  <c:v>260.07351366093962</c:v>
                </c:pt>
                <c:pt idx="48">
                  <c:v>266.53845682806485</c:v>
                </c:pt>
                <c:pt idx="49">
                  <c:v>272.95471747611975</c:v>
                </c:pt>
                <c:pt idx="50">
                  <c:v>279.32073559983297</c:v>
                </c:pt>
                <c:pt idx="51">
                  <c:v>285.63519036420678</c:v>
                </c:pt>
                <c:pt idx="52">
                  <c:v>291.8970134500297</c:v>
                </c:pt>
                <c:pt idx="53">
                  <c:v>298.10539241747375</c:v>
                </c:pt>
                <c:pt idx="54">
                  <c:v>304.25976665991618</c:v>
                </c:pt>
              </c:numCache>
            </c:numRef>
          </c:val>
          <c:smooth val="0"/>
          <c:extLst xmlns:c16r2="http://schemas.microsoft.com/office/drawing/2015/06/chart">
            <c:ext xmlns:c16="http://schemas.microsoft.com/office/drawing/2014/chart" uri="{C3380CC4-5D6E-409C-BE32-E72D297353CC}">
              <c16:uniqueId val="{00000001-0B66-43B3-A8F6-384BDDD393D2}"/>
            </c:ext>
          </c:extLst>
        </c:ser>
        <c:dLbls>
          <c:showLegendKey val="0"/>
          <c:showVal val="0"/>
          <c:showCatName val="0"/>
          <c:showSerName val="0"/>
          <c:showPercent val="0"/>
          <c:showBubbleSize val="0"/>
        </c:dLbls>
        <c:smooth val="0"/>
        <c:axId val="-1710721312"/>
        <c:axId val="-1710690848"/>
      </c:lineChart>
      <c:catAx>
        <c:axId val="-1710721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0848"/>
        <c:crosses val="autoZero"/>
        <c:auto val="1"/>
        <c:lblAlgn val="ctr"/>
        <c:lblOffset val="100"/>
        <c:noMultiLvlLbl val="0"/>
      </c:catAx>
      <c:valAx>
        <c:axId val="-171069084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1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8FD-4642-9E25-F37D0756ECE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0.0_ ;\-0.0\ </c:formatCode>
                <c:ptCount val="2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numCache>
            </c:numRef>
          </c:val>
          <c:smooth val="0"/>
          <c:extLst xmlns:c16r2="http://schemas.microsoft.com/office/drawing/2015/06/chart">
            <c:ext xmlns:c16="http://schemas.microsoft.com/office/drawing/2014/chart" uri="{C3380CC4-5D6E-409C-BE32-E72D297353CC}">
              <c16:uniqueId val="{00000001-38FD-4642-9E25-F37D0756ECE3}"/>
            </c:ext>
          </c:extLst>
        </c:ser>
        <c:dLbls>
          <c:showLegendKey val="0"/>
          <c:showVal val="0"/>
          <c:showCatName val="0"/>
          <c:showSerName val="0"/>
          <c:showPercent val="0"/>
          <c:showBubbleSize val="0"/>
        </c:dLbls>
        <c:smooth val="0"/>
        <c:axId val="-1710697376"/>
        <c:axId val="-1710694112"/>
      </c:lineChart>
      <c:catAx>
        <c:axId val="-171069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4112"/>
        <c:crosses val="autoZero"/>
        <c:auto val="1"/>
        <c:lblAlgn val="ctr"/>
        <c:lblOffset val="100"/>
        <c:noMultiLvlLbl val="0"/>
      </c:catAx>
      <c:valAx>
        <c:axId val="-17106941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7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A7C-45FC-A27E-2E362C906B0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0.0_ ;\-0.0\ </c:formatCode>
                <c:ptCount val="5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pt idx="25" formatCode="General">
                  <c:v>622.56325048176427</c:v>
                </c:pt>
                <c:pt idx="26" formatCode="General">
                  <c:v>663.38647297406965</c:v>
                </c:pt>
                <c:pt idx="27" formatCode="General">
                  <c:v>695.16804784642409</c:v>
                </c:pt>
                <c:pt idx="28" formatCode="General">
                  <c:v>718.91206401001546</c:v>
                </c:pt>
                <c:pt idx="29" formatCode="General">
                  <c:v>736.08073127185628</c:v>
                </c:pt>
                <c:pt idx="30" formatCode="General">
                  <c:v>748.19099414335483</c:v>
                </c:pt>
                <c:pt idx="31" formatCode="General">
                  <c:v>756.57978102767584</c:v>
                </c:pt>
                <c:pt idx="32" formatCode="General">
                  <c:v>762.31628892452466</c:v>
                </c:pt>
                <c:pt idx="33" formatCode="General">
                  <c:v>766.20402505641778</c:v>
                </c:pt>
                <c:pt idx="34" formatCode="General">
                  <c:v>768.82262421406131</c:v>
                </c:pt>
                <c:pt idx="35" formatCode="General">
                  <c:v>770.57901910142846</c:v>
                </c:pt>
                <c:pt idx="36" formatCode="General">
                  <c:v>771.7537754593701</c:v>
                </c:pt>
                <c:pt idx="37" formatCode="General">
                  <c:v>772.53801565890058</c:v>
                </c:pt>
                <c:pt idx="38" formatCode="General">
                  <c:v>773.06089150817479</c:v>
                </c:pt>
                <c:pt idx="39" formatCode="General">
                  <c:v>773.40921236905069</c:v>
                </c:pt>
                <c:pt idx="40" formatCode="General">
                  <c:v>773.64111974033267</c:v>
                </c:pt>
                <c:pt idx="41" formatCode="General">
                  <c:v>773.79546234152212</c:v>
                </c:pt>
                <c:pt idx="42" formatCode="General">
                  <c:v>773.89815703427428</c:v>
                </c:pt>
                <c:pt idx="43" formatCode="General">
                  <c:v>773.96647541773564</c:v>
                </c:pt>
                <c:pt idx="44" formatCode="General">
                  <c:v>774.01191965850421</c:v>
                </c:pt>
                <c:pt idx="45" formatCode="General">
                  <c:v>774.04214616683169</c:v>
                </c:pt>
                <c:pt idx="46" formatCode="General">
                  <c:v>774.062249854622</c:v>
                </c:pt>
                <c:pt idx="47" formatCode="General">
                  <c:v>774.07562040421931</c:v>
                </c:pt>
                <c:pt idx="48" formatCode="General">
                  <c:v>774.08451268830902</c:v>
                </c:pt>
                <c:pt idx="49" formatCode="General">
                  <c:v>774.0904265492461</c:v>
                </c:pt>
                <c:pt idx="50" formatCode="General">
                  <c:v>774.09435955609911</c:v>
                </c:pt>
                <c:pt idx="51" formatCode="General">
                  <c:v>774.09697518131679</c:v>
                </c:pt>
                <c:pt idx="52" formatCode="General">
                  <c:v>774.09871468149674</c:v>
                </c:pt>
                <c:pt idx="53" formatCode="General">
                  <c:v>774.09987151860071</c:v>
                </c:pt>
                <c:pt idx="54" formatCode="General">
                  <c:v>774.1006408600349</c:v>
                </c:pt>
              </c:numCache>
            </c:numRef>
          </c:val>
          <c:smooth val="0"/>
          <c:extLst xmlns:c16r2="http://schemas.microsoft.com/office/drawing/2015/06/chart">
            <c:ext xmlns:c16="http://schemas.microsoft.com/office/drawing/2014/chart" uri="{C3380CC4-5D6E-409C-BE32-E72D297353CC}">
              <c16:uniqueId val="{00000001-FA7C-45FC-A27E-2E362C906B0D}"/>
            </c:ext>
          </c:extLst>
        </c:ser>
        <c:dLbls>
          <c:showLegendKey val="0"/>
          <c:showVal val="0"/>
          <c:showCatName val="0"/>
          <c:showSerName val="0"/>
          <c:showPercent val="0"/>
          <c:showBubbleSize val="0"/>
        </c:dLbls>
        <c:smooth val="0"/>
        <c:axId val="-1710696832"/>
        <c:axId val="-1710706624"/>
      </c:lineChart>
      <c:catAx>
        <c:axId val="-1710696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6624"/>
        <c:crosses val="autoZero"/>
        <c:auto val="1"/>
        <c:lblAlgn val="ctr"/>
        <c:lblOffset val="100"/>
        <c:noMultiLvlLbl val="0"/>
      </c:catAx>
      <c:valAx>
        <c:axId val="-17107066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8B8-41EE-B3BA-72F4F8D095B8}"/>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7:$AH$147</c:f>
              <c:numCache>
                <c:formatCode>General</c:formatCode>
                <c:ptCount val="2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numCache>
            </c:numRef>
          </c:val>
          <c:smooth val="0"/>
          <c:extLst xmlns:c16r2="http://schemas.microsoft.com/office/drawing/2015/06/chart">
            <c:ext xmlns:c16="http://schemas.microsoft.com/office/drawing/2014/chart" uri="{C3380CC4-5D6E-409C-BE32-E72D297353CC}">
              <c16:uniqueId val="{00000001-08B8-41EE-B3BA-72F4F8D095B8}"/>
            </c:ext>
          </c:extLst>
        </c:ser>
        <c:dLbls>
          <c:showLegendKey val="0"/>
          <c:showVal val="0"/>
          <c:showCatName val="0"/>
          <c:showSerName val="0"/>
          <c:showPercent val="0"/>
          <c:showBubbleSize val="0"/>
        </c:dLbls>
        <c:smooth val="0"/>
        <c:axId val="-1710720768"/>
        <c:axId val="-1710702816"/>
      </c:lineChart>
      <c:catAx>
        <c:axId val="-1710720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2816"/>
        <c:crosses val="autoZero"/>
        <c:auto val="1"/>
        <c:lblAlgn val="ctr"/>
        <c:lblOffset val="100"/>
        <c:noMultiLvlLbl val="0"/>
      </c:catAx>
      <c:valAx>
        <c:axId val="-17107028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0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B93E-441A-B57E-7162C215DF3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7:$BL$147</c:f>
              <c:numCache>
                <c:formatCode>General</c:formatCode>
                <c:ptCount val="5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pt idx="25">
                  <c:v>645.21376318764874</c:v>
                </c:pt>
                <c:pt idx="26">
                  <c:v>699.62276907309047</c:v>
                </c:pt>
                <c:pt idx="27">
                  <c:v>749.35934076347928</c:v>
                </c:pt>
                <c:pt idx="28">
                  <c:v>794.61617978871277</c:v>
                </c:pt>
                <c:pt idx="29">
                  <c:v>835.8951911686471</c:v>
                </c:pt>
                <c:pt idx="30">
                  <c:v>873.83381660024975</c:v>
                </c:pt>
                <c:pt idx="31">
                  <c:v>909.08051979309971</c:v>
                </c:pt>
                <c:pt idx="32">
                  <c:v>942.22297648076801</c:v>
                </c:pt>
                <c:pt idx="33">
                  <c:v>973.75719176785299</c:v>
                </c:pt>
                <c:pt idx="34">
                  <c:v>1004.0824933199942</c:v>
                </c:pt>
                <c:pt idx="35">
                  <c:v>1033.5100666365506</c:v>
                </c:pt>
                <c:pt idx="36">
                  <c:v>1062.2768848982821</c:v>
                </c:pt>
                <c:pt idx="37">
                  <c:v>1090.5604378583375</c:v>
                </c:pt>
                <c:pt idx="38">
                  <c:v>1118.4920619835543</c:v>
                </c:pt>
                <c:pt idx="39">
                  <c:v>1146.1680755217019</c:v>
                </c:pt>
                <c:pt idx="40">
                  <c:v>1173.6586455298589</c:v>
                </c:pt>
                <c:pt idx="41">
                  <c:v>1201.0146339406697</c:v>
                </c:pt>
                <c:pt idx="42">
                  <c:v>1228.272773358877</c:v>
                </c:pt>
                <c:pt idx="43">
                  <c:v>1255.4595224476618</c:v>
                </c:pt>
                <c:pt idx="44">
                  <c:v>1282.5939068646326</c:v>
                </c:pt>
                <c:pt idx="45">
                  <c:v>1309.6895957713011</c:v>
                </c:pt>
                <c:pt idx="46">
                  <c:v>1336.7564101657408</c:v>
                </c:pt>
                <c:pt idx="47">
                  <c:v>1363.8014131309483</c:v>
                </c:pt>
                <c:pt idx="48">
                  <c:v>1390.8296947747108</c:v>
                </c:pt>
                <c:pt idx="49">
                  <c:v>1417.84493553469</c:v>
                </c:pt>
                <c:pt idx="50">
                  <c:v>1444.8498093529258</c:v>
                </c:pt>
                <c:pt idx="51">
                  <c:v>1471.8462716062472</c:v>
                </c:pt>
                <c:pt idx="52">
                  <c:v>1498.8357643667623</c:v>
                </c:pt>
                <c:pt idx="53">
                  <c:v>1525.8193625234201</c:v>
                </c:pt>
                <c:pt idx="54">
                  <c:v>1552.7978776981126</c:v>
                </c:pt>
              </c:numCache>
            </c:numRef>
          </c:val>
          <c:smooth val="0"/>
          <c:extLst xmlns:c16r2="http://schemas.microsoft.com/office/drawing/2015/06/chart">
            <c:ext xmlns:c16="http://schemas.microsoft.com/office/drawing/2014/chart" uri="{C3380CC4-5D6E-409C-BE32-E72D297353CC}">
              <c16:uniqueId val="{00000001-B93E-441A-B57E-7162C215DF3D}"/>
            </c:ext>
          </c:extLst>
        </c:ser>
        <c:dLbls>
          <c:showLegendKey val="0"/>
          <c:showVal val="0"/>
          <c:showCatName val="0"/>
          <c:showSerName val="0"/>
          <c:showPercent val="0"/>
          <c:showBubbleSize val="0"/>
        </c:dLbls>
        <c:smooth val="0"/>
        <c:axId val="-1710708256"/>
        <c:axId val="-1710713696"/>
      </c:lineChart>
      <c:catAx>
        <c:axId val="-171070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3696"/>
        <c:crosses val="autoZero"/>
        <c:auto val="1"/>
        <c:lblAlgn val="ctr"/>
        <c:lblOffset val="100"/>
        <c:noMultiLvlLbl val="0"/>
      </c:catAx>
      <c:valAx>
        <c:axId val="-17107136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8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8FB1-49C7-A641-63B9C8BBE316}"/>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54:$BL$154</c:f>
              <c:numCache>
                <c:formatCode>General</c:formatCode>
                <c:ptCount val="5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pt idx="25">
                  <c:v>647.00896341753719</c:v>
                </c:pt>
                <c:pt idx="26">
                  <c:v>709.86036100962667</c:v>
                </c:pt>
                <c:pt idx="27">
                  <c:v>772.30628238005158</c:v>
                </c:pt>
                <c:pt idx="28">
                  <c:v>834.32895841737536</c:v>
                </c:pt>
                <c:pt idx="29">
                  <c:v>896.01394975995413</c:v>
                </c:pt>
                <c:pt idx="30">
                  <c:v>957.49829328817987</c:v>
                </c:pt>
                <c:pt idx="31">
                  <c:v>1018.932382512415</c:v>
                </c:pt>
                <c:pt idx="32">
                  <c:v>1080.4556217586917</c:v>
                </c:pt>
                <c:pt idx="33">
                  <c:v>1142.1832582470706</c:v>
                </c:pt>
                <c:pt idx="34">
                  <c:v>1204.2011312366212</c:v>
                </c:pt>
                <c:pt idx="35">
                  <c:v>1266.5654364832506</c:v>
                </c:pt>
                <c:pt idx="36">
                  <c:v>1329.3053132334735</c:v>
                </c:pt>
                <c:pt idx="37">
                  <c:v>1392.4267636035538</c:v>
                </c:pt>
                <c:pt idx="38">
                  <c:v>1455.9169743271502</c:v>
                </c:pt>
                <c:pt idx="39">
                  <c:v>1519.7485081007444</c:v>
                </c:pt>
                <c:pt idx="40">
                  <c:v>1583.8830921609349</c:v>
                </c:pt>
                <c:pt idx="41">
                  <c:v>1648.2748919352132</c:v>
                </c:pt>
                <c:pt idx="42">
                  <c:v>1712.8732501794589</c:v>
                </c:pt>
                <c:pt idx="43">
                  <c:v>1777.6249214536806</c:v>
                </c:pt>
                <c:pt idx="44">
                  <c:v>1842.4758549704102</c:v>
                </c:pt>
                <c:pt idx="45">
                  <c:v>1907.3725867729304</c:v>
                </c:pt>
                <c:pt idx="46">
                  <c:v>1972.263301743405</c:v>
                </c:pt>
                <c:pt idx="47">
                  <c:v>2037.0986212676503</c:v>
                </c:pt>
                <c:pt idx="48">
                  <c:v>2101.8321659293742</c:v>
                </c:pt>
                <c:pt idx="49">
                  <c:v>2166.4209357381787</c:v>
                </c:pt>
                <c:pt idx="50">
                  <c:v>2230.8255438322258</c:v>
                </c:pt>
                <c:pt idx="51">
                  <c:v>2295.0103336763141</c:v>
                </c:pt>
                <c:pt idx="52">
                  <c:v>2358.9434046186566</c:v>
                </c:pt>
                <c:pt idx="53">
                  <c:v>2422.5965662756989</c:v>
                </c:pt>
                <c:pt idx="54">
                  <c:v>2485.9452385243162</c:v>
                </c:pt>
              </c:numCache>
            </c:numRef>
          </c:val>
          <c:smooth val="0"/>
          <c:extLst xmlns:c16r2="http://schemas.microsoft.com/office/drawing/2015/06/chart">
            <c:ext xmlns:c16="http://schemas.microsoft.com/office/drawing/2014/chart" uri="{C3380CC4-5D6E-409C-BE32-E72D297353CC}">
              <c16:uniqueId val="{00000001-8FB1-49C7-A641-63B9C8BBE316}"/>
            </c:ext>
          </c:extLst>
        </c:ser>
        <c:dLbls>
          <c:showLegendKey val="0"/>
          <c:showVal val="0"/>
          <c:showCatName val="0"/>
          <c:showSerName val="0"/>
          <c:showPercent val="0"/>
          <c:showBubbleSize val="0"/>
        </c:dLbls>
        <c:smooth val="0"/>
        <c:axId val="-1710713152"/>
        <c:axId val="-1710722400"/>
      </c:lineChart>
      <c:catAx>
        <c:axId val="-1710713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2400"/>
        <c:crosses val="autoZero"/>
        <c:auto val="1"/>
        <c:lblAlgn val="ctr"/>
        <c:lblOffset val="100"/>
        <c:noMultiLvlLbl val="0"/>
      </c:catAx>
      <c:valAx>
        <c:axId val="-17107224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9D0E-432D-9AB9-A74DA73C7D93}"/>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54:$AH$154</c:f>
              <c:numCache>
                <c:formatCode>General</c:formatCode>
                <c:ptCount val="2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numCache>
            </c:numRef>
          </c:val>
          <c:smooth val="0"/>
          <c:extLst xmlns:c16r2="http://schemas.microsoft.com/office/drawing/2015/06/chart">
            <c:ext xmlns:c16="http://schemas.microsoft.com/office/drawing/2014/chart" uri="{C3380CC4-5D6E-409C-BE32-E72D297353CC}">
              <c16:uniqueId val="{00000001-9D0E-432D-9AB9-A74DA73C7D93}"/>
            </c:ext>
          </c:extLst>
        </c:ser>
        <c:dLbls>
          <c:showLegendKey val="0"/>
          <c:showVal val="0"/>
          <c:showCatName val="0"/>
          <c:showSerName val="0"/>
          <c:showPercent val="0"/>
          <c:showBubbleSize val="0"/>
        </c:dLbls>
        <c:smooth val="0"/>
        <c:axId val="-1710720224"/>
        <c:axId val="-1710719136"/>
      </c:lineChart>
      <c:catAx>
        <c:axId val="-1710720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9136"/>
        <c:crosses val="autoZero"/>
        <c:auto val="1"/>
        <c:lblAlgn val="ctr"/>
        <c:lblOffset val="100"/>
        <c:noMultiLvlLbl val="0"/>
      </c:catAx>
      <c:valAx>
        <c:axId val="-17107191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20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30390266841644792"/>
          <c:y val="1.3888888888888888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3348371057578198"/>
          <c:y val="0.20038940586972087"/>
          <c:w val="0.87129396325459318"/>
          <c:h val="0.4590350751610594"/>
        </c:manualLayout>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4FE1-46D1-BAEE-05C5EB4B8D6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numCache>
            </c:numRef>
          </c:val>
          <c:smooth val="0"/>
          <c:extLst xmlns:c16r2="http://schemas.microsoft.com/office/drawing/2015/06/chart">
            <c:ext xmlns:c16="http://schemas.microsoft.com/office/drawing/2014/chart" uri="{C3380CC4-5D6E-409C-BE32-E72D297353CC}">
              <c16:uniqueId val="{00000001-4FE1-46D1-BAEE-05C5EB4B8D61}"/>
            </c:ext>
          </c:extLst>
        </c:ser>
        <c:dLbls>
          <c:showLegendKey val="0"/>
          <c:showVal val="0"/>
          <c:showCatName val="0"/>
          <c:showSerName val="0"/>
          <c:showPercent val="0"/>
          <c:showBubbleSize val="0"/>
        </c:dLbls>
        <c:smooth val="0"/>
        <c:axId val="-1710718048"/>
        <c:axId val="-1710704448"/>
      </c:lineChart>
      <c:catAx>
        <c:axId val="-1710718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4448"/>
        <c:crosses val="autoZero"/>
        <c:auto val="1"/>
        <c:lblAlgn val="ctr"/>
        <c:lblOffset val="100"/>
        <c:noMultiLvlLbl val="0"/>
      </c:catAx>
      <c:valAx>
        <c:axId val="-17107044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8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7A89-4120-8225-85B836136DF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pt idx="25">
                  <c:v>626.07460730571245</c:v>
                </c:pt>
                <c:pt idx="26">
                  <c:v>672.81399856660312</c:v>
                </c:pt>
                <c:pt idx="27">
                  <c:v>712.14602677020048</c:v>
                </c:pt>
                <c:pt idx="28">
                  <c:v>744.33565446078558</c:v>
                </c:pt>
                <c:pt idx="29">
                  <c:v>770.08481831761799</c:v>
                </c:pt>
                <c:pt idx="30">
                  <c:v>790.30826081941234</c:v>
                </c:pt>
                <c:pt idx="31">
                  <c:v>805.9644749648661</c:v>
                </c:pt>
                <c:pt idx="32">
                  <c:v>817.95019365701626</c:v>
                </c:pt>
                <c:pt idx="33">
                  <c:v>827.04765618707972</c:v>
                </c:pt>
                <c:pt idx="34">
                  <c:v>833.90805125002294</c:v>
                </c:pt>
                <c:pt idx="35">
                  <c:v>839.05611801855855</c:v>
                </c:pt>
                <c:pt idx="36">
                  <c:v>842.90502149244151</c:v>
                </c:pt>
                <c:pt idx="37">
                  <c:v>845.77468809904281</c:v>
                </c:pt>
                <c:pt idx="38">
                  <c:v>847.90985600714339</c:v>
                </c:pt>
                <c:pt idx="39">
                  <c:v>849.49609050890535</c:v>
                </c:pt>
                <c:pt idx="40">
                  <c:v>850.673177195118</c:v>
                </c:pt>
                <c:pt idx="41">
                  <c:v>851.54591270155913</c:v>
                </c:pt>
                <c:pt idx="42">
                  <c:v>852.19258582449106</c:v>
                </c:pt>
                <c:pt idx="43">
                  <c:v>852.67153054760581</c:v>
                </c:pt>
                <c:pt idx="44">
                  <c:v>853.02612886133227</c:v>
                </c:pt>
                <c:pt idx="45">
                  <c:v>853.28859748291427</c:v>
                </c:pt>
                <c:pt idx="46">
                  <c:v>853.48283641670616</c:v>
                </c:pt>
                <c:pt idx="47">
                  <c:v>853.6265621792495</c:v>
                </c:pt>
                <c:pt idx="48">
                  <c:v>853.73290009565073</c:v>
                </c:pt>
                <c:pt idx="49">
                  <c:v>853.81156998090751</c:v>
                </c:pt>
                <c:pt idx="50">
                  <c:v>853.86976748487916</c:v>
                </c:pt>
                <c:pt idx="51">
                  <c:v>853.91281836703888</c:v>
                </c:pt>
                <c:pt idx="52">
                  <c:v>853.94466373919113</c:v>
                </c:pt>
                <c:pt idx="53">
                  <c:v>853.9682196918468</c:v>
                </c:pt>
                <c:pt idx="54">
                  <c:v>853.98564368422399</c:v>
                </c:pt>
              </c:numCache>
            </c:numRef>
          </c:val>
          <c:smooth val="0"/>
          <c:extLst xmlns:c16r2="http://schemas.microsoft.com/office/drawing/2015/06/chart">
            <c:ext xmlns:c16="http://schemas.microsoft.com/office/drawing/2014/chart" uri="{C3380CC4-5D6E-409C-BE32-E72D297353CC}">
              <c16:uniqueId val="{00000001-7A89-4120-8225-85B836136DF9}"/>
            </c:ext>
          </c:extLst>
        </c:ser>
        <c:dLbls>
          <c:showLegendKey val="0"/>
          <c:showVal val="0"/>
          <c:showCatName val="0"/>
          <c:showSerName val="0"/>
          <c:showPercent val="0"/>
          <c:showBubbleSize val="0"/>
        </c:dLbls>
        <c:smooth val="0"/>
        <c:axId val="-1710707712"/>
        <c:axId val="-1710705536"/>
      </c:lineChart>
      <c:catAx>
        <c:axId val="-1710707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5536"/>
        <c:crosses val="autoZero"/>
        <c:auto val="1"/>
        <c:lblAlgn val="ctr"/>
        <c:lblOffset val="100"/>
        <c:noMultiLvlLbl val="0"/>
      </c:catAx>
      <c:valAx>
        <c:axId val="-17107055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7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 Costs ( $ per KWh ) </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2:$AB$32</c:f>
              <c:numCache>
                <c:formatCode>General</c:formatCode>
                <c:ptCount val="26"/>
                <c:pt idx="0">
                  <c:v>0.19600000000000001</c:v>
                </c:pt>
                <c:pt idx="1">
                  <c:v>0.17799999999999999</c:v>
                </c:pt>
                <c:pt idx="2">
                  <c:v>0.157</c:v>
                </c:pt>
                <c:pt idx="3">
                  <c:v>0.13900000000000001</c:v>
                </c:pt>
                <c:pt idx="4">
                  <c:v>0.13400000000000001</c:v>
                </c:pt>
                <c:pt idx="5">
                  <c:v>0.14199999999999999</c:v>
                </c:pt>
                <c:pt idx="6">
                  <c:v>0.126</c:v>
                </c:pt>
                <c:pt idx="7">
                  <c:v>0.11899999999999999</c:v>
                </c:pt>
                <c:pt idx="8">
                  <c:v>0.106</c:v>
                </c:pt>
                <c:pt idx="9">
                  <c:v>0.111</c:v>
                </c:pt>
                <c:pt idx="10">
                  <c:v>0.104</c:v>
                </c:pt>
                <c:pt idx="11">
                  <c:v>0.105</c:v>
                </c:pt>
                <c:pt idx="12">
                  <c:v>9.8000000000000004E-2</c:v>
                </c:pt>
                <c:pt idx="13">
                  <c:v>8.7999999999999995E-2</c:v>
                </c:pt>
                <c:pt idx="14">
                  <c:v>8.6999999999999994E-2</c:v>
                </c:pt>
                <c:pt idx="15">
                  <c:v>8.5999999999999993E-2</c:v>
                </c:pt>
                <c:pt idx="16">
                  <c:v>8.3000000000000004E-2</c:v>
                </c:pt>
                <c:pt idx="17">
                  <c:v>8.3000000000000004E-2</c:v>
                </c:pt>
                <c:pt idx="18">
                  <c:v>8.2000000000000003E-2</c:v>
                </c:pt>
                <c:pt idx="19">
                  <c:v>7.5999999999999998E-2</c:v>
                </c:pt>
                <c:pt idx="20">
                  <c:v>6.9000000000000006E-2</c:v>
                </c:pt>
                <c:pt idx="21">
                  <c:v>6.6000000000000003E-2</c:v>
                </c:pt>
                <c:pt idx="22">
                  <c:v>6.4000000000000001E-2</c:v>
                </c:pt>
                <c:pt idx="23">
                  <c:v>5.8000000000000003E-2</c:v>
                </c:pt>
                <c:pt idx="24">
                  <c:v>5.2999999999999999E-2</c:v>
                </c:pt>
                <c:pt idx="25" formatCode="0.00">
                  <c:v>0.05</c:v>
                </c:pt>
              </c:numCache>
            </c:numRef>
          </c:val>
          <c:smooth val="0"/>
          <c:extLst xmlns:c16r2="http://schemas.microsoft.com/office/drawing/2015/06/chart">
            <c:ext xmlns:c16="http://schemas.microsoft.com/office/drawing/2014/chart" uri="{C3380CC4-5D6E-409C-BE32-E72D297353CC}">
              <c16:uniqueId val="{00000000-B01F-436A-8BAC-510381F354F2}"/>
            </c:ext>
          </c:extLst>
        </c:ser>
        <c:ser>
          <c:idx val="1"/>
          <c:order val="1"/>
          <c:tx>
            <c:v>Model</c:v>
          </c:tx>
          <c:spPr>
            <a:ln w="28575" cap="rnd">
              <a:solidFill>
                <a:schemeClr val="accent2"/>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3:$AB$33</c:f>
              <c:numCache>
                <c:formatCode>General</c:formatCode>
                <c:ptCount val="26"/>
                <c:pt idx="0">
                  <c:v>0.17480954851033553</c:v>
                </c:pt>
                <c:pt idx="1">
                  <c:v>0.16561369886744459</c:v>
                </c:pt>
                <c:pt idx="2">
                  <c:v>0.15700000019492794</c:v>
                </c:pt>
                <c:pt idx="3">
                  <c:v>0.14893159893759841</c:v>
                </c:pt>
                <c:pt idx="4">
                  <c:v>0.14137397458547363</c:v>
                </c:pt>
                <c:pt idx="5">
                  <c:v>0.13429479197839361</c:v>
                </c:pt>
                <c:pt idx="6">
                  <c:v>0.12766376296061838</c:v>
                </c:pt>
                <c:pt idx="7">
                  <c:v>0.12145251679349711</c:v>
                </c:pt>
                <c:pt idx="8">
                  <c:v>0.11563447877177205</c:v>
                </c:pt>
                <c:pt idx="9">
                  <c:v>0.11018475652417892</c:v>
                </c:pt>
                <c:pt idx="10">
                  <c:v>0.10508003351188314</c:v>
                </c:pt>
                <c:pt idx="11">
                  <c:v>0.100298469269087</c:v>
                </c:pt>
                <c:pt idx="12">
                  <c:v>9.5819605958988543E-2</c:v>
                </c:pt>
                <c:pt idx="13">
                  <c:v>9.1624280845294115E-2</c:v>
                </c:pt>
                <c:pt idx="14">
                  <c:v>8.7694544304794883E-2</c:v>
                </c:pt>
                <c:pt idx="15">
                  <c:v>8.4013583030226158E-2</c:v>
                </c:pt>
                <c:pt idx="16">
                  <c:v>8.0565648094833936E-2</c:v>
                </c:pt>
                <c:pt idx="17">
                  <c:v>7.7335987570874468E-2</c:v>
                </c:pt>
                <c:pt idx="18">
                  <c:v>7.4310783413756118E-2</c:v>
                </c:pt>
                <c:pt idx="19">
                  <c:v>7.147709234178358E-2</c:v>
                </c:pt>
                <c:pt idx="20">
                  <c:v>6.8822790458559366E-2</c:v>
                </c:pt>
                <c:pt idx="21">
                  <c:v>6.6336521381110736E-2</c:v>
                </c:pt>
                <c:pt idx="22">
                  <c:v>6.4007647651808927E-2</c:v>
                </c:pt>
                <c:pt idx="23">
                  <c:v>6.1826205226197486E-2</c:v>
                </c:pt>
                <c:pt idx="24">
                  <c:v>5.9782860842007082E-2</c:v>
                </c:pt>
                <c:pt idx="25">
                  <c:v>5.7868872086960205E-2</c:v>
                </c:pt>
              </c:numCache>
            </c:numRef>
          </c:val>
          <c:smooth val="0"/>
          <c:extLst xmlns:c16r2="http://schemas.microsoft.com/office/drawing/2015/06/chart">
            <c:ext xmlns:c16="http://schemas.microsoft.com/office/drawing/2014/chart" uri="{C3380CC4-5D6E-409C-BE32-E72D297353CC}">
              <c16:uniqueId val="{00000001-B01F-436A-8BAC-510381F354F2}"/>
            </c:ext>
          </c:extLst>
        </c:ser>
        <c:dLbls>
          <c:showLegendKey val="0"/>
          <c:showVal val="0"/>
          <c:showCatName val="0"/>
          <c:showSerName val="0"/>
          <c:showPercent val="0"/>
          <c:showBubbleSize val="0"/>
        </c:dLbls>
        <c:smooth val="0"/>
        <c:axId val="-1802772800"/>
        <c:axId val="-1802751040"/>
      </c:lineChart>
      <c:catAx>
        <c:axId val="-1802772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1040"/>
        <c:crosses val="autoZero"/>
        <c:auto val="1"/>
        <c:lblAlgn val="ctr"/>
        <c:lblOffset val="100"/>
        <c:noMultiLvlLbl val="0"/>
      </c:catAx>
      <c:valAx>
        <c:axId val="-1802751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28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C7EC-467A-B330-30FC6AA51843}"/>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xmlns:c16r2="http://schemas.microsoft.com/office/drawing/2015/06/chart">
            <c:ext xmlns:c16="http://schemas.microsoft.com/office/drawing/2014/chart" uri="{C3380CC4-5D6E-409C-BE32-E72D297353CC}">
              <c16:uniqueId val="{00000001-C7EC-467A-B330-30FC6AA51843}"/>
            </c:ext>
          </c:extLst>
        </c:ser>
        <c:dLbls>
          <c:showLegendKey val="0"/>
          <c:showVal val="0"/>
          <c:showCatName val="0"/>
          <c:showSerName val="0"/>
          <c:showPercent val="0"/>
          <c:showBubbleSize val="0"/>
        </c:dLbls>
        <c:smooth val="0"/>
        <c:axId val="-1710712608"/>
        <c:axId val="-1710712064"/>
      </c:lineChart>
      <c:catAx>
        <c:axId val="-1710712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2064"/>
        <c:crosses val="autoZero"/>
        <c:auto val="1"/>
        <c:lblAlgn val="ctr"/>
        <c:lblOffset val="100"/>
        <c:noMultiLvlLbl val="0"/>
      </c:catAx>
      <c:valAx>
        <c:axId val="-17107120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2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8D1B-4ADB-9F3A-E98A304B021A}"/>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7:$BL$147</c:f>
              <c:numCache>
                <c:formatCode>General</c:formatCode>
                <c:ptCount val="5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pt idx="25">
                  <c:v>618.00912642809135</c:v>
                </c:pt>
                <c:pt idx="26">
                  <c:v>651.53070831688535</c:v>
                </c:pt>
                <c:pt idx="27">
                  <c:v>697.53128990174832</c:v>
                </c:pt>
                <c:pt idx="28">
                  <c:v>740.07409711681919</c:v>
                </c:pt>
                <c:pt idx="29">
                  <c:v>779.43869627406173</c:v>
                </c:pt>
                <c:pt idx="30">
                  <c:v>815.99830668299546</c:v>
                </c:pt>
                <c:pt idx="31">
                  <c:v>850.15588848841264</c:v>
                </c:pt>
                <c:pt idx="32">
                  <c:v>882.30272971635929</c:v>
                </c:pt>
                <c:pt idx="33">
                  <c:v>912.79519342143669</c:v>
                </c:pt>
                <c:pt idx="34">
                  <c:v>941.94433945193941</c:v>
                </c:pt>
                <c:pt idx="35">
                  <c:v>970.01375781530533</c:v>
                </c:pt>
                <c:pt idx="36">
                  <c:v>997.22209842011387</c:v>
                </c:pt>
                <c:pt idx="37">
                  <c:v>1023.7479090180091</c:v>
                </c:pt>
                <c:pt idx="38">
                  <c:v>1049.7352905583093</c:v>
                </c:pt>
                <c:pt idx="39">
                  <c:v>1075.2995155714602</c:v>
                </c:pt>
                <c:pt idx="40">
                  <c:v>1100.5321716848591</c:v>
                </c:pt>
                <c:pt idx="41">
                  <c:v>1125.5056473023878</c:v>
                </c:pt>
                <c:pt idx="42">
                  <c:v>1150.2769222750458</c:v>
                </c:pt>
                <c:pt idx="43">
                  <c:v>1174.8907028563008</c:v>
                </c:pt>
                <c:pt idx="44">
                  <c:v>1199.3819749229897</c:v>
                </c:pt>
                <c:pt idx="45">
                  <c:v>1223.7780602912353</c:v>
                </c:pt>
                <c:pt idx="46">
                  <c:v>1248.1002591107172</c:v>
                </c:pt>
                <c:pt idx="47">
                  <c:v>1272.365153419237</c:v>
                </c:pt>
                <c:pt idx="48">
                  <c:v>1296.585636765974</c:v>
                </c:pt>
                <c:pt idx="49">
                  <c:v>1320.7717244035814</c:v>
                </c:pt>
                <c:pt idx="50">
                  <c:v>1344.9311889135047</c:v>
                </c:pt>
                <c:pt idx="51">
                  <c:v>1369.0700576847578</c:v>
                </c:pt>
                <c:pt idx="52">
                  <c:v>1393.193001512685</c:v>
                </c:pt>
                <c:pt idx="53">
                  <c:v>1417.3036376592866</c:v>
                </c:pt>
                <c:pt idx="54">
                  <c:v>1441.4047658847705</c:v>
                </c:pt>
              </c:numCache>
            </c:numRef>
          </c:val>
          <c:smooth val="0"/>
          <c:extLst xmlns:c16r2="http://schemas.microsoft.com/office/drawing/2015/06/chart">
            <c:ext xmlns:c16="http://schemas.microsoft.com/office/drawing/2014/chart" uri="{C3380CC4-5D6E-409C-BE32-E72D297353CC}">
              <c16:uniqueId val="{00000001-8D1B-4ADB-9F3A-E98A304B021A}"/>
            </c:ext>
          </c:extLst>
        </c:ser>
        <c:dLbls>
          <c:showLegendKey val="0"/>
          <c:showVal val="0"/>
          <c:showCatName val="0"/>
          <c:showSerName val="0"/>
          <c:showPercent val="0"/>
          <c:showBubbleSize val="0"/>
        </c:dLbls>
        <c:smooth val="0"/>
        <c:axId val="-1710696288"/>
        <c:axId val="-1710704992"/>
      </c:lineChart>
      <c:catAx>
        <c:axId val="-1710696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4992"/>
        <c:crosses val="autoZero"/>
        <c:auto val="1"/>
        <c:lblAlgn val="ctr"/>
        <c:lblOffset val="100"/>
        <c:noMultiLvlLbl val="0"/>
      </c:catAx>
      <c:valAx>
        <c:axId val="-17107049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C9D-4558-A327-F12102C0560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7:$AH$147</c:f>
              <c:numCache>
                <c:formatCode>General</c:formatCode>
                <c:ptCount val="2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numCache>
            </c:numRef>
          </c:val>
          <c:smooth val="0"/>
          <c:extLst xmlns:c16r2="http://schemas.microsoft.com/office/drawing/2015/06/chart">
            <c:ext xmlns:c16="http://schemas.microsoft.com/office/drawing/2014/chart" uri="{C3380CC4-5D6E-409C-BE32-E72D297353CC}">
              <c16:uniqueId val="{00000001-0C9D-4558-A327-F12102C0560D}"/>
            </c:ext>
          </c:extLst>
        </c:ser>
        <c:dLbls>
          <c:showLegendKey val="0"/>
          <c:showVal val="0"/>
          <c:showCatName val="0"/>
          <c:showSerName val="0"/>
          <c:showPercent val="0"/>
          <c:showBubbleSize val="0"/>
        </c:dLbls>
        <c:smooth val="0"/>
        <c:axId val="-1710694656"/>
        <c:axId val="-1710718592"/>
      </c:lineChart>
      <c:catAx>
        <c:axId val="-1710694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18592"/>
        <c:crosses val="autoZero"/>
        <c:auto val="1"/>
        <c:lblAlgn val="ctr"/>
        <c:lblOffset val="100"/>
        <c:noMultiLvlLbl val="0"/>
      </c:catAx>
      <c:valAx>
        <c:axId val="-17107185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665-4F91-B72B-43A0A4BA91F8}"/>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7:$BL$147</c:f>
              <c:numCache>
                <c:formatCode>General</c:formatCode>
                <c:ptCount val="5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pt idx="25">
                  <c:v>626.50826701360529</c:v>
                </c:pt>
                <c:pt idx="26">
                  <c:v>668.63202052143765</c:v>
                </c:pt>
                <c:pt idx="27">
                  <c:v>726.3809830693184</c:v>
                </c:pt>
                <c:pt idx="28">
                  <c:v>783.47853638696665</c:v>
                </c:pt>
                <c:pt idx="29">
                  <c:v>839.98008830193589</c:v>
                </c:pt>
                <c:pt idx="30">
                  <c:v>895.9807738836023</c:v>
                </c:pt>
                <c:pt idx="31">
                  <c:v>951.59002881819117</c:v>
                </c:pt>
                <c:pt idx="32">
                  <c:v>1006.9149975365501</c:v>
                </c:pt>
                <c:pt idx="33">
                  <c:v>1062.0508393676384</c:v>
                </c:pt>
                <c:pt idx="34">
                  <c:v>1117.0759645450144</c:v>
                </c:pt>
                <c:pt idx="35">
                  <c:v>1172.0505430516578</c:v>
                </c:pt>
                <c:pt idx="36">
                  <c:v>1227.0170304336516</c:v>
                </c:pt>
                <c:pt idx="37">
                  <c:v>1282.0018243639377</c:v>
                </c:pt>
                <c:pt idx="38">
                  <c:v>1337.0174608789812</c:v>
                </c:pt>
                <c:pt idx="39">
                  <c:v>1392.0649760994763</c:v>
                </c:pt>
                <c:pt idx="40">
                  <c:v>1447.136209918451</c:v>
                </c:pt>
                <c:pt idx="41">
                  <c:v>1502.2159284004179</c:v>
                </c:pt>
                <c:pt idx="42">
                  <c:v>1557.2837058911075</c:v>
                </c:pt>
                <c:pt idx="43">
                  <c:v>1612.3155474792522</c:v>
                </c:pt>
                <c:pt idx="44">
                  <c:v>1667.2852558109962</c:v>
                </c:pt>
                <c:pt idx="45">
                  <c:v>1722.1655591395167</c:v>
                </c:pt>
                <c:pt idx="46">
                  <c:v>1776.9290238054164</c:v>
                </c:pt>
                <c:pt idx="47">
                  <c:v>1831.5487766545657</c:v>
                </c:pt>
                <c:pt idx="48">
                  <c:v>1885.9990628598566</c:v>
                </c:pt>
                <c:pt idx="49">
                  <c:v>1940.2556632625949</c:v>
                </c:pt>
                <c:pt idx="50">
                  <c:v>1994.2961933341855</c:v>
                </c:pt>
                <c:pt idx="51">
                  <c:v>2048.1003035705676</c:v>
                </c:pt>
                <c:pt idx="52">
                  <c:v>2101.649798800287</c:v>
                </c:pt>
                <c:pt idx="53">
                  <c:v>2154.9286916438055</c:v>
                </c:pt>
                <c:pt idx="54">
                  <c:v>2207.9232032742912</c:v>
                </c:pt>
              </c:numCache>
            </c:numRef>
          </c:val>
          <c:smooth val="0"/>
          <c:extLst xmlns:c16r2="http://schemas.microsoft.com/office/drawing/2015/06/chart">
            <c:ext xmlns:c16="http://schemas.microsoft.com/office/drawing/2014/chart" uri="{C3380CC4-5D6E-409C-BE32-E72D297353CC}">
              <c16:uniqueId val="{00000001-F665-4F91-B72B-43A0A4BA91F8}"/>
            </c:ext>
          </c:extLst>
        </c:ser>
        <c:dLbls>
          <c:showLegendKey val="0"/>
          <c:showVal val="0"/>
          <c:showCatName val="0"/>
          <c:showSerName val="0"/>
          <c:showPercent val="0"/>
          <c:showBubbleSize val="0"/>
        </c:dLbls>
        <c:smooth val="0"/>
        <c:axId val="-1710693568"/>
        <c:axId val="-1710688672"/>
      </c:lineChart>
      <c:catAx>
        <c:axId val="-1710693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88672"/>
        <c:crosses val="autoZero"/>
        <c:auto val="1"/>
        <c:lblAlgn val="ctr"/>
        <c:lblOffset val="100"/>
        <c:noMultiLvlLbl val="0"/>
      </c:catAx>
      <c:valAx>
        <c:axId val="-17106886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EEC9-4D4B-9BAD-A53ED0040DB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numCache>
            </c:numRef>
          </c:val>
          <c:smooth val="0"/>
          <c:extLst xmlns:c16r2="http://schemas.microsoft.com/office/drawing/2015/06/chart">
            <c:ext xmlns:c16="http://schemas.microsoft.com/office/drawing/2014/chart" uri="{C3380CC4-5D6E-409C-BE32-E72D297353CC}">
              <c16:uniqueId val="{00000001-EEC9-4D4B-9BAD-A53ED0040DBF}"/>
            </c:ext>
          </c:extLst>
        </c:ser>
        <c:dLbls>
          <c:showLegendKey val="0"/>
          <c:showVal val="0"/>
          <c:showCatName val="0"/>
          <c:showSerName val="0"/>
          <c:showPercent val="0"/>
          <c:showBubbleSize val="0"/>
        </c:dLbls>
        <c:smooth val="0"/>
        <c:axId val="-1710693024"/>
        <c:axId val="-1710703904"/>
      </c:lineChart>
      <c:catAx>
        <c:axId val="-1710693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3904"/>
        <c:crosses val="autoZero"/>
        <c:auto val="1"/>
        <c:lblAlgn val="ctr"/>
        <c:lblOffset val="100"/>
        <c:noMultiLvlLbl val="0"/>
      </c:catAx>
      <c:valAx>
        <c:axId val="-17107039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3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1B3E-4557-BBD7-19A0A68D32FC}"/>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pt idx="25">
                  <c:v>650.96417385066115</c:v>
                </c:pt>
                <c:pt idx="26">
                  <c:v>724.23411824666982</c:v>
                </c:pt>
                <c:pt idx="27">
                  <c:v>798.33680721916858</c:v>
                </c:pt>
                <c:pt idx="28">
                  <c:v>872.62068910841356</c:v>
                </c:pt>
                <c:pt idx="29">
                  <c:v>946.48613097497037</c:v>
                </c:pt>
                <c:pt idx="30">
                  <c:v>1019.3947345345144</c:v>
                </c:pt>
                <c:pt idx="31">
                  <c:v>1090.8748633710159</c:v>
                </c:pt>
                <c:pt idx="32">
                  <c:v>1160.5239021564701</c:v>
                </c:pt>
                <c:pt idx="33">
                  <c:v>1228.0078289450712</c:v>
                </c:pt>
                <c:pt idx="34">
                  <c:v>1293.0586865572645</c:v>
                </c:pt>
                <c:pt idx="35">
                  <c:v>1355.4705049725405</c:v>
                </c:pt>
                <c:pt idx="36">
                  <c:v>1415.0941678982813</c:v>
                </c:pt>
                <c:pt idx="37">
                  <c:v>1471.8316449862398</c:v>
                </c:pt>
                <c:pt idx="38">
                  <c:v>1525.6299354072762</c:v>
                </c:pt>
                <c:pt idx="39">
                  <c:v>1576.4749949175834</c:v>
                </c:pt>
                <c:pt idx="40">
                  <c:v>1624.3858511650562</c:v>
                </c:pt>
                <c:pt idx="41">
                  <c:v>1669.4090530221613</c:v>
                </c:pt>
                <c:pt idx="42">
                  <c:v>1711.6135500936359</c:v>
                </c:pt>
                <c:pt idx="43">
                  <c:v>1751.0860582087776</c:v>
                </c:pt>
                <c:pt idx="44">
                  <c:v>1787.9269350480611</c:v>
                </c:pt>
                <c:pt idx="45">
                  <c:v>1822.2465661111953</c:v>
                </c:pt>
                <c:pt idx="46">
                  <c:v>1854.1622438950662</c:v>
                </c:pt>
                <c:pt idx="47">
                  <c:v>1883.7955112790589</c:v>
                </c:pt>
                <c:pt idx="48">
                  <c:v>1911.2699326359887</c:v>
                </c:pt>
                <c:pt idx="49">
                  <c:v>1936.7092521313934</c:v>
                </c:pt>
                <c:pt idx="50">
                  <c:v>1960.2358972049287</c:v>
                </c:pt>
                <c:pt idx="51">
                  <c:v>1981.9697856435139</c:v>
                </c:pt>
                <c:pt idx="52">
                  <c:v>2002.0273963852519</c:v>
                </c:pt>
                <c:pt idx="53">
                  <c:v>2020.5210667823878</c:v>
                </c:pt>
                <c:pt idx="54">
                  <c:v>2037.5584821498646</c:v>
                </c:pt>
              </c:numCache>
            </c:numRef>
          </c:val>
          <c:smooth val="0"/>
          <c:extLst xmlns:c16r2="http://schemas.microsoft.com/office/drawing/2015/06/chart">
            <c:ext xmlns:c16="http://schemas.microsoft.com/office/drawing/2014/chart" uri="{C3380CC4-5D6E-409C-BE32-E72D297353CC}">
              <c16:uniqueId val="{00000001-1B3E-4557-BBD7-19A0A68D32FC}"/>
            </c:ext>
          </c:extLst>
        </c:ser>
        <c:dLbls>
          <c:showLegendKey val="0"/>
          <c:showVal val="0"/>
          <c:showCatName val="0"/>
          <c:showSerName val="0"/>
          <c:showPercent val="0"/>
          <c:showBubbleSize val="0"/>
        </c:dLbls>
        <c:smooth val="0"/>
        <c:axId val="-1710703360"/>
        <c:axId val="-1710702272"/>
      </c:lineChart>
      <c:catAx>
        <c:axId val="-171070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2272"/>
        <c:crosses val="autoZero"/>
        <c:auto val="1"/>
        <c:lblAlgn val="ctr"/>
        <c:lblOffset val="100"/>
        <c:noMultiLvlLbl val="0"/>
      </c:catAx>
      <c:valAx>
        <c:axId val="-17107022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5059-43F1-A9C7-8871968BFA3B}"/>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7:$AH$147</c:f>
              <c:numCache>
                <c:formatCode>General</c:formatCode>
                <c:ptCount val="2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numCache>
            </c:numRef>
          </c:val>
          <c:smooth val="0"/>
          <c:extLst xmlns:c16r2="http://schemas.microsoft.com/office/drawing/2015/06/chart">
            <c:ext xmlns:c16="http://schemas.microsoft.com/office/drawing/2014/chart" uri="{C3380CC4-5D6E-409C-BE32-E72D297353CC}">
              <c16:uniqueId val="{00000001-5059-43F1-A9C7-8871968BFA3B}"/>
            </c:ext>
          </c:extLst>
        </c:ser>
        <c:dLbls>
          <c:showLegendKey val="0"/>
          <c:showVal val="0"/>
          <c:showCatName val="0"/>
          <c:showSerName val="0"/>
          <c:showPercent val="0"/>
          <c:showBubbleSize val="0"/>
        </c:dLbls>
        <c:smooth val="0"/>
        <c:axId val="-1710701728"/>
        <c:axId val="-1710701184"/>
      </c:lineChart>
      <c:catAx>
        <c:axId val="-1710701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1184"/>
        <c:crosses val="autoZero"/>
        <c:auto val="1"/>
        <c:lblAlgn val="ctr"/>
        <c:lblOffset val="100"/>
        <c:noMultiLvlLbl val="0"/>
      </c:catAx>
      <c:valAx>
        <c:axId val="-17107011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C1B-45C2-9D25-A90A279891C5}"/>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7:$BL$147</c:f>
              <c:numCache>
                <c:formatCode>General</c:formatCode>
                <c:ptCount val="5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pt idx="25">
                  <c:v>634.77658185111341</c:v>
                </c:pt>
                <c:pt idx="26">
                  <c:v>683.5765648097539</c:v>
                </c:pt>
                <c:pt idx="27">
                  <c:v>749.49941758721752</c:v>
                </c:pt>
                <c:pt idx="28">
                  <c:v>815.67726352123202</c:v>
                </c:pt>
                <c:pt idx="29">
                  <c:v>881.76677570066147</c:v>
                </c:pt>
                <c:pt idx="30">
                  <c:v>947.47728739941942</c:v>
                </c:pt>
                <c:pt idx="31">
                  <c:v>1012.5687878711044</c:v>
                </c:pt>
                <c:pt idx="32">
                  <c:v>1076.8485567648424</c:v>
                </c:pt>
                <c:pt idx="33">
                  <c:v>1140.1669370256934</c:v>
                </c:pt>
                <c:pt idx="34">
                  <c:v>1202.4126500102175</c:v>
                </c:pt>
                <c:pt idx="35">
                  <c:v>1263.5079643394949</c:v>
                </c:pt>
                <c:pt idx="36">
                  <c:v>1323.4039475069169</c:v>
                </c:pt>
                <c:pt idx="37">
                  <c:v>1382.0759591820674</c:v>
                </c:pt>
                <c:pt idx="38">
                  <c:v>1439.5194881478672</c:v>
                </c:pt>
                <c:pt idx="39">
                  <c:v>1495.7463902129157</c:v>
                </c:pt>
                <c:pt idx="40">
                  <c:v>1550.7815508741492</c:v>
                </c:pt>
                <c:pt idx="41">
                  <c:v>1604.6599722747367</c:v>
                </c:pt>
                <c:pt idx="42">
                  <c:v>1657.4242673715</c:v>
                </c:pt>
                <c:pt idx="43">
                  <c:v>1709.1225335739364</c:v>
                </c:pt>
                <c:pt idx="44">
                  <c:v>1759.8065720155962</c:v>
                </c:pt>
                <c:pt idx="45">
                  <c:v>1809.5304158696683</c:v>
                </c:pt>
                <c:pt idx="46">
                  <c:v>1858.3491307490649</c:v>
                </c:pt>
                <c:pt idx="47">
                  <c:v>1906.3178514713927</c:v>
                </c:pt>
                <c:pt idx="48">
                  <c:v>1953.4910217340241</c:v>
                </c:pt>
                <c:pt idx="49">
                  <c:v>1999.9218060964204</c:v>
                </c:pt>
                <c:pt idx="50">
                  <c:v>2045.6616467909059</c:v>
                </c:pt>
                <c:pt idx="51">
                  <c:v>2090.7599410588409</c:v>
                </c:pt>
                <c:pt idx="52">
                  <c:v>2135.2638177881149</c:v>
                </c:pt>
                <c:pt idx="53">
                  <c:v>2179.2179951186854</c:v>
                </c:pt>
                <c:pt idx="54">
                  <c:v>2222.6647033314271</c:v>
                </c:pt>
              </c:numCache>
            </c:numRef>
          </c:val>
          <c:smooth val="0"/>
          <c:extLst xmlns:c16r2="http://schemas.microsoft.com/office/drawing/2015/06/chart">
            <c:ext xmlns:c16="http://schemas.microsoft.com/office/drawing/2014/chart" uri="{C3380CC4-5D6E-409C-BE32-E72D297353CC}">
              <c16:uniqueId val="{00000001-0C1B-45C2-9D25-A90A279891C5}"/>
            </c:ext>
          </c:extLst>
        </c:ser>
        <c:dLbls>
          <c:showLegendKey val="0"/>
          <c:showVal val="0"/>
          <c:showCatName val="0"/>
          <c:showSerName val="0"/>
          <c:showPercent val="0"/>
          <c:showBubbleSize val="0"/>
        </c:dLbls>
        <c:smooth val="0"/>
        <c:axId val="-1710700640"/>
        <c:axId val="-1710700096"/>
      </c:lineChart>
      <c:catAx>
        <c:axId val="-171070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0096"/>
        <c:crosses val="autoZero"/>
        <c:auto val="1"/>
        <c:lblAlgn val="ctr"/>
        <c:lblOffset val="100"/>
        <c:noMultiLvlLbl val="0"/>
      </c:catAx>
      <c:valAx>
        <c:axId val="-17107000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70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CCF9-4B49-9991-135F387656F4}"/>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7:$AH$147</c:f>
              <c:numCache>
                <c:formatCode>General</c:formatCode>
                <c:ptCount val="2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numCache>
            </c:numRef>
          </c:val>
          <c:smooth val="0"/>
          <c:extLst xmlns:c16r2="http://schemas.microsoft.com/office/drawing/2015/06/chart">
            <c:ext xmlns:c16="http://schemas.microsoft.com/office/drawing/2014/chart" uri="{C3380CC4-5D6E-409C-BE32-E72D297353CC}">
              <c16:uniqueId val="{00000001-CCF9-4B49-9991-135F387656F4}"/>
            </c:ext>
          </c:extLst>
        </c:ser>
        <c:dLbls>
          <c:showLegendKey val="0"/>
          <c:showVal val="0"/>
          <c:showCatName val="0"/>
          <c:showSerName val="0"/>
          <c:showPercent val="0"/>
          <c:showBubbleSize val="0"/>
        </c:dLbls>
        <c:smooth val="0"/>
        <c:axId val="-1710699552"/>
        <c:axId val="-1710692480"/>
      </c:lineChart>
      <c:catAx>
        <c:axId val="-1710699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2480"/>
        <c:crosses val="autoZero"/>
        <c:auto val="1"/>
        <c:lblAlgn val="ctr"/>
        <c:lblOffset val="100"/>
        <c:noMultiLvlLbl val="0"/>
      </c:catAx>
      <c:valAx>
        <c:axId val="-17106924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9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4CE4-42CF-A822-B8E52423AC0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7:$BL$147</c:f>
              <c:numCache>
                <c:formatCode>General</c:formatCode>
                <c:ptCount val="5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pt idx="25">
                  <c:v>637.58658042014372</c:v>
                </c:pt>
                <c:pt idx="26">
                  <c:v>688.99135463403775</c:v>
                </c:pt>
                <c:pt idx="27">
                  <c:v>758.59628839406014</c:v>
                </c:pt>
                <c:pt idx="28">
                  <c:v>829.56690769190345</c:v>
                </c:pt>
                <c:pt idx="29">
                  <c:v>901.64319694629637</c:v>
                </c:pt>
                <c:pt idx="30">
                  <c:v>974.59378755351543</c:v>
                </c:pt>
                <c:pt idx="31">
                  <c:v>1048.2142793516609</c:v>
                </c:pt>
                <c:pt idx="32">
                  <c:v>1122.3251275486637</c:v>
                </c:pt>
                <c:pt idx="33">
                  <c:v>1196.7693305713699</c:v>
                </c:pt>
                <c:pt idx="34">
                  <c:v>1271.4100864508443</c:v>
                </c:pt>
                <c:pt idx="35">
                  <c:v>1346.128530382678</c:v>
                </c:pt>
                <c:pt idx="36">
                  <c:v>1420.8216234011634</c:v>
                </c:pt>
                <c:pt idx="37">
                  <c:v>1495.4002302309145</c:v>
                </c:pt>
                <c:pt idx="38">
                  <c:v>1569.7874015421394</c:v>
                </c:pt>
                <c:pt idx="39">
                  <c:v>1643.9168602281115</c:v>
                </c:pt>
                <c:pt idx="40">
                  <c:v>1717.7316812938247</c:v>
                </c:pt>
                <c:pt idx="41">
                  <c:v>1791.1831490746445</c:v>
                </c:pt>
                <c:pt idx="42">
                  <c:v>1864.2297726277097</c:v>
                </c:pt>
                <c:pt idx="43">
                  <c:v>1936.8364393362194</c:v>
                </c:pt>
                <c:pt idx="44">
                  <c:v>2008.9736873284412</c:v>
                </c:pt>
                <c:pt idx="45">
                  <c:v>2080.6170787126557</c:v>
                </c:pt>
                <c:pt idx="46">
                  <c:v>2151.7466574824971</c:v>
                </c:pt>
                <c:pt idx="47">
                  <c:v>2222.3464779874353</c:v>
                </c:pt>
                <c:pt idx="48">
                  <c:v>2292.4041919102692</c:v>
                </c:pt>
                <c:pt idx="49">
                  <c:v>2361.9106836318711</c:v>
                </c:pt>
                <c:pt idx="50">
                  <c:v>2430.85974562716</c:v>
                </c:pt>
                <c:pt idx="51">
                  <c:v>2499.2477870924786</c:v>
                </c:pt>
                <c:pt idx="52">
                  <c:v>2567.0735703424953</c:v>
                </c:pt>
                <c:pt idx="53">
                  <c:v>2634.337970641604</c:v>
                </c:pt>
                <c:pt idx="54">
                  <c:v>2701.0437560642295</c:v>
                </c:pt>
              </c:numCache>
            </c:numRef>
          </c:val>
          <c:smooth val="0"/>
          <c:extLst xmlns:c16r2="http://schemas.microsoft.com/office/drawing/2015/06/chart">
            <c:ext xmlns:c16="http://schemas.microsoft.com/office/drawing/2014/chart" uri="{C3380CC4-5D6E-409C-BE32-E72D297353CC}">
              <c16:uniqueId val="{00000001-4CE4-42CF-A822-B8E52423AC02}"/>
            </c:ext>
          </c:extLst>
        </c:ser>
        <c:dLbls>
          <c:showLegendKey val="0"/>
          <c:showVal val="0"/>
          <c:showCatName val="0"/>
          <c:showSerName val="0"/>
          <c:showPercent val="0"/>
          <c:showBubbleSize val="0"/>
        </c:dLbls>
        <c:smooth val="0"/>
        <c:axId val="-1710699008"/>
        <c:axId val="-1710698464"/>
      </c:lineChart>
      <c:catAx>
        <c:axId val="-1710699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8464"/>
        <c:crosses val="autoZero"/>
        <c:auto val="1"/>
        <c:lblAlgn val="ctr"/>
        <c:lblOffset val="100"/>
        <c:noMultiLvlLbl val="0"/>
      </c:catAx>
      <c:valAx>
        <c:axId val="-17106984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10699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Europe </a:t>
            </a:r>
            <a:endParaRPr lang="ru-RU" sz="12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374-46BC-A576-7EC50F99D7C3}"/>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2:$AH$32</c:f>
              <c:numCache>
                <c:formatCode>General</c:formatCode>
                <c:ptCount val="25"/>
                <c:pt idx="0">
                  <c:v>6.7165812273283798</c:v>
                </c:pt>
                <c:pt idx="1">
                  <c:v>10.086138651345184</c:v>
                </c:pt>
                <c:pt idx="2">
                  <c:v>14.060118340167978</c:v>
                </c:pt>
                <c:pt idx="3">
                  <c:v>18.740131746155622</c:v>
                </c:pt>
                <c:pt idx="4">
                  <c:v>24.24216718958003</c:v>
                </c:pt>
                <c:pt idx="5">
                  <c:v>30.69753937573692</c:v>
                </c:pt>
                <c:pt idx="6">
                  <c:v>38.253425016306728</c:v>
                </c:pt>
                <c:pt idx="7">
                  <c:v>47.072741768069903</c:v>
                </c:pt>
                <c:pt idx="8">
                  <c:v>57.333058117309385</c:v>
                </c:pt>
                <c:pt idx="9">
                  <c:v>69.224150678798821</c:v>
                </c:pt>
                <c:pt idx="10">
                  <c:v>82.943764820520315</c:v>
                </c:pt>
                <c:pt idx="11">
                  <c:v>98.691104680832666</c:v>
                </c:pt>
                <c:pt idx="12">
                  <c:v>116.65760910097511</c:v>
                </c:pt>
                <c:pt idx="13">
                  <c:v>137.0146994236737</c:v>
                </c:pt>
                <c:pt idx="14">
                  <c:v>159.89845683062941</c:v>
                </c:pt>
                <c:pt idx="15">
                  <c:v>185.39163782747855</c:v>
                </c:pt>
                <c:pt idx="16">
                  <c:v>213.50407748573011</c:v>
                </c:pt>
                <c:pt idx="17">
                  <c:v>244.1533184305778</c:v>
                </c:pt>
                <c:pt idx="18">
                  <c:v>277.14811460102567</c:v>
                </c:pt>
                <c:pt idx="19">
                  <c:v>312.1780715909058</c:v>
                </c:pt>
                <c:pt idx="20">
                  <c:v>348.81280554881766</c:v>
                </c:pt>
                <c:pt idx="21">
                  <c:v>386.51334211574294</c:v>
                </c:pt>
                <c:pt idx="22">
                  <c:v>424.65688914240729</c:v>
                </c:pt>
                <c:pt idx="23">
                  <c:v>462.57374412922525</c:v>
                </c:pt>
                <c:pt idx="24">
                  <c:v>499.59244369139691</c:v>
                </c:pt>
              </c:numCache>
            </c:numRef>
          </c:val>
          <c:smooth val="0"/>
          <c:extLst xmlns:c16r2="http://schemas.microsoft.com/office/drawing/2015/06/chart">
            <c:ext xmlns:c16="http://schemas.microsoft.com/office/drawing/2014/chart" uri="{C3380CC4-5D6E-409C-BE32-E72D297353CC}">
              <c16:uniqueId val="{00000001-A374-46BC-A576-7EC50F99D7C3}"/>
            </c:ext>
          </c:extLst>
        </c:ser>
        <c:dLbls>
          <c:showLegendKey val="0"/>
          <c:showVal val="0"/>
          <c:showCatName val="0"/>
          <c:showSerName val="0"/>
          <c:showPercent val="0"/>
          <c:showBubbleSize val="0"/>
        </c:dLbls>
        <c:smooth val="0"/>
        <c:axId val="-1802756480"/>
        <c:axId val="-1802778784"/>
      </c:lineChart>
      <c:catAx>
        <c:axId val="-180275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8784"/>
        <c:crosses val="autoZero"/>
        <c:auto val="1"/>
        <c:lblAlgn val="ctr"/>
        <c:lblOffset val="100"/>
        <c:noMultiLvlLbl val="0"/>
      </c:catAx>
      <c:valAx>
        <c:axId val="-18027787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6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orld Total</a:t>
            </a:r>
            <a:endParaRPr lang="ru-RU" sz="12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Generation_check!$I$11</c:f>
              <c:strCache>
                <c:ptCount val="1"/>
                <c:pt idx="0">
                  <c:v>Fact</c:v>
                </c:pt>
              </c:strCache>
            </c:strRef>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8C-4524-B02F-30DD3637CB50}"/>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AH$7</c:f>
              <c:numCache>
                <c:formatCode>General</c:formatCode>
                <c:ptCount val="25"/>
                <c:pt idx="0">
                  <c:v>10.748654404522842</c:v>
                </c:pt>
                <c:pt idx="1">
                  <c:v>13.97805422107367</c:v>
                </c:pt>
                <c:pt idx="2">
                  <c:v>18.167914103495534</c:v>
                </c:pt>
                <c:pt idx="3">
                  <c:v>23.59713497081087</c:v>
                </c:pt>
                <c:pt idx="4">
                  <c:v>30.620978577841623</c:v>
                </c:pt>
                <c:pt idx="5">
                  <c:v>39.688808171792544</c:v>
                </c:pt>
                <c:pt idx="6">
                  <c:v>51.363749242822571</c:v>
                </c:pt>
                <c:pt idx="7">
                  <c:v>66.342786642617639</c:v>
                </c:pt>
                <c:pt idx="8">
                  <c:v>85.474300424436976</c:v>
                </c:pt>
                <c:pt idx="9">
                  <c:v>109.76771643910385</c:v>
                </c:pt>
                <c:pt idx="10">
                  <c:v>140.3866771269474</c:v>
                </c:pt>
                <c:pt idx="11">
                  <c:v>178.61309849909162</c:v>
                </c:pt>
                <c:pt idx="12">
                  <c:v>225.76557783169304</c:v>
                </c:pt>
                <c:pt idx="13">
                  <c:v>283.05411710126322</c:v>
                </c:pt>
                <c:pt idx="14">
                  <c:v>351.35822947661399</c:v>
                </c:pt>
                <c:pt idx="15">
                  <c:v>430.93304927043397</c:v>
                </c:pt>
                <c:pt idx="16">
                  <c:v>521.08283140767946</c:v>
                </c:pt>
                <c:pt idx="17">
                  <c:v>619.89012516790376</c:v>
                </c:pt>
                <c:pt idx="18">
                  <c:v>724.1317720552828</c:v>
                </c:pt>
                <c:pt idx="19">
                  <c:v>829.51006904721248</c:v>
                </c:pt>
                <c:pt idx="20">
                  <c:v>931.24032384819782</c:v>
                </c:pt>
                <c:pt idx="21">
                  <c:v>1024.8732909152479</c:v>
                </c:pt>
                <c:pt idx="22">
                  <c:v>1107.0809660607642</c:v>
                </c:pt>
                <c:pt idx="23">
                  <c:v>1176.1182412223493</c:v>
                </c:pt>
                <c:pt idx="24">
                  <c:v>1231.8275741337332</c:v>
                </c:pt>
              </c:numCache>
            </c:numRef>
          </c:val>
          <c:smooth val="0"/>
          <c:extLst xmlns:c16r2="http://schemas.microsoft.com/office/drawing/2015/06/chart">
            <c:ext xmlns:c16="http://schemas.microsoft.com/office/drawing/2014/chart" uri="{C3380CC4-5D6E-409C-BE32-E72D297353CC}">
              <c16:uniqueId val="{00000001-D58C-4524-B02F-30DD3637CB50}"/>
            </c:ext>
          </c:extLst>
        </c:ser>
        <c:dLbls>
          <c:showLegendKey val="0"/>
          <c:showVal val="0"/>
          <c:showCatName val="0"/>
          <c:showSerName val="0"/>
          <c:showPercent val="0"/>
          <c:showBubbleSize val="0"/>
        </c:dLbls>
        <c:smooth val="0"/>
        <c:axId val="-1802762464"/>
        <c:axId val="-1802750496"/>
      </c:lineChart>
      <c:catAx>
        <c:axId val="-180276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0496"/>
        <c:crosses val="autoZero"/>
        <c:auto val="1"/>
        <c:lblAlgn val="ctr"/>
        <c:lblOffset val="100"/>
        <c:noMultiLvlLbl val="0"/>
      </c:catAx>
      <c:valAx>
        <c:axId val="-18027504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2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South and Central America </a:t>
            </a:r>
            <a:endParaRPr lang="ru-RU" sz="12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D87C-4890-B7E8-C1F3823D8FF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xmlns:c16r2="http://schemas.microsoft.com/office/drawing/2015/06/chart">
            <c:ext xmlns:c16="http://schemas.microsoft.com/office/drawing/2014/chart" uri="{C3380CC4-5D6E-409C-BE32-E72D297353CC}">
              <c16:uniqueId val="{00000001-D87C-4890-B7E8-C1F3823D8FF6}"/>
            </c:ext>
          </c:extLst>
        </c:ser>
        <c:dLbls>
          <c:showLegendKey val="0"/>
          <c:showVal val="0"/>
          <c:showCatName val="0"/>
          <c:showSerName val="0"/>
          <c:showPercent val="0"/>
          <c:showBubbleSize val="0"/>
        </c:dLbls>
        <c:smooth val="0"/>
        <c:axId val="-1802748864"/>
        <c:axId val="-1802768448"/>
      </c:lineChart>
      <c:catAx>
        <c:axId val="-180274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8448"/>
        <c:crosses val="autoZero"/>
        <c:auto val="1"/>
        <c:lblAlgn val="ctr"/>
        <c:lblOffset val="100"/>
        <c:noMultiLvlLbl val="0"/>
      </c:catAx>
      <c:valAx>
        <c:axId val="-180276844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488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North America </a:t>
            </a:r>
            <a:endParaRPr lang="ru-RU" sz="12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C4D-4738-B212-542385BF7EC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5:$AH$55</c:f>
              <c:numCache>
                <c:formatCode>General</c:formatCode>
                <c:ptCount val="25"/>
                <c:pt idx="0">
                  <c:v>4.1440279081881055</c:v>
                </c:pt>
                <c:pt idx="1">
                  <c:v>5.2621294460050425</c:v>
                </c:pt>
                <c:pt idx="2">
                  <c:v>6.6785655405260274</c:v>
                </c:pt>
                <c:pt idx="3">
                  <c:v>8.4709000810852011</c:v>
                </c:pt>
                <c:pt idx="4">
                  <c:v>10.735624620317465</c:v>
                </c:pt>
                <c:pt idx="5">
                  <c:v>13.59202572943231</c:v>
                </c:pt>
                <c:pt idx="6">
                  <c:v>17.186377449303311</c:v>
                </c:pt>
                <c:pt idx="7">
                  <c:v>21.696163667230618</c:v>
                </c:pt>
                <c:pt idx="8">
                  <c:v>27.33378117865961</c:v>
                </c:pt>
                <c:pt idx="9">
                  <c:v>34.348800979834962</c:v>
                </c:pt>
                <c:pt idx="10">
                  <c:v>43.027356452213525</c:v>
                </c:pt>
                <c:pt idx="11">
                  <c:v>53.686602093779392</c:v>
                </c:pt>
                <c:pt idx="12">
                  <c:v>66.66154558232158</c:v>
                </c:pt>
                <c:pt idx="13">
                  <c:v>82.281145734302513</c:v>
                </c:pt>
                <c:pt idx="14">
                  <c:v>100.83085175572991</c:v>
                </c:pt>
                <c:pt idx="15">
                  <c:v>122.5004289598227</c:v>
                </c:pt>
                <c:pt idx="16">
                  <c:v>147.3197380343118</c:v>
                </c:pt>
                <c:pt idx="17">
                  <c:v>175.09144462032478</c:v>
                </c:pt>
                <c:pt idx="18">
                  <c:v>205.33743663313771</c:v>
                </c:pt>
                <c:pt idx="19">
                  <c:v>237.28175561223335</c:v>
                </c:pt>
                <c:pt idx="20">
                  <c:v>269.8917285093043</c:v>
                </c:pt>
                <c:pt idx="21">
                  <c:v>301.98591291023024</c:v>
                </c:pt>
                <c:pt idx="22">
                  <c:v>332.39332878084571</c:v>
                </c:pt>
                <c:pt idx="23">
                  <c:v>360.12348970305436</c:v>
                </c:pt>
                <c:pt idx="24">
                  <c:v>384.4967079079687</c:v>
                </c:pt>
              </c:numCache>
            </c:numRef>
          </c:val>
          <c:smooth val="0"/>
          <c:extLst xmlns:c16r2="http://schemas.microsoft.com/office/drawing/2015/06/chart">
            <c:ext xmlns:c16="http://schemas.microsoft.com/office/drawing/2014/chart" uri="{C3380CC4-5D6E-409C-BE32-E72D297353CC}">
              <c16:uniqueId val="{00000001-2C4D-4738-B212-542385BF7EC6}"/>
            </c:ext>
          </c:extLst>
        </c:ser>
        <c:dLbls>
          <c:showLegendKey val="0"/>
          <c:showVal val="0"/>
          <c:showCatName val="0"/>
          <c:showSerName val="0"/>
          <c:showPercent val="0"/>
          <c:showBubbleSize val="0"/>
        </c:dLbls>
        <c:smooth val="0"/>
        <c:axId val="-1802770080"/>
        <c:axId val="-1802769536"/>
      </c:lineChart>
      <c:catAx>
        <c:axId val="-180277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9536"/>
        <c:crosses val="autoZero"/>
        <c:auto val="1"/>
        <c:lblAlgn val="ctr"/>
        <c:lblOffset val="100"/>
        <c:noMultiLvlLbl val="0"/>
      </c:catAx>
      <c:valAx>
        <c:axId val="-18027695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0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Asia Pacific region </a:t>
            </a:r>
            <a:endParaRPr lang="ru-RU" sz="1200">
              <a:effectLst/>
            </a:endParaRPr>
          </a:p>
        </c:rich>
      </c:tx>
      <c:layout>
        <c:manualLayout>
          <c:xMode val="edge"/>
          <c:yMode val="edge"/>
          <c:x val="0.30485523385300661"/>
          <c:y val="3.93442622950819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779E-4322-9453-C8D9A41F6DD8}"/>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7:$AH$147</c:f>
              <c:numCache>
                <c:formatCode>0.0_ ;\-0.0\ </c:formatCode>
                <c:ptCount val="25"/>
                <c:pt idx="0">
                  <c:v>1.4980179108940774</c:v>
                </c:pt>
                <c:pt idx="1">
                  <c:v>2.0000930999486144</c:v>
                </c:pt>
                <c:pt idx="2" formatCode="General">
                  <c:v>2.6695844443272501</c:v>
                </c:pt>
                <c:pt idx="3" formatCode="General">
                  <c:v>3.5619771891407104</c:v>
                </c:pt>
                <c:pt idx="4" formatCode="General">
                  <c:v>4.7508813229313871</c:v>
                </c:pt>
                <c:pt idx="5" formatCode="General">
                  <c:v>6.3337466421703867</c:v>
                </c:pt>
                <c:pt idx="6" formatCode="General">
                  <c:v>8.4392196282941772</c:v>
                </c:pt>
                <c:pt idx="7" formatCode="General">
                  <c:v>11.236487037542275</c:v>
                </c:pt>
                <c:pt idx="8" formatCode="General">
                  <c:v>14.946917150196169</c:v>
                </c:pt>
                <c:pt idx="9" formatCode="General">
                  <c:v>19.85816178891444</c:v>
                </c:pt>
                <c:pt idx="10" formatCode="General">
                  <c:v>26.340520744998194</c:v>
                </c:pt>
                <c:pt idx="11" formatCode="General">
                  <c:v>34.864636745567232</c:v>
                </c:pt>
                <c:pt idx="12" formatCode="General">
                  <c:v>46.018253410164348</c:v>
                </c:pt>
                <c:pt idx="13" formatCode="General">
                  <c:v>60.517542527788251</c:v>
                </c:pt>
                <c:pt idx="14" formatCode="General">
                  <c:v>79.205135147143352</c:v>
                </c:pt>
                <c:pt idx="15" formatCode="General">
                  <c:v>103.02251493281705</c:v>
                </c:pt>
                <c:pt idx="16" formatCode="General">
                  <c:v>132.93976070133365</c:v>
                </c:pt>
                <c:pt idx="17" formatCode="General">
                  <c:v>169.82348316378773</c:v>
                </c:pt>
                <c:pt idx="18" formatCode="General">
                  <c:v>214.22973705441493</c:v>
                </c:pt>
                <c:pt idx="19" formatCode="General">
                  <c:v>266.13076390462555</c:v>
                </c:pt>
                <c:pt idx="20" formatCode="General">
                  <c:v>324.62862174623331</c:v>
                </c:pt>
                <c:pt idx="21" formatCode="General">
                  <c:v>387.76729468591884</c:v>
                </c:pt>
                <c:pt idx="22" formatCode="General">
                  <c:v>452.59173419958609</c:v>
                </c:pt>
                <c:pt idx="23" formatCode="General">
                  <c:v>515.5575397795053</c:v>
                </c:pt>
                <c:pt idx="24" formatCode="General">
                  <c:v>573.23621713124737</c:v>
                </c:pt>
              </c:numCache>
            </c:numRef>
          </c:val>
          <c:smooth val="0"/>
          <c:extLst xmlns:c16r2="http://schemas.microsoft.com/office/drawing/2015/06/chart">
            <c:ext xmlns:c16="http://schemas.microsoft.com/office/drawing/2014/chart" uri="{C3380CC4-5D6E-409C-BE32-E72D297353CC}">
              <c16:uniqueId val="{00000001-779E-4322-9453-C8D9A41F6DD8}"/>
            </c:ext>
          </c:extLst>
        </c:ser>
        <c:dLbls>
          <c:showLegendKey val="0"/>
          <c:showVal val="0"/>
          <c:showCatName val="0"/>
          <c:showSerName val="0"/>
          <c:showPercent val="0"/>
          <c:showBubbleSize val="0"/>
        </c:dLbls>
        <c:smooth val="0"/>
        <c:axId val="-1802780416"/>
        <c:axId val="-1802759200"/>
      </c:lineChart>
      <c:catAx>
        <c:axId val="-180278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9200"/>
        <c:crosses val="autoZero"/>
        <c:auto val="1"/>
        <c:lblAlgn val="ctr"/>
        <c:lblOffset val="100"/>
        <c:noMultiLvlLbl val="0"/>
      </c:catAx>
      <c:valAx>
        <c:axId val="-18027592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804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xmlns:c16r2="http://schemas.microsoft.com/office/drawing/2015/06/chart">
            <c:ext xmlns:c16="http://schemas.microsoft.com/office/drawing/2014/chart" uri="{C3380CC4-5D6E-409C-BE32-E72D297353CC}">
              <c16:uniqueId val="{00000000-493D-4B8A-B013-7F80FEDCDE13}"/>
            </c:ext>
          </c:extLst>
        </c:ser>
        <c:dLbls>
          <c:showLegendKey val="0"/>
          <c:showVal val="0"/>
          <c:showCatName val="0"/>
          <c:showSerName val="0"/>
          <c:showPercent val="0"/>
          <c:showBubbleSize val="0"/>
        </c:dLbls>
        <c:smooth val="0"/>
        <c:axId val="-1802755936"/>
        <c:axId val="-1802752672"/>
      </c:lineChart>
      <c:catAx>
        <c:axId val="-1802755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2672"/>
        <c:crosses val="autoZero"/>
        <c:auto val="1"/>
        <c:lblAlgn val="ctr"/>
        <c:lblOffset val="100"/>
        <c:noMultiLvlLbl val="0"/>
      </c:catAx>
      <c:valAx>
        <c:axId val="-18027526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5936"/>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AD5-4670-A1F0-60D6C146E157}"/>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2:$AH$32</c:f>
              <c:numCache>
                <c:formatCode>General</c:formatCode>
                <c:ptCount val="25"/>
                <c:pt idx="0">
                  <c:v>6.6943164435397406</c:v>
                </c:pt>
                <c:pt idx="1">
                  <c:v>10.062357399400618</c:v>
                </c:pt>
                <c:pt idx="2">
                  <c:v>14.02905713989464</c:v>
                </c:pt>
                <c:pt idx="3">
                  <c:v>18.718176233209771</c:v>
                </c:pt>
                <c:pt idx="4">
                  <c:v>24.220280131967478</c:v>
                </c:pt>
                <c:pt idx="5">
                  <c:v>30.706535243808251</c:v>
                </c:pt>
                <c:pt idx="6">
                  <c:v>38.29282639298323</c:v>
                </c:pt>
                <c:pt idx="7">
                  <c:v>47.114334741191144</c:v>
                </c:pt>
                <c:pt idx="8">
                  <c:v>57.385685790940769</c:v>
                </c:pt>
                <c:pt idx="9">
                  <c:v>69.295201669860177</c:v>
                </c:pt>
                <c:pt idx="10">
                  <c:v>83.026863225424876</c:v>
                </c:pt>
                <c:pt idx="11">
                  <c:v>98.783990191686769</c:v>
                </c:pt>
                <c:pt idx="12">
                  <c:v>116.76868140560504</c:v>
                </c:pt>
                <c:pt idx="13">
                  <c:v>137.1493981275475</c:v>
                </c:pt>
                <c:pt idx="14">
                  <c:v>159.74302074225213</c:v>
                </c:pt>
                <c:pt idx="15">
                  <c:v>185.21615648727291</c:v>
                </c:pt>
                <c:pt idx="16">
                  <c:v>213.26481473396632</c:v>
                </c:pt>
                <c:pt idx="17">
                  <c:v>244.04174709373871</c:v>
                </c:pt>
                <c:pt idx="18">
                  <c:v>277.24604566292743</c:v>
                </c:pt>
                <c:pt idx="19">
                  <c:v>312.35118778122046</c:v>
                </c:pt>
                <c:pt idx="20">
                  <c:v>349.54486775715111</c:v>
                </c:pt>
                <c:pt idx="21">
                  <c:v>388.45161707778016</c:v>
                </c:pt>
                <c:pt idx="22">
                  <c:v>428.64665607518094</c:v>
                </c:pt>
                <c:pt idx="23">
                  <c:v>469.29472401600577</c:v>
                </c:pt>
                <c:pt idx="24">
                  <c:v>508.8409104316882</c:v>
                </c:pt>
              </c:numCache>
            </c:numRef>
          </c:val>
          <c:smooth val="0"/>
          <c:extLst xmlns:c16r2="http://schemas.microsoft.com/office/drawing/2015/06/chart">
            <c:ext xmlns:c16="http://schemas.microsoft.com/office/drawing/2014/chart" uri="{C3380CC4-5D6E-409C-BE32-E72D297353CC}">
              <c16:uniqueId val="{00000001-5AD5-4670-A1F0-60D6C146E157}"/>
            </c:ext>
          </c:extLst>
        </c:ser>
        <c:dLbls>
          <c:showLegendKey val="0"/>
          <c:showVal val="0"/>
          <c:showCatName val="0"/>
          <c:showSerName val="0"/>
          <c:showPercent val="0"/>
          <c:showBubbleSize val="0"/>
        </c:dLbls>
        <c:smooth val="0"/>
        <c:axId val="-1802759744"/>
        <c:axId val="-1802758656"/>
      </c:lineChart>
      <c:catAx>
        <c:axId val="-180275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8656"/>
        <c:crosses val="autoZero"/>
        <c:auto val="1"/>
        <c:lblAlgn val="ctr"/>
        <c:lblOffset val="100"/>
        <c:noMultiLvlLbl val="0"/>
      </c:catAx>
      <c:valAx>
        <c:axId val="-18027586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4779-4693-9172-5DB85A06B0AC}"/>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AH$7</c:f>
              <c:numCache>
                <c:formatCode>General</c:formatCode>
                <c:ptCount val="25"/>
                <c:pt idx="0">
                  <c:v>10.782300016914002</c:v>
                </c:pt>
                <c:pt idx="1">
                  <c:v>14.062319134669975</c:v>
                </c:pt>
                <c:pt idx="2">
                  <c:v>18.324465816910706</c:v>
                </c:pt>
                <c:pt idx="3">
                  <c:v>23.852887347340896</c:v>
                </c:pt>
                <c:pt idx="4">
                  <c:v>31.007542849235399</c:v>
                </c:pt>
                <c:pt idx="5">
                  <c:v>40.244547854092495</c:v>
                </c:pt>
                <c:pt idx="6">
                  <c:v>52.116776296976326</c:v>
                </c:pt>
                <c:pt idx="7">
                  <c:v>67.317764706826068</c:v>
                </c:pt>
                <c:pt idx="8">
                  <c:v>86.675783957214378</c:v>
                </c:pt>
                <c:pt idx="9">
                  <c:v>111.1888176196581</c:v>
                </c:pt>
                <c:pt idx="10">
                  <c:v>141.97690232412759</c:v>
                </c:pt>
                <c:pt idx="11">
                  <c:v>180.26486791073103</c:v>
                </c:pt>
                <c:pt idx="12">
                  <c:v>227.39435622724187</c:v>
                </c:pt>
                <c:pt idx="13">
                  <c:v>284.30862774341205</c:v>
                </c:pt>
                <c:pt idx="14">
                  <c:v>351.18214065103427</c:v>
                </c:pt>
                <c:pt idx="15">
                  <c:v>429.66871978375423</c:v>
                </c:pt>
                <c:pt idx="16">
                  <c:v>518.92923931426105</c:v>
                </c:pt>
                <c:pt idx="17">
                  <c:v>617.41261238750576</c:v>
                </c:pt>
                <c:pt idx="18">
                  <c:v>723.03805690571414</c:v>
                </c:pt>
                <c:pt idx="19">
                  <c:v>832.6461559941863</c:v>
                </c:pt>
                <c:pt idx="20">
                  <c:v>940.57126983256353</c:v>
                </c:pt>
                <c:pt idx="21">
                  <c:v>1045.6159696646473</c:v>
                </c:pt>
                <c:pt idx="22">
                  <c:v>1145.7550950890418</c:v>
                </c:pt>
                <c:pt idx="23">
                  <c:v>1242.5269019251202</c:v>
                </c:pt>
                <c:pt idx="24">
                  <c:v>1327.8017146166694</c:v>
                </c:pt>
              </c:numCache>
            </c:numRef>
          </c:val>
          <c:smooth val="0"/>
          <c:extLst xmlns:c16r2="http://schemas.microsoft.com/office/drawing/2015/06/chart">
            <c:ext xmlns:c16="http://schemas.microsoft.com/office/drawing/2014/chart" uri="{C3380CC4-5D6E-409C-BE32-E72D297353CC}">
              <c16:uniqueId val="{00000001-4779-4693-9172-5DB85A06B0AC}"/>
            </c:ext>
          </c:extLst>
        </c:ser>
        <c:dLbls>
          <c:showLegendKey val="0"/>
          <c:showVal val="0"/>
          <c:showCatName val="0"/>
          <c:showSerName val="0"/>
          <c:showPercent val="0"/>
          <c:showBubbleSize val="0"/>
        </c:dLbls>
        <c:smooth val="0"/>
        <c:axId val="-1802766816"/>
        <c:axId val="-1802778240"/>
      </c:lineChart>
      <c:catAx>
        <c:axId val="-180276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8240"/>
        <c:crosses val="autoZero"/>
        <c:auto val="1"/>
        <c:lblAlgn val="ctr"/>
        <c:lblOffset val="100"/>
        <c:noMultiLvlLbl val="0"/>
      </c:catAx>
      <c:valAx>
        <c:axId val="-18027782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68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a:t>
            </a:r>
            <a:r>
              <a:rPr lang="en-US" baseline="0"/>
              <a:t> America</a:t>
            </a:r>
            <a:endParaRPr lang="ru-RU"/>
          </a:p>
        </c:rich>
      </c:tx>
      <c:layout>
        <c:manualLayout>
          <c:xMode val="edge"/>
          <c:yMode val="edge"/>
          <c:x val="0.2200332458442695"/>
          <c:y val="4.91803278688524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47FA-4AC9-BFAD-F448BB046748}"/>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8:$AH$78</c:f>
              <c:numCache>
                <c:formatCode>General</c:formatCode>
                <c:ptCount val="25"/>
                <c:pt idx="0">
                  <c:v>1.1795996074728437E-2</c:v>
                </c:pt>
                <c:pt idx="1">
                  <c:v>1.7881673726924074E-2</c:v>
                </c:pt>
                <c:pt idx="2">
                  <c:v>2.7098055115822334E-2</c:v>
                </c:pt>
                <c:pt idx="3">
                  <c:v>4.105439882434684E-2</c:v>
                </c:pt>
                <c:pt idx="4">
                  <c:v>6.2186570870135974E-2</c:v>
                </c:pt>
                <c:pt idx="5">
                  <c:v>9.4181669185322697E-2</c:v>
                </c:pt>
                <c:pt idx="6">
                  <c:v>0.14261427501173868</c:v>
                </c:pt>
                <c:pt idx="7">
                  <c:v>0.21591774145282097</c:v>
                </c:pt>
                <c:pt idx="8">
                  <c:v>0.32683610491879717</c:v>
                </c:pt>
                <c:pt idx="9">
                  <c:v>0.49460790504344865</c:v>
                </c:pt>
                <c:pt idx="10">
                  <c:v>0.7482363410365418</c:v>
                </c:pt>
                <c:pt idx="11">
                  <c:v>1.1313613658201627</c:v>
                </c:pt>
                <c:pt idx="12">
                  <c:v>1.7094464880154994</c:v>
                </c:pt>
                <c:pt idx="13">
                  <c:v>2.5801985173599276</c:v>
                </c:pt>
                <c:pt idx="14">
                  <c:v>3.8880719830167045</c:v>
                </c:pt>
                <c:pt idx="15">
                  <c:v>5.8462956816742562</c:v>
                </c:pt>
                <c:pt idx="16">
                  <c:v>8.7623679872272913</c:v>
                </c:pt>
                <c:pt idx="17">
                  <c:v>13.073111601432718</c:v>
                </c:pt>
                <c:pt idx="18">
                  <c:v>19.372786240528143</c:v>
                </c:pt>
                <c:pt idx="19">
                  <c:v>28.418888887096536</c:v>
                </c:pt>
                <c:pt idx="20">
                  <c:v>41.073756071642492</c:v>
                </c:pt>
                <c:pt idx="21">
                  <c:v>58.128341944583141</c:v>
                </c:pt>
                <c:pt idx="22">
                  <c:v>79.87824231364138</c:v>
                </c:pt>
                <c:pt idx="23">
                  <c:v>105.85411593613424</c:v>
                </c:pt>
                <c:pt idx="24">
                  <c:v>133.92551293566689</c:v>
                </c:pt>
              </c:numCache>
            </c:numRef>
          </c:val>
          <c:smooth val="0"/>
          <c:extLst xmlns:c16r2="http://schemas.microsoft.com/office/drawing/2015/06/chart">
            <c:ext xmlns:c16="http://schemas.microsoft.com/office/drawing/2014/chart" uri="{C3380CC4-5D6E-409C-BE32-E72D297353CC}">
              <c16:uniqueId val="{00000001-47FA-4AC9-BFAD-F448BB046748}"/>
            </c:ext>
          </c:extLst>
        </c:ser>
        <c:dLbls>
          <c:showLegendKey val="0"/>
          <c:showVal val="0"/>
          <c:showCatName val="0"/>
          <c:showSerName val="0"/>
          <c:showPercent val="0"/>
          <c:showBubbleSize val="0"/>
        </c:dLbls>
        <c:smooth val="0"/>
        <c:axId val="-1802761920"/>
        <c:axId val="-1802768992"/>
      </c:lineChart>
      <c:catAx>
        <c:axId val="-1802761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8992"/>
        <c:crosses val="autoZero"/>
        <c:auto val="1"/>
        <c:lblAlgn val="ctr"/>
        <c:lblOffset val="100"/>
        <c:noMultiLvlLbl val="0"/>
      </c:catAx>
      <c:valAx>
        <c:axId val="-180276899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19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63DD-4EBE-90E9-A535AC1928D7}"/>
            </c:ext>
          </c:extLst>
        </c:ser>
        <c:ser>
          <c:idx val="1"/>
          <c:order val="1"/>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5:$AH$55</c:f>
              <c:numCache>
                <c:formatCode>General</c:formatCode>
                <c:ptCount val="25"/>
                <c:pt idx="0">
                  <c:v>4.145749816215873</c:v>
                </c:pt>
                <c:pt idx="1">
                  <c:v>5.266285947647523</c:v>
                </c:pt>
                <c:pt idx="2">
                  <c:v>6.6858560750129117</c:v>
                </c:pt>
                <c:pt idx="3">
                  <c:v>8.4825275663160848</c:v>
                </c:pt>
                <c:pt idx="4">
                  <c:v>10.752951184783191</c:v>
                </c:pt>
                <c:pt idx="5">
                  <c:v>13.617618375900808</c:v>
                </c:pt>
                <c:pt idx="6">
                  <c:v>17.21903278855283</c:v>
                </c:pt>
                <c:pt idx="7">
                  <c:v>21.738838411989519</c:v>
                </c:pt>
                <c:pt idx="8">
                  <c:v>27.385501063534505</c:v>
                </c:pt>
                <c:pt idx="9">
                  <c:v>34.41387424685351</c:v>
                </c:pt>
                <c:pt idx="10">
                  <c:v>43.117897040787931</c:v>
                </c:pt>
                <c:pt idx="11">
                  <c:v>53.803414578285775</c:v>
                </c:pt>
                <c:pt idx="12">
                  <c:v>66.841459352965614</c:v>
                </c:pt>
                <c:pt idx="13">
                  <c:v>82.521168785726502</c:v>
                </c:pt>
                <c:pt idx="14">
                  <c:v>100.97253241979385</c:v>
                </c:pt>
                <c:pt idx="15">
                  <c:v>122.64930849567729</c:v>
                </c:pt>
                <c:pt idx="16">
                  <c:v>147.46749707734185</c:v>
                </c:pt>
                <c:pt idx="17">
                  <c:v>175.07394921743401</c:v>
                </c:pt>
                <c:pt idx="18">
                  <c:v>205.16474553721463</c:v>
                </c:pt>
                <c:pt idx="19">
                  <c:v>236.99795399857879</c:v>
                </c:pt>
                <c:pt idx="20">
                  <c:v>269.45615107446002</c:v>
                </c:pt>
                <c:pt idx="21">
                  <c:v>301.43248487126618</c:v>
                </c:pt>
                <c:pt idx="22">
                  <c:v>331.24937423902412</c:v>
                </c:pt>
                <c:pt idx="23">
                  <c:v>360.22252107859691</c:v>
                </c:pt>
                <c:pt idx="24">
                  <c:v>384.93218782772948</c:v>
                </c:pt>
              </c:numCache>
            </c:numRef>
          </c:val>
          <c:smooth val="0"/>
          <c:extLst xmlns:c16r2="http://schemas.microsoft.com/office/drawing/2015/06/chart">
            <c:ext xmlns:c16="http://schemas.microsoft.com/office/drawing/2014/chart" uri="{C3380CC4-5D6E-409C-BE32-E72D297353CC}">
              <c16:uniqueId val="{00000001-63DD-4EBE-90E9-A535AC1928D7}"/>
            </c:ext>
          </c:extLst>
        </c:ser>
        <c:dLbls>
          <c:showLegendKey val="0"/>
          <c:showVal val="0"/>
          <c:showCatName val="0"/>
          <c:showSerName val="0"/>
          <c:showPercent val="0"/>
          <c:showBubbleSize val="0"/>
        </c:dLbls>
        <c:smooth val="0"/>
        <c:axId val="-1802766272"/>
        <c:axId val="-1802773344"/>
      </c:lineChart>
      <c:catAx>
        <c:axId val="-180276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3344"/>
        <c:crosses val="autoZero"/>
        <c:auto val="1"/>
        <c:lblAlgn val="ctr"/>
        <c:lblOffset val="100"/>
        <c:noMultiLvlLbl val="0"/>
      </c:catAx>
      <c:valAx>
        <c:axId val="-18027733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62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r>
              <a:rPr lang="en-US" baseline="0"/>
              <a:t> region</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394-4A5B-A63D-76C47C2B95CF}"/>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7:$AH$147</c:f>
              <c:numCache>
                <c:formatCode>General</c:formatCode>
                <c:ptCount val="25"/>
                <c:pt idx="0">
                  <c:v>1.5166979450245617</c:v>
                </c:pt>
                <c:pt idx="1">
                  <c:v>2.0499421411698284</c:v>
                </c:pt>
                <c:pt idx="2">
                  <c:v>2.7688499664150745</c:v>
                </c:pt>
                <c:pt idx="3">
                  <c:v>3.736457804323253</c:v>
                </c:pt>
                <c:pt idx="4">
                  <c:v>5.0366760295756166</c:v>
                </c:pt>
                <c:pt idx="5">
                  <c:v>6.7802803224149466</c:v>
                </c:pt>
                <c:pt idx="6">
                  <c:v>9.1109531751209474</c:v>
                </c:pt>
                <c:pt idx="7">
                  <c:v>12.216617345138861</c:v>
                </c:pt>
                <c:pt idx="8">
                  <c:v>16.338466641950721</c:v>
                </c:pt>
                <c:pt idx="9">
                  <c:v>21.787700780947919</c:v>
                </c:pt>
                <c:pt idx="10">
                  <c:v>28.942400417170447</c:v>
                </c:pt>
                <c:pt idx="11">
                  <c:v>38.272948991888853</c:v>
                </c:pt>
                <c:pt idx="12">
                  <c:v>50.343368145452928</c:v>
                </c:pt>
                <c:pt idx="13">
                  <c:v>65.699525750464332</c:v>
                </c:pt>
                <c:pt idx="14">
                  <c:v>84.878331348952315</c:v>
                </c:pt>
                <c:pt idx="15">
                  <c:v>108.70153211472515</c:v>
                </c:pt>
                <c:pt idx="16">
                  <c:v>137.67093832904573</c:v>
                </c:pt>
                <c:pt idx="17">
                  <c:v>171.79478348591763</c:v>
                </c:pt>
                <c:pt idx="18">
                  <c:v>211.07623452006771</c:v>
                </c:pt>
                <c:pt idx="19">
                  <c:v>254.90764891909521</c:v>
                </c:pt>
                <c:pt idx="20">
                  <c:v>300.49497509307633</c:v>
                </c:pt>
                <c:pt idx="21">
                  <c:v>347.70986083105277</c:v>
                </c:pt>
                <c:pt idx="22">
                  <c:v>395.82624438052</c:v>
                </c:pt>
                <c:pt idx="23">
                  <c:v>444.83243308672274</c:v>
                </c:pt>
                <c:pt idx="24">
                  <c:v>490.83645967741114</c:v>
                </c:pt>
              </c:numCache>
            </c:numRef>
          </c:val>
          <c:smooth val="0"/>
          <c:extLst xmlns:c16r2="http://schemas.microsoft.com/office/drawing/2015/06/chart">
            <c:ext xmlns:c16="http://schemas.microsoft.com/office/drawing/2014/chart" uri="{C3380CC4-5D6E-409C-BE32-E72D297353CC}">
              <c16:uniqueId val="{00000001-F394-4A5B-A63D-76C47C2B95CF}"/>
            </c:ext>
          </c:extLst>
        </c:ser>
        <c:dLbls>
          <c:showLegendKey val="0"/>
          <c:showVal val="0"/>
          <c:showCatName val="0"/>
          <c:showSerName val="0"/>
          <c:showPercent val="0"/>
          <c:showBubbleSize val="0"/>
        </c:dLbls>
        <c:smooth val="0"/>
        <c:axId val="-1802777696"/>
        <c:axId val="-1802767904"/>
      </c:lineChart>
      <c:catAx>
        <c:axId val="-1802777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7904"/>
        <c:crosses val="autoZero"/>
        <c:auto val="1"/>
        <c:lblAlgn val="ctr"/>
        <c:lblOffset val="100"/>
        <c:noMultiLvlLbl val="0"/>
      </c:catAx>
      <c:valAx>
        <c:axId val="-18027679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76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C43A-411D-B8DB-201CA52ED28E}"/>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4:$AH$34</c:f>
              <c:numCache>
                <c:formatCode>General</c:formatCode>
                <c:ptCount val="25"/>
                <c:pt idx="0">
                  <c:v>6.396661057931297</c:v>
                </c:pt>
                <c:pt idx="1">
                  <c:v>9.5360952845771312</c:v>
                </c:pt>
                <c:pt idx="2">
                  <c:v>13.424429617671411</c:v>
                </c:pt>
                <c:pt idx="3">
                  <c:v>18.224711598220662</c:v>
                </c:pt>
                <c:pt idx="4">
                  <c:v>23.855759418216323</c:v>
                </c:pt>
                <c:pt idx="5">
                  <c:v>30.245212261978267</c:v>
                </c:pt>
                <c:pt idx="6">
                  <c:v>37.916727340402602</c:v>
                </c:pt>
                <c:pt idx="7">
                  <c:v>46.856464889066586</c:v>
                </c:pt>
                <c:pt idx="8">
                  <c:v>57.493285687501242</c:v>
                </c:pt>
                <c:pt idx="9">
                  <c:v>69.483800378642599</c:v>
                </c:pt>
                <c:pt idx="10">
                  <c:v>83.346449790629208</c:v>
                </c:pt>
                <c:pt idx="11">
                  <c:v>98.972135593613871</c:v>
                </c:pt>
                <c:pt idx="12">
                  <c:v>116.86551703434586</c:v>
                </c:pt>
                <c:pt idx="13">
                  <c:v>137.44699797371641</c:v>
                </c:pt>
                <c:pt idx="14">
                  <c:v>160.00780289015876</c:v>
                </c:pt>
                <c:pt idx="15">
                  <c:v>185.34629526586031</c:v>
                </c:pt>
                <c:pt idx="16">
                  <c:v>213.29582719840792</c:v>
                </c:pt>
                <c:pt idx="17">
                  <c:v>243.81514986187597</c:v>
                </c:pt>
                <c:pt idx="18">
                  <c:v>276.76418954035148</c:v>
                </c:pt>
                <c:pt idx="19">
                  <c:v>312.60902578789052</c:v>
                </c:pt>
                <c:pt idx="20">
                  <c:v>352.30805096242995</c:v>
                </c:pt>
                <c:pt idx="21">
                  <c:v>395.24863523799723</c:v>
                </c:pt>
                <c:pt idx="22">
                  <c:v>441.17080147582556</c:v>
                </c:pt>
                <c:pt idx="23">
                  <c:v>491.19223130945062</c:v>
                </c:pt>
                <c:pt idx="24">
                  <c:v>544.5868882408696</c:v>
                </c:pt>
              </c:numCache>
            </c:numRef>
          </c:val>
          <c:smooth val="0"/>
          <c:extLst xmlns:c16r2="http://schemas.microsoft.com/office/drawing/2015/06/chart">
            <c:ext xmlns:c16="http://schemas.microsoft.com/office/drawing/2014/chart" uri="{C3380CC4-5D6E-409C-BE32-E72D297353CC}">
              <c16:uniqueId val="{00000001-C43A-411D-B8DB-201CA52ED28E}"/>
            </c:ext>
          </c:extLst>
        </c:ser>
        <c:dLbls>
          <c:showLegendKey val="0"/>
          <c:showVal val="0"/>
          <c:showCatName val="0"/>
          <c:showSerName val="0"/>
          <c:showPercent val="0"/>
          <c:showBubbleSize val="0"/>
        </c:dLbls>
        <c:smooth val="0"/>
        <c:axId val="-1802774976"/>
        <c:axId val="-1802758112"/>
      </c:lineChart>
      <c:catAx>
        <c:axId val="-180277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8112"/>
        <c:crosses val="autoZero"/>
        <c:auto val="1"/>
        <c:lblAlgn val="ctr"/>
        <c:lblOffset val="100"/>
        <c:noMultiLvlLbl val="0"/>
      </c:catAx>
      <c:valAx>
        <c:axId val="-18027581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4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B3-4C22-AEFF-AF03D748F54A}"/>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AH$8</c:f>
              <c:numCache>
                <c:formatCode>General</c:formatCode>
                <c:ptCount val="25"/>
                <c:pt idx="0">
                  <c:v>10.815411292446349</c:v>
                </c:pt>
                <c:pt idx="1">
                  <c:v>14.144589652393792</c:v>
                </c:pt>
                <c:pt idx="2">
                  <c:v>18.481463944174219</c:v>
                </c:pt>
                <c:pt idx="3">
                  <c:v>24.122787863613695</c:v>
                </c:pt>
                <c:pt idx="4">
                  <c:v>31.421909663283415</c:v>
                </c:pt>
                <c:pt idx="5">
                  <c:v>40.783399673290312</c:v>
                </c:pt>
                <c:pt idx="6">
                  <c:v>52.825040858601383</c:v>
                </c:pt>
                <c:pt idx="7">
                  <c:v>68.209753951291049</c:v>
                </c:pt>
                <c:pt idx="8">
                  <c:v>87.870221165260958</c:v>
                </c:pt>
                <c:pt idx="9">
                  <c:v>112.4744819098199</c:v>
                </c:pt>
                <c:pt idx="10">
                  <c:v>143.32064223272823</c:v>
                </c:pt>
                <c:pt idx="11">
                  <c:v>181.16028542577178</c:v>
                </c:pt>
                <c:pt idx="12">
                  <c:v>227.73198242559658</c:v>
                </c:pt>
                <c:pt idx="13">
                  <c:v>284.71773391101169</c:v>
                </c:pt>
                <c:pt idx="14">
                  <c:v>351.27500223263166</c:v>
                </c:pt>
                <c:pt idx="15">
                  <c:v>429.10486486644686</c:v>
                </c:pt>
                <c:pt idx="16">
                  <c:v>518.24337207507403</c:v>
                </c:pt>
                <c:pt idx="17">
                  <c:v>615.77578929187428</c:v>
                </c:pt>
                <c:pt idx="18">
                  <c:v>720.30301265729577</c:v>
                </c:pt>
                <c:pt idx="19">
                  <c:v>835.99761136876964</c:v>
                </c:pt>
                <c:pt idx="20">
                  <c:v>963.76371619563497</c:v>
                </c:pt>
                <c:pt idx="21">
                  <c:v>1098.8012785998571</c:v>
                </c:pt>
                <c:pt idx="22">
                  <c:v>1237.7260328895372</c:v>
                </c:pt>
                <c:pt idx="23">
                  <c:v>1396.9460649175714</c:v>
                </c:pt>
                <c:pt idx="24">
                  <c:v>1569.8589040966626</c:v>
                </c:pt>
              </c:numCache>
            </c:numRef>
          </c:val>
          <c:smooth val="0"/>
          <c:extLst xmlns:c16r2="http://schemas.microsoft.com/office/drawing/2015/06/chart">
            <c:ext xmlns:c16="http://schemas.microsoft.com/office/drawing/2014/chart" uri="{C3380CC4-5D6E-409C-BE32-E72D297353CC}">
              <c16:uniqueId val="{00000001-D5B3-4C22-AEFF-AF03D748F54A}"/>
            </c:ext>
          </c:extLst>
        </c:ser>
        <c:dLbls>
          <c:showLegendKey val="0"/>
          <c:showVal val="0"/>
          <c:showCatName val="0"/>
          <c:showSerName val="0"/>
          <c:showPercent val="0"/>
          <c:showBubbleSize val="0"/>
        </c:dLbls>
        <c:smooth val="0"/>
        <c:axId val="-1802772256"/>
        <c:axId val="-1802767360"/>
      </c:lineChart>
      <c:catAx>
        <c:axId val="-180277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67360"/>
        <c:crosses val="autoZero"/>
        <c:auto val="1"/>
        <c:lblAlgn val="ctr"/>
        <c:lblOffset val="100"/>
        <c:noMultiLvlLbl val="0"/>
      </c:catAx>
      <c:valAx>
        <c:axId val="-18027673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152-4A71-88B2-307599D095C1}"/>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2:$AH$82</c:f>
              <c:numCache>
                <c:formatCode>General</c:formatCode>
                <c:ptCount val="25"/>
                <c:pt idx="0">
                  <c:v>1.1859991997592429E-2</c:v>
                </c:pt>
                <c:pt idx="1">
                  <c:v>1.8083993040180289E-2</c:v>
                </c:pt>
                <c:pt idx="2">
                  <c:v>2.7572916858042258E-2</c:v>
                </c:pt>
                <c:pt idx="3">
                  <c:v>4.2037932768203799E-2</c:v>
                </c:pt>
                <c:pt idx="4">
                  <c:v>6.4083308043919235E-2</c:v>
                </c:pt>
                <c:pt idx="5">
                  <c:v>9.7667325804153271E-2</c:v>
                </c:pt>
                <c:pt idx="6">
                  <c:v>0.148814712049892</c:v>
                </c:pt>
                <c:pt idx="7">
                  <c:v>0.22666593640381807</c:v>
                </c:pt>
                <c:pt idx="8">
                  <c:v>0.34511305798836184</c:v>
                </c:pt>
                <c:pt idx="9">
                  <c:v>0.52500885602034053</c:v>
                </c:pt>
                <c:pt idx="10">
                  <c:v>0.79794543415914088</c:v>
                </c:pt>
                <c:pt idx="11">
                  <c:v>1.2108532954189593</c:v>
                </c:pt>
                <c:pt idx="12">
                  <c:v>1.8341233262165104</c:v>
                </c:pt>
                <c:pt idx="13">
                  <c:v>2.7721251116158783</c:v>
                </c:pt>
                <c:pt idx="14">
                  <c:v>4.1716880212603424</c:v>
                </c:pt>
                <c:pt idx="15">
                  <c:v>6.2430049181358829</c:v>
                </c:pt>
                <c:pt idx="16">
                  <c:v>9.2718366464972739</c:v>
                </c:pt>
                <c:pt idx="17">
                  <c:v>13.613074419816311</c:v>
                </c:pt>
                <c:pt idx="18">
                  <c:v>19.669443490557285</c:v>
                </c:pt>
                <c:pt idx="19">
                  <c:v>27.906116071252981</c:v>
                </c:pt>
                <c:pt idx="20">
                  <c:v>38.735806354357848</c:v>
                </c:pt>
                <c:pt idx="21">
                  <c:v>52.051497882013848</c:v>
                </c:pt>
                <c:pt idx="22">
                  <c:v>67.063056275047828</c:v>
                </c:pt>
                <c:pt idx="23">
                  <c:v>83.912876911377111</c:v>
                </c:pt>
                <c:pt idx="24">
                  <c:v>101.62316274627946</c:v>
                </c:pt>
              </c:numCache>
            </c:numRef>
          </c:val>
          <c:smooth val="0"/>
          <c:extLst xmlns:c16r2="http://schemas.microsoft.com/office/drawing/2015/06/chart">
            <c:ext xmlns:c16="http://schemas.microsoft.com/office/drawing/2014/chart" uri="{C3380CC4-5D6E-409C-BE32-E72D297353CC}">
              <c16:uniqueId val="{00000001-2152-4A71-88B2-307599D095C1}"/>
            </c:ext>
          </c:extLst>
        </c:ser>
        <c:dLbls>
          <c:showLegendKey val="0"/>
          <c:showVal val="0"/>
          <c:showCatName val="0"/>
          <c:showSerName val="0"/>
          <c:showPercent val="0"/>
          <c:showBubbleSize val="0"/>
        </c:dLbls>
        <c:smooth val="0"/>
        <c:axId val="-1802757568"/>
        <c:axId val="-1802755392"/>
      </c:lineChart>
      <c:catAx>
        <c:axId val="-1802757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5392"/>
        <c:crosses val="autoZero"/>
        <c:auto val="1"/>
        <c:lblAlgn val="ctr"/>
        <c:lblOffset val="100"/>
        <c:noMultiLvlLbl val="0"/>
      </c:catAx>
      <c:valAx>
        <c:axId val="-180275539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7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5893865356862549"/>
          <c:y val="0.2292410425441006"/>
          <c:w val="0.80135402688811808"/>
          <c:h val="0.45369566013550633"/>
        </c:manualLayout>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3:$AH$53</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F0AF-4772-B4F3-B70DA16AC44F}"/>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8:$AH$58</c:f>
              <c:numCache>
                <c:formatCode>General</c:formatCode>
                <c:ptCount val="25"/>
                <c:pt idx="0">
                  <c:v>4.1526880535212438</c:v>
                </c:pt>
                <c:pt idx="1">
                  <c:v>5.2831797688103617</c:v>
                </c:pt>
                <c:pt idx="2">
                  <c:v>6.7176389664917213</c:v>
                </c:pt>
                <c:pt idx="3">
                  <c:v>8.5369321381786261</c:v>
                </c:pt>
                <c:pt idx="4">
                  <c:v>10.835606723216449</c:v>
                </c:pt>
                <c:pt idx="5">
                  <c:v>13.723004306408663</c:v>
                </c:pt>
                <c:pt idx="6">
                  <c:v>17.354913169169812</c:v>
                </c:pt>
                <c:pt idx="7">
                  <c:v>21.90848433938843</c:v>
                </c:pt>
                <c:pt idx="8">
                  <c:v>27.611497019778888</c:v>
                </c:pt>
                <c:pt idx="9">
                  <c:v>34.654428816983213</c:v>
                </c:pt>
                <c:pt idx="10">
                  <c:v>43.370080286409987</c:v>
                </c:pt>
                <c:pt idx="11">
                  <c:v>53.969907537330521</c:v>
                </c:pt>
                <c:pt idx="12">
                  <c:v>66.905558309926676</c:v>
                </c:pt>
                <c:pt idx="13">
                  <c:v>82.60209904734468</c:v>
                </c:pt>
                <c:pt idx="14">
                  <c:v>100.99491843482033</c:v>
                </c:pt>
                <c:pt idx="15">
                  <c:v>122.5423484518563</c:v>
                </c:pt>
                <c:pt idx="16">
                  <c:v>147.32144462277265</c:v>
                </c:pt>
                <c:pt idx="17">
                  <c:v>174.70488820185869</c:v>
                </c:pt>
                <c:pt idx="18">
                  <c:v>204.52071454129123</c:v>
                </c:pt>
                <c:pt idx="19">
                  <c:v>237.52784050908133</c:v>
                </c:pt>
                <c:pt idx="20">
                  <c:v>274.09734486893495</c:v>
                </c:pt>
                <c:pt idx="21">
                  <c:v>312.6699446173867</c:v>
                </c:pt>
                <c:pt idx="22">
                  <c:v>351.5461306498791</c:v>
                </c:pt>
                <c:pt idx="23">
                  <c:v>395.307050806988</c:v>
                </c:pt>
                <c:pt idx="24">
                  <c:v>441.32499715205881</c:v>
                </c:pt>
              </c:numCache>
            </c:numRef>
          </c:val>
          <c:smooth val="0"/>
          <c:extLst xmlns:c16r2="http://schemas.microsoft.com/office/drawing/2015/06/chart">
            <c:ext xmlns:c16="http://schemas.microsoft.com/office/drawing/2014/chart" uri="{C3380CC4-5D6E-409C-BE32-E72D297353CC}">
              <c16:uniqueId val="{00000001-F0AF-4772-B4F3-B70DA16AC44F}"/>
            </c:ext>
          </c:extLst>
        </c:ser>
        <c:dLbls>
          <c:showLegendKey val="0"/>
          <c:showVal val="0"/>
          <c:showCatName val="0"/>
          <c:showSerName val="0"/>
          <c:showPercent val="0"/>
          <c:showBubbleSize val="0"/>
        </c:dLbls>
        <c:smooth val="0"/>
        <c:axId val="-1802754848"/>
        <c:axId val="-1802754304"/>
      </c:lineChart>
      <c:catAx>
        <c:axId val="-1802754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4304"/>
        <c:crosses val="autoZero"/>
        <c:auto val="1"/>
        <c:lblAlgn val="ctr"/>
        <c:lblOffset val="100"/>
        <c:noMultiLvlLbl val="0"/>
      </c:catAx>
      <c:valAx>
        <c:axId val="-18027543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4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459-4060-9650-9C0D56DDD668}"/>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54:$AH$154</c:f>
              <c:numCache>
                <c:formatCode>General</c:formatCode>
                <c:ptCount val="25"/>
                <c:pt idx="0">
                  <c:v>1.5199810094721333</c:v>
                </c:pt>
                <c:pt idx="1">
                  <c:v>2.0583312568322265</c:v>
                </c:pt>
                <c:pt idx="2">
                  <c:v>2.7853386914730329</c:v>
                </c:pt>
                <c:pt idx="3">
                  <c:v>3.7654535901593889</c:v>
                </c:pt>
                <c:pt idx="4">
                  <c:v>5.0820829457860199</c:v>
                </c:pt>
                <c:pt idx="5">
                  <c:v>6.8391264759880714</c:v>
                </c:pt>
                <c:pt idx="6">
                  <c:v>9.188279066277051</c:v>
                </c:pt>
                <c:pt idx="7">
                  <c:v>12.31286713242681</c:v>
                </c:pt>
                <c:pt idx="8">
                  <c:v>16.469185789086058</c:v>
                </c:pt>
                <c:pt idx="9">
                  <c:v>21.920102769524462</c:v>
                </c:pt>
                <c:pt idx="10">
                  <c:v>29.066134460831201</c:v>
                </c:pt>
                <c:pt idx="11">
                  <c:v>38.299925575334171</c:v>
                </c:pt>
                <c:pt idx="12">
                  <c:v>50.242948192266923</c:v>
                </c:pt>
                <c:pt idx="13">
                  <c:v>65.572170345332964</c:v>
                </c:pt>
                <c:pt idx="14">
                  <c:v>84.659353316065975</c:v>
                </c:pt>
                <c:pt idx="15">
                  <c:v>108.32242040722423</c:v>
                </c:pt>
                <c:pt idx="16">
                  <c:v>137.26748752629982</c:v>
                </c:pt>
                <c:pt idx="17">
                  <c:v>171.21504630583235</c:v>
                </c:pt>
                <c:pt idx="18">
                  <c:v>210.32890151193646</c:v>
                </c:pt>
                <c:pt idx="19">
                  <c:v>256.00340918458005</c:v>
                </c:pt>
                <c:pt idx="20">
                  <c:v>307.90920871015976</c:v>
                </c:pt>
                <c:pt idx="21">
                  <c:v>365.50181393803393</c:v>
                </c:pt>
                <c:pt idx="22">
                  <c:v>428.07031970180316</c:v>
                </c:pt>
                <c:pt idx="23">
                  <c:v>501.23731851624154</c:v>
                </c:pt>
                <c:pt idx="24">
                  <c:v>582.84724701088044</c:v>
                </c:pt>
              </c:numCache>
            </c:numRef>
          </c:val>
          <c:smooth val="0"/>
          <c:extLst xmlns:c16r2="http://schemas.microsoft.com/office/drawing/2015/06/chart">
            <c:ext xmlns:c16="http://schemas.microsoft.com/office/drawing/2014/chart" uri="{C3380CC4-5D6E-409C-BE32-E72D297353CC}">
              <c16:uniqueId val="{00000001-0459-4060-9650-9C0D56DDD668}"/>
            </c:ext>
          </c:extLst>
        </c:ser>
        <c:dLbls>
          <c:showLegendKey val="0"/>
          <c:showVal val="0"/>
          <c:showCatName val="0"/>
          <c:showSerName val="0"/>
          <c:showPercent val="0"/>
          <c:showBubbleSize val="0"/>
        </c:dLbls>
        <c:smooth val="0"/>
        <c:axId val="-21471120"/>
        <c:axId val="-2001744320"/>
      </c:lineChart>
      <c:catAx>
        <c:axId val="-21471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01744320"/>
        <c:crosses val="autoZero"/>
        <c:auto val="1"/>
        <c:lblAlgn val="ctr"/>
        <c:lblOffset val="100"/>
        <c:noMultiLvlLbl val="0"/>
      </c:catAx>
      <c:valAx>
        <c:axId val="-20017443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471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World </a:t>
            </a:r>
            <a:endParaRPr lang="ru-RU" b="1"/>
          </a:p>
        </c:rich>
      </c:tx>
      <c:layout>
        <c:manualLayout>
          <c:xMode val="edge"/>
          <c:yMode val="edge"/>
          <c:x val="7.6081219014289894E-2"/>
          <c:y val="0.1341908447884692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949475065616795E-2"/>
          <c:y val="4.8067796610169515E-2"/>
          <c:w val="0.90462561971420241"/>
          <c:h val="0.76870198852262106"/>
        </c:manualLayout>
      </c:layout>
      <c:lineChart>
        <c:grouping val="standard"/>
        <c:varyColors val="0"/>
        <c:ser>
          <c:idx val="2"/>
          <c:order val="2"/>
          <c:tx>
            <c:strRef>
              <c:f>'World Total '!$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6:$BL$6</c:f>
              <c:numCache>
                <c:formatCode>General</c:formatCode>
                <c:ptCount val="30"/>
                <c:pt idx="0">
                  <c:v>1707.4484651523526</c:v>
                </c:pt>
                <c:pt idx="1">
                  <c:v>1849.0060122909015</c:v>
                </c:pt>
                <c:pt idx="2">
                  <c:v>1988.5755758289431</c:v>
                </c:pt>
                <c:pt idx="3">
                  <c:v>2126.1058193465724</c:v>
                </c:pt>
                <c:pt idx="4">
                  <c:v>2261.7398249006501</c:v>
                </c:pt>
                <c:pt idx="5">
                  <c:v>2395.7297860159115</c:v>
                </c:pt>
                <c:pt idx="6">
                  <c:v>2528.3707714620518</c:v>
                </c:pt>
                <c:pt idx="7">
                  <c:v>2659.9547819067975</c:v>
                </c:pt>
                <c:pt idx="8">
                  <c:v>2790.7425095278522</c:v>
                </c:pt>
                <c:pt idx="9">
                  <c:v>2920.9487449858239</c:v>
                </c:pt>
                <c:pt idx="10">
                  <c:v>3050.7373508423625</c:v>
                </c:pt>
                <c:pt idx="11">
                  <c:v>3180.2223727568012</c:v>
                </c:pt>
                <c:pt idx="12">
                  <c:v>3309.4727014170553</c:v>
                </c:pt>
                <c:pt idx="13">
                  <c:v>3438.5184792537029</c:v>
                </c:pt>
                <c:pt idx="14">
                  <c:v>3567.3580721824874</c:v>
                </c:pt>
                <c:pt idx="15">
                  <c:v>3695.964886523454</c:v>
                </c:pt>
                <c:pt idx="16">
                  <c:v>3824.2936288137912</c:v>
                </c:pt>
                <c:pt idx="17">
                  <c:v>3952.2858148559208</c:v>
                </c:pt>
                <c:pt idx="18">
                  <c:v>4079.874465101806</c:v>
                </c:pt>
                <c:pt idx="19">
                  <c:v>4206.9880011737123</c:v>
                </c:pt>
                <c:pt idx="20">
                  <c:v>4333.5534011810396</c:v>
                </c:pt>
                <c:pt idx="21">
                  <c:v>4459.4986922150874</c:v>
                </c:pt>
                <c:pt idx="22">
                  <c:v>4584.7548655286191</c:v>
                </c:pt>
                <c:pt idx="23">
                  <c:v>4709.2572990245353</c:v>
                </c:pt>
                <c:pt idx="24">
                  <c:v>4832.9467663621836</c:v>
                </c:pt>
                <c:pt idx="25">
                  <c:v>4955.7701044800669</c:v>
                </c:pt>
                <c:pt idx="26">
                  <c:v>5077.6806029963991</c:v>
                </c:pt>
                <c:pt idx="27">
                  <c:v>5198.6381705937574</c:v>
                </c:pt>
                <c:pt idx="28">
                  <c:v>5318.6093255744618</c:v>
                </c:pt>
                <c:pt idx="29">
                  <c:v>5437.5670505237895</c:v>
                </c:pt>
              </c:numCache>
            </c:numRef>
          </c:val>
          <c:smooth val="0"/>
          <c:extLst xmlns:c16r2="http://schemas.microsoft.com/office/drawing/2015/06/chart">
            <c:ext xmlns:c16="http://schemas.microsoft.com/office/drawing/2014/chart" uri="{C3380CC4-5D6E-409C-BE32-E72D297353CC}">
              <c16:uniqueId val="{00000000-D71B-4820-80A0-1B2C2085B368}"/>
            </c:ext>
          </c:extLst>
        </c:ser>
        <c:ser>
          <c:idx val="5"/>
          <c:order val="5"/>
          <c:tx>
            <c:strRef>
              <c:f>'World Total '!$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9:$BL$9</c:f>
              <c:numCache>
                <c:formatCode>General</c:formatCode>
                <c:ptCount val="30"/>
                <c:pt idx="0">
                  <c:v>1682.7283073626077</c:v>
                </c:pt>
                <c:pt idx="1">
                  <c:v>1864.4129018410124</c:v>
                </c:pt>
                <c:pt idx="2">
                  <c:v>2014.3800700911902</c:v>
                </c:pt>
                <c:pt idx="3">
                  <c:v>2162.7154393842061</c:v>
                </c:pt>
                <c:pt idx="4">
                  <c:v>2309.0794155479284</c:v>
                </c:pt>
                <c:pt idx="5">
                  <c:v>2453.2991152604368</c:v>
                </c:pt>
                <c:pt idx="6">
                  <c:v>2595.3243868201653</c:v>
                </c:pt>
                <c:pt idx="7">
                  <c:v>2735.1891255929754</c:v>
                </c:pt>
                <c:pt idx="8">
                  <c:v>2872.9796827869909</c:v>
                </c:pt>
                <c:pt idx="9">
                  <c:v>3008.8106193426788</c:v>
                </c:pt>
                <c:pt idx="10">
                  <c:v>3142.8071504454151</c:v>
                </c:pt>
                <c:pt idx="11">
                  <c:v>3275.0932042096615</c:v>
                </c:pt>
                <c:pt idx="12">
                  <c:v>3405.7839136687967</c:v>
                </c:pt>
                <c:pt idx="13">
                  <c:v>3534.9814374477296</c:v>
                </c:pt>
                <c:pt idx="14">
                  <c:v>3662.7731650433361</c:v>
                </c:pt>
                <c:pt idx="15">
                  <c:v>3789.2315474206139</c:v>
                </c:pt>
                <c:pt idx="16">
                  <c:v>3914.4149696461536</c:v>
                </c:pt>
                <c:pt idx="17">
                  <c:v>4038.3692343627899</c:v>
                </c:pt>
                <c:pt idx="18">
                  <c:v>4161.1293485258793</c:v>
                </c:pt>
                <c:pt idx="19">
                  <c:v>4282.7214020633564</c:v>
                </c:pt>
                <c:pt idx="20">
                  <c:v>4403.1643996029252</c:v>
                </c:pt>
                <c:pt idx="21">
                  <c:v>4522.4719594933549</c:v>
                </c:pt>
                <c:pt idx="22">
                  <c:v>4640.6538322236192</c:v>
                </c:pt>
                <c:pt idx="23">
                  <c:v>4757.717216657401</c:v>
                </c:pt>
                <c:pt idx="24">
                  <c:v>4873.6678702139125</c:v>
                </c:pt>
                <c:pt idx="25">
                  <c:v>4988.5110205760457</c:v>
                </c:pt>
                <c:pt idx="26">
                  <c:v>5102.2520934668328</c:v>
                </c:pt>
                <c:pt idx="27">
                  <c:v>5214.8972748443848</c:v>
                </c:pt>
                <c:pt idx="28">
                  <c:v>5326.4539274994249</c:v>
                </c:pt>
                <c:pt idx="29">
                  <c:v>5436.9308822205785</c:v>
                </c:pt>
              </c:numCache>
            </c:numRef>
          </c:val>
          <c:smooth val="0"/>
          <c:extLst xmlns:c16r2="http://schemas.microsoft.com/office/drawing/2015/06/chart">
            <c:ext xmlns:c16="http://schemas.microsoft.com/office/drawing/2014/chart" uri="{C3380CC4-5D6E-409C-BE32-E72D297353CC}">
              <c16:uniqueId val="{00000001-D71B-4820-80A0-1B2C2085B368}"/>
            </c:ext>
          </c:extLst>
        </c:ser>
        <c:ser>
          <c:idx val="8"/>
          <c:order val="8"/>
          <c:tx>
            <c:strRef>
              <c:f>'World Total '!$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12:$BL$12</c:f>
              <c:numCache>
                <c:formatCode>General</c:formatCode>
                <c:ptCount val="30"/>
                <c:pt idx="0">
                  <c:v>1715.2920203910369</c:v>
                </c:pt>
                <c:pt idx="1">
                  <c:v>1924.4105145837077</c:v>
                </c:pt>
                <c:pt idx="2">
                  <c:v>2108.2762773033046</c:v>
                </c:pt>
                <c:pt idx="3">
                  <c:v>2297.4126600825016</c:v>
                </c:pt>
                <c:pt idx="4">
                  <c:v>2491.1141351471938</c:v>
                </c:pt>
                <c:pt idx="5">
                  <c:v>2688.6886563330308</c:v>
                </c:pt>
                <c:pt idx="6">
                  <c:v>2889.4655591074784</c:v>
                </c:pt>
                <c:pt idx="7">
                  <c:v>3092.8020231214291</c:v>
                </c:pt>
                <c:pt idx="8">
                  <c:v>3298.0881836648005</c:v>
                </c:pt>
                <c:pt idx="9">
                  <c:v>3504.7509993287081</c:v>
                </c:pt>
                <c:pt idx="10">
                  <c:v>3712.256995681732</c:v>
                </c:pt>
                <c:pt idx="11">
                  <c:v>3920.1140106178659</c:v>
                </c:pt>
                <c:pt idx="12">
                  <c:v>4127.8720677792062</c:v>
                </c:pt>
                <c:pt idx="13">
                  <c:v>4335.1235013936966</c:v>
                </c:pt>
                <c:pt idx="14">
                  <c:v>4541.5024500749696</c:v>
                </c:pt>
                <c:pt idx="15">
                  <c:v>4746.6838294637773</c:v>
                </c:pt>
                <c:pt idx="16">
                  <c:v>4950.3818847388575</c:v>
                </c:pt>
                <c:pt idx="17">
                  <c:v>5152.3484145152433</c:v>
                </c:pt>
                <c:pt idx="18">
                  <c:v>5352.3707478950728</c:v>
                </c:pt>
                <c:pt idx="19">
                  <c:v>5550.2695467458025</c:v>
                </c:pt>
                <c:pt idx="20">
                  <c:v>5745.8964958824836</c:v>
                </c:pt>
                <c:pt idx="21">
                  <c:v>5939.1319348944535</c:v>
                </c:pt>
                <c:pt idx="22">
                  <c:v>6129.8824769905414</c:v>
                </c:pt>
                <c:pt idx="23">
                  <c:v>6318.078652523679</c:v>
                </c:pt>
                <c:pt idx="24">
                  <c:v>6503.6726078297897</c:v>
                </c:pt>
                <c:pt idx="25">
                  <c:v>6686.6358837030648</c:v>
                </c:pt>
                <c:pt idx="26">
                  <c:v>6866.9572922185826</c:v>
                </c:pt>
                <c:pt idx="27">
                  <c:v>7044.6409056944012</c:v>
                </c:pt>
                <c:pt idx="28">
                  <c:v>7219.704167319258</c:v>
                </c:pt>
                <c:pt idx="29">
                  <c:v>7392.1761293292238</c:v>
                </c:pt>
              </c:numCache>
            </c:numRef>
          </c:val>
          <c:smooth val="0"/>
          <c:extLst xmlns:c16r2="http://schemas.microsoft.com/office/drawing/2015/06/chart">
            <c:ext xmlns:c16="http://schemas.microsoft.com/office/drawing/2014/chart" uri="{C3380CC4-5D6E-409C-BE32-E72D297353CC}">
              <c16:uniqueId val="{00000002-D71B-4820-80A0-1B2C2085B368}"/>
            </c:ext>
          </c:extLst>
        </c:ser>
        <c:dLbls>
          <c:showLegendKey val="0"/>
          <c:showVal val="0"/>
          <c:showCatName val="0"/>
          <c:showSerName val="0"/>
          <c:showPercent val="0"/>
          <c:showBubbleSize val="0"/>
        </c:dLbls>
        <c:marker val="1"/>
        <c:smooth val="0"/>
        <c:axId val="-1802771712"/>
        <c:axId val="-1802764096"/>
        <c:extLst xmlns:c16r2="http://schemas.microsoft.com/office/drawing/2015/06/chart">
          <c:ext xmlns:c15="http://schemas.microsoft.com/office/drawing/2012/chart" uri="{02D57815-91ED-43cb-92C2-25804820EDAC}">
            <c15:filteredLineSeries>
              <c15:ser>
                <c:idx val="0"/>
                <c:order val="0"/>
                <c:tx>
                  <c:strRef>
                    <c:extLst xmlns:c16r2="http://schemas.microsoft.com/office/drawing/2015/06/chart">
                      <c:ext uri="{02D57815-91ED-43cb-92C2-25804820EDAC}">
                        <c15:formulaRef>
                          <c15:sqref>'World Total '!$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xmlns:c16r2="http://schemas.microsoft.com/office/drawing/2015/06/chart">
                      <c:ex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World Total '!$AI$4:$BL$4</c15:sqref>
                        </c15:formulaRef>
                      </c:ext>
                    </c:extLst>
                    <c:numCache>
                      <c:formatCode>General</c:formatCode>
                      <c:ptCount val="30"/>
                      <c:pt idx="0">
                        <c:v>1711.2961049277828</c:v>
                      </c:pt>
                      <c:pt idx="1">
                        <c:v>1835.1238926145606</c:v>
                      </c:pt>
                      <c:pt idx="2">
                        <c:v>1944.2565233448281</c:v>
                      </c:pt>
                      <c:pt idx="3">
                        <c:v>2037.8025414904246</c:v>
                      </c:pt>
                      <c:pt idx="4">
                        <c:v>2116.0227109500652</c:v>
                      </c:pt>
                      <c:pt idx="5">
                        <c:v>2180.0351761843103</c:v>
                      </c:pt>
                      <c:pt idx="6">
                        <c:v>2231.4768040857762</c:v>
                      </c:pt>
                      <c:pt idx="7">
                        <c:v>2272.200621556643</c:v>
                      </c:pt>
                      <c:pt idx="8">
                        <c:v>2304.050605980723</c:v>
                      </c:pt>
                      <c:pt idx="9">
                        <c:v>2328.7207844271447</c:v>
                      </c:pt>
                      <c:pt idx="10">
                        <c:v>2347.6851312570457</c:v>
                      </c:pt>
                      <c:pt idx="11">
                        <c:v>2362.1775391847632</c:v>
                      </c:pt>
                      <c:pt idx="12">
                        <c:v>2373.2022646381015</c:v>
                      </c:pt>
                      <c:pt idx="13">
                        <c:v>2381.5598787381209</c:v>
                      </c:pt>
                      <c:pt idx="14">
                        <c:v>2387.8788196456476</c:v>
                      </c:pt>
                      <c:pt idx="15">
                        <c:v>2392.6467676136272</c:v>
                      </c:pt>
                      <c:pt idx="16">
                        <c:v>2396.2389364343258</c:v>
                      </c:pt>
                      <c:pt idx="17">
                        <c:v>2398.9421610419308</c:v>
                      </c:pt>
                      <c:pt idx="18">
                        <c:v>2400.9746619747552</c:v>
                      </c:pt>
                      <c:pt idx="19">
                        <c:v>2402.5018613292964</c:v>
                      </c:pt>
                      <c:pt idx="20">
                        <c:v>2403.6488189786514</c:v>
                      </c:pt>
                      <c:pt idx="21">
                        <c:v>2404.5098894673647</c:v>
                      </c:pt>
                      <c:pt idx="22">
                        <c:v>2405.1561529234395</c:v>
                      </c:pt>
                      <c:pt idx="23">
                        <c:v>2405.6410952258861</c:v>
                      </c:pt>
                      <c:pt idx="24">
                        <c:v>2406.0049287138422</c:v>
                      </c:pt>
                      <c:pt idx="25">
                        <c:v>2406.2778669224394</c:v>
                      </c:pt>
                      <c:pt idx="26">
                        <c:v>2406.4825998933848</c:v>
                      </c:pt>
                      <c:pt idx="27">
                        <c:v>2406.63616147325</c:v>
                      </c:pt>
                      <c:pt idx="28">
                        <c:v>2406.7513358442138</c:v>
                      </c:pt>
                      <c:pt idx="29">
                        <c:v>2406.837715803641</c:v>
                      </c:pt>
                    </c:numCache>
                  </c:numRef>
                </c:val>
                <c:smooth val="0"/>
                <c:extLst xmlns:c16r2="http://schemas.microsoft.com/office/drawing/2015/06/chart">
                  <c:ext xmlns:c16="http://schemas.microsoft.com/office/drawing/2014/chart" uri="{C3380CC4-5D6E-409C-BE32-E72D297353CC}">
                    <c16:uniqueId val="{00000003-D71B-4820-80A0-1B2C2085B368}"/>
                  </c:ext>
                </c:extLst>
              </c15:ser>
            </c15:filteredLineSeries>
            <c15:filteredLine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World Total '!$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World Total '!$AI$5:$BL$5</c15:sqref>
                        </c15:formulaRef>
                      </c:ext>
                    </c:extLst>
                    <c:numCache>
                      <c:formatCode>General</c:formatCode>
                      <c:ptCount val="30"/>
                      <c:pt idx="0">
                        <c:v>1714.7382203409641</c:v>
                      </c:pt>
                      <c:pt idx="1">
                        <c:v>1849.7997786341582</c:v>
                      </c:pt>
                      <c:pt idx="2">
                        <c:v>1975.9461519905294</c:v>
                      </c:pt>
                      <c:pt idx="3">
                        <c:v>2092.4949308509476</c:v>
                      </c:pt>
                      <c:pt idx="4">
                        <c:v>2199.4631536330417</c:v>
                      </c:pt>
                      <c:pt idx="5">
                        <c:v>2297.3874297724465</c:v>
                      </c:pt>
                      <c:pt idx="6">
                        <c:v>2387.1325852156669</c:v>
                      </c:pt>
                      <c:pt idx="7">
                        <c:v>2469.7241347057188</c:v>
                      </c:pt>
                      <c:pt idx="8">
                        <c:v>2546.2213386422486</c:v>
                      </c:pt>
                      <c:pt idx="9">
                        <c:v>2617.6329475036955</c:v>
                      </c:pt>
                      <c:pt idx="10">
                        <c:v>2684.8693128075865</c:v>
                      </c:pt>
                      <c:pt idx="11">
                        <c:v>2748.7214727740775</c:v>
                      </c:pt>
                      <c:pt idx="12">
                        <c:v>2809.858088038538</c:v>
                      </c:pt>
                      <c:pt idx="13">
                        <c:v>2868.832878771892</c:v>
                      </c:pt>
                      <c:pt idx="14">
                        <c:v>2926.0973151258395</c:v>
                      </c:pt>
                      <c:pt idx="15">
                        <c:v>2982.0151543526008</c:v>
                      </c:pt>
                      <c:pt idx="16">
                        <c:v>3036.8768103365837</c:v>
                      </c:pt>
                      <c:pt idx="17">
                        <c:v>3090.9124964944526</c:v>
                      </c:pt>
                      <c:pt idx="18">
                        <c:v>3144.3036894165921</c:v>
                      </c:pt>
                      <c:pt idx="19">
                        <c:v>3197.192817844832</c:v>
                      </c:pt>
                      <c:pt idx="20">
                        <c:v>3249.6912738143387</c:v>
                      </c:pt>
                      <c:pt idx="21">
                        <c:v>3301.8859323513102</c:v>
                      </c:pt>
                      <c:pt idx="22">
                        <c:v>3353.8443955312009</c:v>
                      </c:pt>
                      <c:pt idx="23">
                        <c:v>3405.6191733191235</c:v>
                      </c:pt>
                      <c:pt idx="24">
                        <c:v>3457.2509941834319</c:v>
                      </c:pt>
                      <c:pt idx="25">
                        <c:v>3508.7714127624131</c:v>
                      </c:pt>
                      <c:pt idx="26">
                        <c:v>3560.2048552445099</c:v>
                      </c:pt>
                      <c:pt idx="27">
                        <c:v>3611.5702183104963</c:v>
                      </c:pt>
                      <c:pt idx="28">
                        <c:v>3662.8821156515965</c:v>
                      </c:pt>
                      <c:pt idx="29">
                        <c:v>3714.1518475365033</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4-D71B-4820-80A0-1B2C2085B368}"/>
                  </c:ext>
                </c:extLst>
              </c15:ser>
            </c15:filteredLineSeries>
            <c15:filteredLine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World Total '!$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World Total '!$AI$7:$BL$7</c15:sqref>
                        </c15:formulaRef>
                      </c:ext>
                    </c:extLst>
                    <c:numCache>
                      <c:formatCode>General</c:formatCode>
                      <c:ptCount val="30"/>
                      <c:pt idx="0">
                        <c:v>1703.3725615542032</c:v>
                      </c:pt>
                      <c:pt idx="1">
                        <c:v>1824.8158769781585</c:v>
                      </c:pt>
                      <c:pt idx="2">
                        <c:v>1933.0906657382527</c:v>
                      </c:pt>
                      <c:pt idx="3">
                        <c:v>2027.5938494619006</c:v>
                      </c:pt>
                      <c:pt idx="4">
                        <c:v>2108.5583463910507</c:v>
                      </c:pt>
                      <c:pt idx="5">
                        <c:v>2176.8266293269553</c:v>
                      </c:pt>
                      <c:pt idx="6">
                        <c:v>2233.6200441274286</c:v>
                      </c:pt>
                      <c:pt idx="7">
                        <c:v>2280.34067094583</c:v>
                      </c:pt>
                      <c:pt idx="8">
                        <c:v>2318.4218583896127</c:v>
                      </c:pt>
                      <c:pt idx="9">
                        <c:v>2349.2283306376062</c:v>
                      </c:pt>
                      <c:pt idx="10">
                        <c:v>2373.9983278874124</c:v>
                      </c:pt>
                      <c:pt idx="11">
                        <c:v>2393.8172464811414</c:v>
                      </c:pt>
                      <c:pt idx="12">
                        <c:v>2409.6125824602409</c:v>
                      </c:pt>
                      <c:pt idx="13">
                        <c:v>2422.1618483495317</c:v>
                      </c:pt>
                      <c:pt idx="14">
                        <c:v>2432.1073649318869</c:v>
                      </c:pt>
                      <c:pt idx="15">
                        <c:v>2439.9738349390991</c:v>
                      </c:pt>
                      <c:pt idx="16">
                        <c:v>2446.1861698242474</c:v>
                      </c:pt>
                      <c:pt idx="17">
                        <c:v>2451.0861535803533</c:v>
                      </c:pt>
                      <c:pt idx="18">
                        <c:v>2454.9472641443854</c:v>
                      </c:pt>
                      <c:pt idx="19">
                        <c:v>2457.9874289505578</c:v>
                      </c:pt>
                      <c:pt idx="20">
                        <c:v>2460.3797531139039</c:v>
                      </c:pt>
                      <c:pt idx="21">
                        <c:v>2462.2613940465912</c:v>
                      </c:pt>
                      <c:pt idx="22">
                        <c:v>2463.7408134351867</c:v>
                      </c:pt>
                      <c:pt idx="23">
                        <c:v>2464.9036491171551</c:v>
                      </c:pt>
                      <c:pt idx="24">
                        <c:v>2465.8174365187374</c:v>
                      </c:pt>
                      <c:pt idx="25">
                        <c:v>2466.535384897657</c:v>
                      </c:pt>
                      <c:pt idx="26">
                        <c:v>2467.0993852666011</c:v>
                      </c:pt>
                      <c:pt idx="27">
                        <c:v>2467.5423987471131</c:v>
                      </c:pt>
                      <c:pt idx="28">
                        <c:v>2467.8903483203376</c:v>
                      </c:pt>
                      <c:pt idx="29">
                        <c:v>2468.1636143719188</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5-D71B-4820-80A0-1B2C2085B368}"/>
                  </c:ext>
                </c:extLst>
              </c15:ser>
            </c15:filteredLineSeries>
            <c15:filteredLineSeries>
              <c15:ser>
                <c:idx val="4"/>
                <c:order val="4"/>
                <c:tx>
                  <c:strRef>
                    <c:extLst xmlns:c15="http://schemas.microsoft.com/office/drawing/2012/chart" xmlns:c16r2="http://schemas.microsoft.com/office/drawing/2015/06/chart">
                      <c:ext xmlns:c15="http://schemas.microsoft.com/office/drawing/2012/chart" uri="{02D57815-91ED-43cb-92C2-25804820EDAC}">
                        <c15:formulaRef>
                          <c15:sqref>'World Total '!$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World Total '!$AI$8:$BL$8</c15:sqref>
                        </c15:formulaRef>
                      </c:ext>
                    </c:extLst>
                    <c:numCache>
                      <c:formatCode>General</c:formatCode>
                      <c:ptCount val="30"/>
                      <c:pt idx="0">
                        <c:v>1663.9818620964897</c:v>
                      </c:pt>
                      <c:pt idx="1">
                        <c:v>1825.9428153546939</c:v>
                      </c:pt>
                      <c:pt idx="2">
                        <c:v>1949.9332591551126</c:v>
                      </c:pt>
                      <c:pt idx="3">
                        <c:v>2065.6948427109046</c:v>
                      </c:pt>
                      <c:pt idx="4">
                        <c:v>2173.1746874128403</c:v>
                      </c:pt>
                      <c:pt idx="5">
                        <c:v>2272.694609162912</c:v>
                      </c:pt>
                      <c:pt idx="6">
                        <c:v>2364.8269518776556</c:v>
                      </c:pt>
                      <c:pt idx="7">
                        <c:v>2450.2869099155009</c:v>
                      </c:pt>
                      <c:pt idx="8">
                        <c:v>2529.8482489657918</c:v>
                      </c:pt>
                      <c:pt idx="9">
                        <c:v>2604.2830408193508</c:v>
                      </c:pt>
                      <c:pt idx="10">
                        <c:v>2674.3224494621259</c:v>
                      </c:pt>
                      <c:pt idx="11">
                        <c:v>2740.6341596065495</c:v>
                      </c:pt>
                      <c:pt idx="12">
                        <c:v>2803.8119443712221</c:v>
                      </c:pt>
                      <c:pt idx="13">
                        <c:v>2864.3734644312885</c:v>
                      </c:pt>
                      <c:pt idx="14">
                        <c:v>2922.763228392058</c:v>
                      </c:pt>
                      <c:pt idx="15">
                        <c:v>2979.3584703246888</c:v>
                      </c:pt>
                      <c:pt idx="16">
                        <c:v>3034.4764006162782</c:v>
                      </c:pt>
                      <c:pt idx="17">
                        <c:v>3088.3818284546951</c:v>
                      </c:pt>
                      <c:pt idx="18">
                        <c:v>3141.2945481604729</c:v>
                      </c:pt>
                      <c:pt idx="19">
                        <c:v>3193.396153493652</c:v>
                      </c:pt>
                      <c:pt idx="20">
                        <c:v>3244.8361232416296</c:v>
                      </c:pt>
                      <c:pt idx="21">
                        <c:v>3295.7371338408716</c:v>
                      </c:pt>
                      <c:pt idx="22">
                        <c:v>3346.1996212367198</c:v>
                      </c:pt>
                      <c:pt idx="23">
                        <c:v>3396.3056501186434</c:v>
                      </c:pt>
                      <c:pt idx="24">
                        <c:v>3446.1221650939533</c:v>
                      </c:pt>
                      <c:pt idx="25">
                        <c:v>3495.7037028481864</c:v>
                      </c:pt>
                      <c:pt idx="26">
                        <c:v>3545.0946419127458</c:v>
                      </c:pt>
                      <c:pt idx="27">
                        <c:v>3594.3310605742827</c:v>
                      </c:pt>
                      <c:pt idx="28">
                        <c:v>3643.4422657433224</c:v>
                      </c:pt>
                      <c:pt idx="29">
                        <c:v>3692.4520474777037</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6-D71B-4820-80A0-1B2C2085B368}"/>
                  </c:ext>
                </c:extLst>
              </c15:ser>
            </c15:filteredLineSeries>
            <c15:filteredLineSeries>
              <c15:ser>
                <c:idx val="6"/>
                <c:order val="6"/>
                <c:tx>
                  <c:strRef>
                    <c:extLst xmlns:c15="http://schemas.microsoft.com/office/drawing/2012/chart" xmlns:c16r2="http://schemas.microsoft.com/office/drawing/2015/06/chart">
                      <c:ext xmlns:c15="http://schemas.microsoft.com/office/drawing/2012/chart" uri="{02D57815-91ED-43cb-92C2-25804820EDAC}">
                        <c15:formulaRef>
                          <c15:sqref>'World Total '!$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World Total '!$AI$10:$BL$10</c15:sqref>
                        </c15:formulaRef>
                      </c:ext>
                    </c:extLst>
                    <c:numCache>
                      <c:formatCode>General</c:formatCode>
                      <c:ptCount val="30"/>
                      <c:pt idx="0">
                        <c:v>1763.4472667770076</c:v>
                      </c:pt>
                      <c:pt idx="1">
                        <c:v>1941.7532548645891</c:v>
                      </c:pt>
                      <c:pt idx="2">
                        <c:v>2124.7473344893983</c:v>
                      </c:pt>
                      <c:pt idx="3">
                        <c:v>2311.4086841072617</c:v>
                      </c:pt>
                      <c:pt idx="4">
                        <c:v>2500.7264136774761</c:v>
                      </c:pt>
                      <c:pt idx="5">
                        <c:v>2691.7159901794762</c:v>
                      </c:pt>
                      <c:pt idx="6">
                        <c:v>2883.4331284817126</c:v>
                      </c:pt>
                      <c:pt idx="7">
                        <c:v>3074.9850999518144</c:v>
                      </c:pt>
                      <c:pt idx="8">
                        <c:v>3265.5395159747773</c:v>
                      </c:pt>
                      <c:pt idx="9">
                        <c:v>3454.3307244305597</c:v>
                      </c:pt>
                      <c:pt idx="10">
                        <c:v>3640.6640154658835</c:v>
                      </c:pt>
                      <c:pt idx="11">
                        <c:v>3823.9178708806494</c:v>
                      </c:pt>
                      <c:pt idx="12">
                        <c:v>4003.5445120181143</c:v>
                      </c:pt>
                      <c:pt idx="13">
                        <c:v>4179.0690073106261</c:v>
                      </c:pt>
                      <c:pt idx="14">
                        <c:v>4350.0871956708907</c:v>
                      </c:pt>
                      <c:pt idx="15">
                        <c:v>4516.2626686049216</c:v>
                      </c:pt>
                      <c:pt idx="16">
                        <c:v>4677.3230348091793</c:v>
                      </c:pt>
                      <c:pt idx="17">
                        <c:v>4833.0556682764936</c:v>
                      </c:pt>
                      <c:pt idx="18">
                        <c:v>4983.3031163564156</c:v>
                      </c:pt>
                      <c:pt idx="19">
                        <c:v>5127.9583192003838</c:v>
                      </c:pt>
                      <c:pt idx="20">
                        <c:v>5266.9597676295152</c:v>
                      </c:pt>
                      <c:pt idx="21">
                        <c:v>5400.2867034485798</c:v>
                      </c:pt>
                      <c:pt idx="22">
                        <c:v>5527.954445094364</c:v>
                      </c:pt>
                      <c:pt idx="23">
                        <c:v>5650.0099025425607</c:v>
                      </c:pt>
                      <c:pt idx="24">
                        <c:v>5766.5273287331756</c:v>
                      </c:pt>
                      <c:pt idx="25">
                        <c:v>5877.6043404154962</c:v>
                      </c:pt>
                      <c:pt idx="26">
                        <c:v>5983.3582291753874</c:v>
                      </c:pt>
                      <c:pt idx="27">
                        <c:v>6083.9225733447802</c:v>
                      </c:pt>
                      <c:pt idx="28">
                        <c:v>6179.4441533225099</c:v>
                      </c:pt>
                      <c:pt idx="29">
                        <c:v>6270.0801663541388</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7-D71B-4820-80A0-1B2C2085B368}"/>
                  </c:ext>
                </c:extLst>
              </c15:ser>
            </c15:filteredLineSeries>
            <c15:filteredLineSeries>
              <c15:ser>
                <c:idx val="7"/>
                <c:order val="7"/>
                <c:tx>
                  <c:strRef>
                    <c:extLst xmlns:c15="http://schemas.microsoft.com/office/drawing/2012/chart" xmlns:c16r2="http://schemas.microsoft.com/office/drawing/2015/06/chart">
                      <c:ext xmlns:c15="http://schemas.microsoft.com/office/drawing/2012/chart" uri="{02D57815-91ED-43cb-92C2-25804820EDAC}">
                        <c15:formulaRef>
                          <c15:sqref>'World Total '!$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World Total '!$AI$11:$BL$11</c15:sqref>
                        </c15:formulaRef>
                      </c:ext>
                    </c:extLst>
                    <c:numCache>
                      <c:formatCode>General</c:formatCode>
                      <c:ptCount val="30"/>
                      <c:pt idx="0">
                        <c:v>1701.707706398701</c:v>
                      </c:pt>
                      <c:pt idx="1">
                        <c:v>1903.5887525669029</c:v>
                      </c:pt>
                      <c:pt idx="2">
                        <c:v>2078.7773099315386</c:v>
                      </c:pt>
                      <c:pt idx="3">
                        <c:v>2257.4480838098548</c:v>
                      </c:pt>
                      <c:pt idx="4">
                        <c:v>2438.8235657373398</c:v>
                      </c:pt>
                      <c:pt idx="5">
                        <c:v>2622.1682639320561</c:v>
                      </c:pt>
                      <c:pt idx="6">
                        <c:v>2806.7960338283215</c:v>
                      </c:pt>
                      <c:pt idx="7">
                        <c:v>2992.0751440883655</c:v>
                      </c:pt>
                      <c:pt idx="8">
                        <c:v>3177.4313364593386</c:v>
                      </c:pt>
                      <c:pt idx="9">
                        <c:v>3362.3491588789075</c:v>
                      </c:pt>
                      <c:pt idx="10">
                        <c:v>3546.3718545560387</c:v>
                      </c:pt>
                      <c:pt idx="11">
                        <c:v>3729.1000799050971</c:v>
                      </c:pt>
                      <c:pt idx="12">
                        <c:v>3910.189705218766</c:v>
                      </c:pt>
                      <c:pt idx="13">
                        <c:v>4089.3489272092729</c:v>
                      </c:pt>
                      <c:pt idx="14">
                        <c:v>4266.3348947602753</c:v>
                      </c:pt>
                      <c:pt idx="15">
                        <c:v>4440.9500205053391</c:v>
                      </c:pt>
                      <c:pt idx="16">
                        <c:v>4613.0381227264988</c:v>
                      </c:pt>
                      <c:pt idx="17">
                        <c:v>4782.4805156003004</c:v>
                      </c:pt>
                      <c:pt idx="18">
                        <c:v>4949.1921416830892</c:v>
                      </c:pt>
                      <c:pt idx="19">
                        <c:v>5113.1178190812052</c:v>
                      </c:pt>
                      <c:pt idx="20">
                        <c:v>5274.2286571260702</c:v>
                      </c:pt>
                      <c:pt idx="21">
                        <c:v>5432.518678538192</c:v>
                      </c:pt>
                      <c:pt idx="22">
                        <c:v>5588.0016728634746</c:v>
                      </c:pt>
                      <c:pt idx="23">
                        <c:v>5740.7082951885995</c:v>
                      </c:pt>
                      <c:pt idx="24">
                        <c:v>5890.6834155247616</c:v>
                      </c:pt>
                      <c:pt idx="25">
                        <c:v>6037.983717526944</c:v>
                      </c:pt>
                      <c:pt idx="26">
                        <c:v>6182.675540111687</c:v>
                      </c:pt>
                      <c:pt idx="27">
                        <c:v>6324.8329518027349</c:v>
                      </c:pt>
                      <c:pt idx="28">
                        <c:v>6464.536045027724</c:v>
                      </c:pt>
                      <c:pt idx="29">
                        <c:v>6601.8694359081792</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8-D71B-4820-80A0-1B2C2085B368}"/>
                  </c:ext>
                </c:extLst>
              </c15:ser>
            </c15:filteredLineSeries>
          </c:ext>
        </c:extLst>
      </c:lineChart>
      <c:catAx>
        <c:axId val="-180277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64096"/>
        <c:crosses val="autoZero"/>
        <c:auto val="1"/>
        <c:lblAlgn val="ctr"/>
        <c:lblOffset val="100"/>
        <c:noMultiLvlLbl val="0"/>
      </c:catAx>
      <c:valAx>
        <c:axId val="-1802764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71712"/>
        <c:crosses val="autoZero"/>
        <c:crossBetween val="between"/>
      </c:valAx>
      <c:spPr>
        <a:noFill/>
        <a:ln>
          <a:noFill/>
        </a:ln>
        <a:effectLst/>
      </c:spPr>
    </c:plotArea>
    <c:legend>
      <c:legendPos val="t"/>
      <c:layout>
        <c:manualLayout>
          <c:xMode val="edge"/>
          <c:yMode val="edge"/>
          <c:x val="0.61478492271799368"/>
          <c:y val="0.65307324021683222"/>
          <c:w val="0.34123353360426989"/>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manualLayout>
          <c:xMode val="edge"/>
          <c:yMode val="edge"/>
          <c:x val="0.35390150653133678"/>
          <c:y val="5.23364485981308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8015-4869-A59B-EFB69237E67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2.758275582537784</c:v>
                </c:pt>
                <c:pt idx="1">
                  <c:v>14.991888343282021</c:v>
                </c:pt>
                <c:pt idx="2">
                  <c:v>17.771812641178034</c:v>
                </c:pt>
                <c:pt idx="3">
                  <c:v>21.223562442598062</c:v>
                </c:pt>
                <c:pt idx="4">
                  <c:v>25.497036343855466</c:v>
                </c:pt>
                <c:pt idx="5">
                  <c:v>30.768821523951676</c:v>
                </c:pt>
                <c:pt idx="6">
                  <c:v>37.243294898999665</c:v>
                </c:pt>
                <c:pt idx="7">
                  <c:v>45.151577962235606</c:v>
                </c:pt>
                <c:pt idx="8">
                  <c:v>54.747088602625332</c:v>
                </c:pt>
                <c:pt idx="9">
                  <c:v>66.296174506913133</c:v>
                </c:pt>
                <c:pt idx="10">
                  <c:v>80.062256504731621</c:v>
                </c:pt>
                <c:pt idx="11">
                  <c:v>96.282281173557962</c:v>
                </c:pt>
                <c:pt idx="12">
                  <c:v>115.13534791364323</c:v>
                </c:pt>
                <c:pt idx="13">
                  <c:v>136.70533499344396</c:v>
                </c:pt>
                <c:pt idx="14">
                  <c:v>160.94212258805373</c:v>
                </c:pt>
                <c:pt idx="15">
                  <c:v>187.62899339142689</c:v>
                </c:pt>
                <c:pt idx="16">
                  <c:v>216.36574512924005</c:v>
                </c:pt>
                <c:pt idx="17">
                  <c:v>246.5764067240172</c:v>
                </c:pt>
                <c:pt idx="18">
                  <c:v>277.54615669295777</c:v>
                </c:pt>
                <c:pt idx="19">
                  <c:v>308.4846082837733</c:v>
                </c:pt>
                <c:pt idx="20">
                  <c:v>338.60454480970503</c:v>
                </c:pt>
                <c:pt idx="21">
                  <c:v>367.19999200094128</c:v>
                </c:pt>
                <c:pt idx="22">
                  <c:v>393.7077433738034</c:v>
                </c:pt>
                <c:pt idx="23">
                  <c:v>417.74199396599664</c:v>
                </c:pt>
                <c:pt idx="24">
                  <c:v>439.09989310064213</c:v>
                </c:pt>
              </c:numCache>
            </c:numRef>
          </c:val>
          <c:smooth val="0"/>
          <c:extLst xmlns:c16r2="http://schemas.microsoft.com/office/drawing/2015/06/chart">
            <c:ext xmlns:c16="http://schemas.microsoft.com/office/drawing/2014/chart" uri="{C3380CC4-5D6E-409C-BE32-E72D297353CC}">
              <c16:uniqueId val="{00000001-8015-4869-A59B-EFB69237E67E}"/>
            </c:ext>
          </c:extLst>
        </c:ser>
        <c:dLbls>
          <c:showLegendKey val="0"/>
          <c:showVal val="0"/>
          <c:showCatName val="0"/>
          <c:showSerName val="0"/>
          <c:showPercent val="0"/>
          <c:showBubbleSize val="0"/>
        </c:dLbls>
        <c:smooth val="0"/>
        <c:axId val="-1766617600"/>
        <c:axId val="-1766612160"/>
      </c:lineChart>
      <c:catAx>
        <c:axId val="-176661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2160"/>
        <c:crosses val="autoZero"/>
        <c:auto val="1"/>
        <c:lblAlgn val="ctr"/>
        <c:lblOffset val="100"/>
        <c:noMultiLvlLbl val="0"/>
      </c:catAx>
      <c:valAx>
        <c:axId val="-17666121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457-4B32-AD00-9301CB02824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0462915654524285E-2</c:v>
                </c:pt>
                <c:pt idx="1">
                  <c:v>1.2171846431652433E-2</c:v>
                </c:pt>
                <c:pt idx="2">
                  <c:v>1.4968408963407773E-2</c:v>
                </c:pt>
                <c:pt idx="3">
                  <c:v>1.9544813521148764E-2</c:v>
                </c:pt>
                <c:pt idx="4">
                  <c:v>2.703381602082721E-2</c:v>
                </c:pt>
                <c:pt idx="5">
                  <c:v>3.9289090330887476E-2</c:v>
                </c:pt>
                <c:pt idx="6">
                  <c:v>5.934402589296723E-2</c:v>
                </c:pt>
                <c:pt idx="7">
                  <c:v>9.2162482463108028E-2</c:v>
                </c:pt>
                <c:pt idx="8">
                  <c:v>0.14586724749532937</c:v>
                </c:pt>
                <c:pt idx="9">
                  <c:v>0.23375004372721905</c:v>
                </c:pt>
                <c:pt idx="10">
                  <c:v>0.37756001025260782</c:v>
                </c:pt>
                <c:pt idx="11">
                  <c:v>0.61288302528503547</c:v>
                </c:pt>
                <c:pt idx="12">
                  <c:v>0.99793907507951174</c:v>
                </c:pt>
                <c:pt idx="13">
                  <c:v>1.62796370488997</c:v>
                </c:pt>
                <c:pt idx="14">
                  <c:v>2.6587024769999235</c:v>
                </c:pt>
                <c:pt idx="15">
                  <c:v>4.344751438120257</c:v>
                </c:pt>
                <c:pt idx="16">
                  <c:v>7.1020135016793207</c:v>
                </c:pt>
                <c:pt idx="17">
                  <c:v>11.609142386880871</c:v>
                </c:pt>
                <c:pt idx="18">
                  <c:v>18.971518819339007</c:v>
                </c:pt>
                <c:pt idx="19">
                  <c:v>30.984194909444067</c:v>
                </c:pt>
                <c:pt idx="20">
                  <c:v>50.547941989070168</c:v>
                </c:pt>
                <c:pt idx="21">
                  <c:v>82.312789765753337</c:v>
                </c:pt>
                <c:pt idx="22">
                  <c:v>133.63487706854707</c:v>
                </c:pt>
                <c:pt idx="23">
                  <c:v>215.89966778282428</c:v>
                </c:pt>
                <c:pt idx="24">
                  <c:v>346.09944415399121</c:v>
                </c:pt>
              </c:numCache>
            </c:numRef>
          </c:val>
          <c:smooth val="0"/>
          <c:extLst xmlns:c16r2="http://schemas.microsoft.com/office/drawing/2015/06/chart">
            <c:ext xmlns:c16="http://schemas.microsoft.com/office/drawing/2014/chart" uri="{C3380CC4-5D6E-409C-BE32-E72D297353CC}">
              <c16:uniqueId val="{00000001-F457-4B32-AD00-9301CB02824E}"/>
            </c:ext>
          </c:extLst>
        </c:ser>
        <c:dLbls>
          <c:showLegendKey val="0"/>
          <c:showVal val="0"/>
          <c:showCatName val="0"/>
          <c:showSerName val="0"/>
          <c:showPercent val="0"/>
          <c:showBubbleSize val="0"/>
        </c:dLbls>
        <c:smooth val="0"/>
        <c:axId val="-1766606720"/>
        <c:axId val="-1766605632"/>
      </c:lineChart>
      <c:catAx>
        <c:axId val="-1766606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5632"/>
        <c:crosses val="autoZero"/>
        <c:auto val="1"/>
        <c:lblAlgn val="ctr"/>
        <c:lblOffset val="100"/>
        <c:noMultiLvlLbl val="0"/>
      </c:catAx>
      <c:valAx>
        <c:axId val="-176660563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6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AA6A-4A4B-A46B-6F9ECEE56A6C}"/>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6962646146133267</c:v>
                </c:pt>
                <c:pt idx="1">
                  <c:v>3.9244952545526877</c:v>
                </c:pt>
                <c:pt idx="2">
                  <c:v>4.2722745545520686</c:v>
                </c:pt>
                <c:pt idx="3">
                  <c:v>4.8016158743088493</c:v>
                </c:pt>
                <c:pt idx="4">
                  <c:v>5.6059019272411987</c:v>
                </c:pt>
                <c:pt idx="5">
                  <c:v>6.8247094148474812</c:v>
                </c:pt>
                <c:pt idx="6">
                  <c:v>8.6642862251892456</c:v>
                </c:pt>
                <c:pt idx="7">
                  <c:v>11.424066647695044</c:v>
                </c:pt>
                <c:pt idx="8">
                  <c:v>15.527025494302656</c:v>
                </c:pt>
                <c:pt idx="9">
                  <c:v>21.545466141785308</c:v>
                </c:pt>
                <c:pt idx="10">
                  <c:v>30.201862680172511</c:v>
                </c:pt>
                <c:pt idx="11">
                  <c:v>42.306964589095656</c:v>
                </c:pt>
                <c:pt idx="12">
                  <c:v>58.585035783793224</c:v>
                </c:pt>
                <c:pt idx="13">
                  <c:v>79.359613256949956</c:v>
                </c:pt>
                <c:pt idx="14">
                  <c:v>104.17311462465157</c:v>
                </c:pt>
                <c:pt idx="15">
                  <c:v>131.56937002213496</c:v>
                </c:pt>
                <c:pt idx="16">
                  <c:v>159.31128229795246</c:v>
                </c:pt>
                <c:pt idx="17">
                  <c:v>185.04899192751233</c:v>
                </c:pt>
                <c:pt idx="18">
                  <c:v>207.05945082833261</c:v>
                </c:pt>
                <c:pt idx="19">
                  <c:v>224.60883102953827</c:v>
                </c:pt>
                <c:pt idx="20">
                  <c:v>237.83594048659194</c:v>
                </c:pt>
                <c:pt idx="21">
                  <c:v>247.3887046326995</c:v>
                </c:pt>
                <c:pt idx="22">
                  <c:v>254.07714980593636</c:v>
                </c:pt>
                <c:pt idx="23">
                  <c:v>258.65907405958143</c:v>
                </c:pt>
                <c:pt idx="24">
                  <c:v>261.75121057661966</c:v>
                </c:pt>
              </c:numCache>
            </c:numRef>
          </c:val>
          <c:smooth val="0"/>
          <c:extLst xmlns:c16r2="http://schemas.microsoft.com/office/drawing/2015/06/chart">
            <c:ext xmlns:c16="http://schemas.microsoft.com/office/drawing/2014/chart" uri="{C3380CC4-5D6E-409C-BE32-E72D297353CC}">
              <c16:uniqueId val="{00000001-AA6A-4A4B-A46B-6F9ECEE56A6C}"/>
            </c:ext>
          </c:extLst>
        </c:ser>
        <c:dLbls>
          <c:showLegendKey val="0"/>
          <c:showVal val="0"/>
          <c:showCatName val="0"/>
          <c:showSerName val="0"/>
          <c:showPercent val="0"/>
          <c:showBubbleSize val="0"/>
        </c:dLbls>
        <c:smooth val="0"/>
        <c:axId val="-1766605088"/>
        <c:axId val="-1766626304"/>
      </c:lineChart>
      <c:catAx>
        <c:axId val="-17666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6304"/>
        <c:crosses val="autoZero"/>
        <c:auto val="1"/>
        <c:lblAlgn val="ctr"/>
        <c:lblOffset val="100"/>
        <c:noMultiLvlLbl val="0"/>
      </c:catAx>
      <c:valAx>
        <c:axId val="-17666263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73A-45C7-B125-5E64ECFE621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4.896299904291247</c:v>
                </c:pt>
                <c:pt idx="1">
                  <c:v>17.228762200877394</c:v>
                </c:pt>
                <c:pt idx="2">
                  <c:v>20.373739672795541</c:v>
                </c:pt>
                <c:pt idx="3">
                  <c:v>24.608103913022276</c:v>
                </c:pt>
                <c:pt idx="4">
                  <c:v>30.298046334210042</c:v>
                </c:pt>
                <c:pt idx="5">
                  <c:v>37.923827854929698</c:v>
                </c:pt>
                <c:pt idx="6">
                  <c:v>48.108086678441602</c:v>
                </c:pt>
                <c:pt idx="7">
                  <c:v>61.645337984442726</c:v>
                </c:pt>
                <c:pt idx="8">
                  <c:v>79.527362828841902</c:v>
                </c:pt>
                <c:pt idx="9">
                  <c:v>102.95455760035912</c:v>
                </c:pt>
                <c:pt idx="10">
                  <c:v>133.31697128345928</c:v>
                </c:pt>
                <c:pt idx="11">
                  <c:v>172.12188114995902</c:v>
                </c:pt>
                <c:pt idx="12">
                  <c:v>220.84104204641574</c:v>
                </c:pt>
                <c:pt idx="13">
                  <c:v>280.65751143592723</c:v>
                </c:pt>
                <c:pt idx="14">
                  <c:v>352.1189640662991</c:v>
                </c:pt>
                <c:pt idx="15">
                  <c:v>434.75689420523634</c:v>
                </c:pt>
                <c:pt idx="16">
                  <c:v>526.7960429084161</c:v>
                </c:pt>
                <c:pt idx="17">
                  <c:v>625.11416407490628</c:v>
                </c:pt>
                <c:pt idx="18">
                  <c:v>725.564762302909</c:v>
                </c:pt>
                <c:pt idx="19">
                  <c:v>823.63096119498368</c:v>
                </c:pt>
                <c:pt idx="20">
                  <c:v>915.20926842047959</c:v>
                </c:pt>
                <c:pt idx="21">
                  <c:v>997.24869654909651</c:v>
                </c:pt>
                <c:pt idx="22">
                  <c:v>1068.0521089541353</c:v>
                </c:pt>
                <c:pt idx="23">
                  <c:v>1127.2178678005266</c:v>
                </c:pt>
                <c:pt idx="24">
                  <c:v>1175.33992374738</c:v>
                </c:pt>
              </c:numCache>
            </c:numRef>
          </c:val>
          <c:smooth val="0"/>
          <c:extLst xmlns:c16r2="http://schemas.microsoft.com/office/drawing/2015/06/chart">
            <c:ext xmlns:c16="http://schemas.microsoft.com/office/drawing/2014/chart" uri="{C3380CC4-5D6E-409C-BE32-E72D297353CC}">
              <c16:uniqueId val="{00000001-373A-45C7-B125-5E64ECFE6214}"/>
            </c:ext>
          </c:extLst>
        </c:ser>
        <c:dLbls>
          <c:showLegendKey val="0"/>
          <c:showVal val="0"/>
          <c:showCatName val="0"/>
          <c:showSerName val="0"/>
          <c:showPercent val="0"/>
          <c:showBubbleSize val="0"/>
        </c:dLbls>
        <c:smooth val="0"/>
        <c:axId val="-1766617056"/>
        <c:axId val="-1766616512"/>
      </c:lineChart>
      <c:catAx>
        <c:axId val="-1766617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6512"/>
        <c:crosses val="autoZero"/>
        <c:auto val="1"/>
        <c:lblAlgn val="ctr"/>
        <c:lblOffset val="100"/>
        <c:noMultiLvlLbl val="0"/>
      </c:catAx>
      <c:valAx>
        <c:axId val="-17666165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E499-48BA-8A59-EB60544EA8D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24452180486417</c:v>
                </c:pt>
                <c:pt idx="1">
                  <c:v>1.3213150221195213</c:v>
                </c:pt>
                <c:pt idx="2">
                  <c:v>1.4460319930161627</c:v>
                </c:pt>
                <c:pt idx="3">
                  <c:v>1.648495040138493</c:v>
                </c:pt>
                <c:pt idx="4">
                  <c:v>1.9769454383641376</c:v>
                </c:pt>
                <c:pt idx="5">
                  <c:v>2.5091926764429604</c:v>
                </c:pt>
                <c:pt idx="6">
                  <c:v>3.3701444565028549</c:v>
                </c:pt>
                <c:pt idx="7">
                  <c:v>4.7587730917058018</c:v>
                </c:pt>
                <c:pt idx="8">
                  <c:v>6.9880600542866214</c:v>
                </c:pt>
                <c:pt idx="9">
                  <c:v>10.54024533436448</c:v>
                </c:pt>
                <c:pt idx="10">
                  <c:v>16.133411418098287</c:v>
                </c:pt>
                <c:pt idx="11">
                  <c:v>24.777331856967976</c:v>
                </c:pt>
                <c:pt idx="12">
                  <c:v>37.757930190266862</c:v>
                </c:pt>
                <c:pt idx="13">
                  <c:v>56.434026916335483</c:v>
                </c:pt>
                <c:pt idx="14">
                  <c:v>81.713720466557049</c:v>
                </c:pt>
                <c:pt idx="15">
                  <c:v>113.24589129700676</c:v>
                </c:pt>
                <c:pt idx="16">
                  <c:v>148.79930319072574</c:v>
                </c:pt>
                <c:pt idx="17">
                  <c:v>184.59796231613336</c:v>
                </c:pt>
                <c:pt idx="18">
                  <c:v>216.76343296850379</c:v>
                </c:pt>
                <c:pt idx="19">
                  <c:v>242.83826015954517</c:v>
                </c:pt>
                <c:pt idx="20">
                  <c:v>262.26850975292638</c:v>
                </c:pt>
                <c:pt idx="21">
                  <c:v>275.85766736985909</c:v>
                </c:pt>
                <c:pt idx="22">
                  <c:v>284.94552922967148</c:v>
                </c:pt>
                <c:pt idx="23">
                  <c:v>290.84252708255241</c:v>
                </c:pt>
                <c:pt idx="24">
                  <c:v>294.59445916867878</c:v>
                </c:pt>
              </c:numCache>
            </c:numRef>
          </c:val>
          <c:smooth val="0"/>
          <c:extLst xmlns:c16r2="http://schemas.microsoft.com/office/drawing/2015/06/chart">
            <c:ext xmlns:c16="http://schemas.microsoft.com/office/drawing/2014/chart" uri="{C3380CC4-5D6E-409C-BE32-E72D297353CC}">
              <c16:uniqueId val="{00000001-E499-48BA-8A59-EB60544EA8DB}"/>
            </c:ext>
          </c:extLst>
        </c:ser>
        <c:dLbls>
          <c:showLegendKey val="0"/>
          <c:showVal val="0"/>
          <c:showCatName val="0"/>
          <c:showSerName val="0"/>
          <c:showPercent val="0"/>
          <c:showBubbleSize val="0"/>
        </c:dLbls>
        <c:smooth val="0"/>
        <c:axId val="-1766614880"/>
        <c:axId val="-1766626848"/>
      </c:lineChart>
      <c:catAx>
        <c:axId val="-176661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6848"/>
        <c:crosses val="autoZero"/>
        <c:auto val="1"/>
        <c:lblAlgn val="ctr"/>
        <c:lblOffset val="100"/>
        <c:noMultiLvlLbl val="0"/>
      </c:catAx>
      <c:valAx>
        <c:axId val="-17666268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4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7DD6-4AD8-B238-A2EBB64DE96E}"/>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2.706202447033755</c:v>
                </c:pt>
                <c:pt idx="1">
                  <c:v>14.957709041886453</c:v>
                </c:pt>
                <c:pt idx="2">
                  <c:v>17.605970336768177</c:v>
                </c:pt>
                <c:pt idx="3">
                  <c:v>21.075008494218441</c:v>
                </c:pt>
                <c:pt idx="4">
                  <c:v>25.174242302409581</c:v>
                </c:pt>
                <c:pt idx="5">
                  <c:v>30.708777544029878</c:v>
                </c:pt>
                <c:pt idx="6">
                  <c:v>37.170573537847567</c:v>
                </c:pt>
                <c:pt idx="7">
                  <c:v>44.73863532943458</c:v>
                </c:pt>
                <c:pt idx="8">
                  <c:v>54.682449281211191</c:v>
                </c:pt>
                <c:pt idx="9">
                  <c:v>66.701022779273515</c:v>
                </c:pt>
                <c:pt idx="10">
                  <c:v>80.751565708117312</c:v>
                </c:pt>
                <c:pt idx="11">
                  <c:v>97.365294570095998</c:v>
                </c:pt>
                <c:pt idx="12">
                  <c:v>116.76173639852787</c:v>
                </c:pt>
                <c:pt idx="13">
                  <c:v>138.52099842053198</c:v>
                </c:pt>
                <c:pt idx="14">
                  <c:v>154.92484262285979</c:v>
                </c:pt>
                <c:pt idx="15">
                  <c:v>188.14796478216334</c:v>
                </c:pt>
                <c:pt idx="16">
                  <c:v>214.94894030182837</c:v>
                </c:pt>
                <c:pt idx="17">
                  <c:v>248.19495405063162</c:v>
                </c:pt>
                <c:pt idx="18">
                  <c:v>279.42314442312613</c:v>
                </c:pt>
                <c:pt idx="19">
                  <c:v>307.37923539923463</c:v>
                </c:pt>
                <c:pt idx="20">
                  <c:v>345.28394703717294</c:v>
                </c:pt>
                <c:pt idx="21">
                  <c:v>383.31002847501321</c:v>
                </c:pt>
                <c:pt idx="22">
                  <c:v>421.18587465604679</c:v>
                </c:pt>
                <c:pt idx="23">
                  <c:v>454.18224731641948</c:v>
                </c:pt>
                <c:pt idx="24">
                  <c:v>475.92568595340094</c:v>
                </c:pt>
              </c:numCache>
            </c:numRef>
          </c:val>
          <c:smooth val="0"/>
          <c:extLst xmlns:c16r2="http://schemas.microsoft.com/office/drawing/2015/06/chart">
            <c:ext xmlns:c16="http://schemas.microsoft.com/office/drawing/2014/chart" uri="{C3380CC4-5D6E-409C-BE32-E72D297353CC}">
              <c16:uniqueId val="{00000001-7DD6-4AD8-B238-A2EBB64DE96E}"/>
            </c:ext>
          </c:extLst>
        </c:ser>
        <c:dLbls>
          <c:showLegendKey val="0"/>
          <c:showVal val="0"/>
          <c:showCatName val="0"/>
          <c:showSerName val="0"/>
          <c:showPercent val="0"/>
          <c:showBubbleSize val="0"/>
        </c:dLbls>
        <c:smooth val="0"/>
        <c:axId val="-1766604544"/>
        <c:axId val="-1766631200"/>
      </c:lineChart>
      <c:catAx>
        <c:axId val="-1766604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1200"/>
        <c:crosses val="autoZero"/>
        <c:auto val="1"/>
        <c:lblAlgn val="ctr"/>
        <c:lblOffset val="100"/>
        <c:noMultiLvlLbl val="0"/>
      </c:catAx>
      <c:valAx>
        <c:axId val="-17666312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4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a:t>
            </a:r>
            <a:r>
              <a:rPr lang="en-US" baseline="0"/>
              <a:t>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A33A-4637-B4AB-61032A287A3F}"/>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3.6157410827164229</c:v>
                </c:pt>
                <c:pt idx="1">
                  <c:v>3.8169372455852324</c:v>
                </c:pt>
                <c:pt idx="2">
                  <c:v>4.1215615702751611</c:v>
                </c:pt>
                <c:pt idx="3">
                  <c:v>4.6156563958543613</c:v>
                </c:pt>
                <c:pt idx="4">
                  <c:v>5.3722437209537581</c:v>
                </c:pt>
                <c:pt idx="5">
                  <c:v>6.5794604443743534</c:v>
                </c:pt>
                <c:pt idx="6">
                  <c:v>8.2175496394868137</c:v>
                </c:pt>
                <c:pt idx="7">
                  <c:v>10.983049072526381</c:v>
                </c:pt>
                <c:pt idx="8">
                  <c:v>14.929467126006482</c:v>
                </c:pt>
                <c:pt idx="9">
                  <c:v>21.066112611115237</c:v>
                </c:pt>
                <c:pt idx="10">
                  <c:v>30.170707775047134</c:v>
                </c:pt>
                <c:pt idx="11">
                  <c:v>42.282084754722618</c:v>
                </c:pt>
                <c:pt idx="12">
                  <c:v>59.913060573274464</c:v>
                </c:pt>
                <c:pt idx="13">
                  <c:v>80.512489451392625</c:v>
                </c:pt>
                <c:pt idx="14">
                  <c:v>101.48286534078812</c:v>
                </c:pt>
                <c:pt idx="15">
                  <c:v>132.41098570791107</c:v>
                </c:pt>
                <c:pt idx="16">
                  <c:v>160.34547255777517</c:v>
                </c:pt>
                <c:pt idx="17">
                  <c:v>183.95362971840947</c:v>
                </c:pt>
                <c:pt idx="18">
                  <c:v>206.79155637827776</c:v>
                </c:pt>
                <c:pt idx="19">
                  <c:v>225.10360821135168</c:v>
                </c:pt>
                <c:pt idx="20">
                  <c:v>238.11783392653876</c:v>
                </c:pt>
                <c:pt idx="21">
                  <c:v>247.9345557719308</c:v>
                </c:pt>
                <c:pt idx="22">
                  <c:v>252.34774375357486</c:v>
                </c:pt>
                <c:pt idx="23">
                  <c:v>264.61884055153581</c:v>
                </c:pt>
                <c:pt idx="24">
                  <c:v>264.25952213237105</c:v>
                </c:pt>
              </c:numCache>
            </c:numRef>
          </c:val>
          <c:smooth val="0"/>
          <c:extLst xmlns:c16r2="http://schemas.microsoft.com/office/drawing/2015/06/chart">
            <c:ext xmlns:c16="http://schemas.microsoft.com/office/drawing/2014/chart" uri="{C3380CC4-5D6E-409C-BE32-E72D297353CC}">
              <c16:uniqueId val="{00000001-A33A-4637-B4AB-61032A287A3F}"/>
            </c:ext>
          </c:extLst>
        </c:ser>
        <c:dLbls>
          <c:showLegendKey val="0"/>
          <c:showVal val="0"/>
          <c:showCatName val="0"/>
          <c:showSerName val="0"/>
          <c:showPercent val="0"/>
          <c:showBubbleSize val="0"/>
        </c:dLbls>
        <c:smooth val="0"/>
        <c:axId val="-1766628480"/>
        <c:axId val="-1766603456"/>
      </c:lineChart>
      <c:catAx>
        <c:axId val="-176662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3456"/>
        <c:crosses val="autoZero"/>
        <c:auto val="1"/>
        <c:lblAlgn val="ctr"/>
        <c:lblOffset val="100"/>
        <c:noMultiLvlLbl val="0"/>
      </c:catAx>
      <c:valAx>
        <c:axId val="-17666034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8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9943-405E-8D3A-F3AD10881380}"/>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8:$AH$78</c:f>
              <c:numCache>
                <c:formatCode>General</c:formatCode>
                <c:ptCount val="25"/>
                <c:pt idx="0">
                  <c:v>9.8174885529787367E-3</c:v>
                </c:pt>
                <c:pt idx="1">
                  <c:v>1.1210429821056269E-2</c:v>
                </c:pt>
                <c:pt idx="2">
                  <c:v>1.3593499910693176E-2</c:v>
                </c:pt>
                <c:pt idx="3">
                  <c:v>1.7503295057347875E-2</c:v>
                </c:pt>
                <c:pt idx="4">
                  <c:v>2.385320906046241E-2</c:v>
                </c:pt>
                <c:pt idx="5">
                  <c:v>3.4748709718914604E-2</c:v>
                </c:pt>
                <c:pt idx="6">
                  <c:v>5.0339961439335508E-2</c:v>
                </c:pt>
                <c:pt idx="7">
                  <c:v>7.8115993760301858E-2</c:v>
                </c:pt>
                <c:pt idx="8">
                  <c:v>0.12596260827353528</c:v>
                </c:pt>
                <c:pt idx="9">
                  <c:v>0.2061132243458606</c:v>
                </c:pt>
                <c:pt idx="10">
                  <c:v>0.34013654183183145</c:v>
                </c:pt>
                <c:pt idx="11">
                  <c:v>0.56578514273721847</c:v>
                </c:pt>
                <c:pt idx="12">
                  <c:v>0.94312030713855577</c:v>
                </c:pt>
                <c:pt idx="13">
                  <c:v>1.5602094099695809</c:v>
                </c:pt>
                <c:pt idx="14">
                  <c:v>2.5195882000197813</c:v>
                </c:pt>
                <c:pt idx="15">
                  <c:v>4.2409022121684146</c:v>
                </c:pt>
                <c:pt idx="16">
                  <c:v>7.0174356573270096</c:v>
                </c:pt>
                <c:pt idx="17">
                  <c:v>11.677926195292857</c:v>
                </c:pt>
                <c:pt idx="18">
                  <c:v>19.149850749722553</c:v>
                </c:pt>
                <c:pt idx="19">
                  <c:v>30.878274291443116</c:v>
                </c:pt>
                <c:pt idx="20">
                  <c:v>49.12819498209452</c:v>
                </c:pt>
                <c:pt idx="21">
                  <c:v>77.501582400695384</c:v>
                </c:pt>
                <c:pt idx="22">
                  <c:v>120.01672525032932</c:v>
                </c:pt>
                <c:pt idx="23">
                  <c:v>185.60276666763792</c:v>
                </c:pt>
                <c:pt idx="24">
                  <c:v>276.05114189135287</c:v>
                </c:pt>
              </c:numCache>
            </c:numRef>
          </c:val>
          <c:smooth val="0"/>
          <c:extLst xmlns:c16r2="http://schemas.microsoft.com/office/drawing/2015/06/chart">
            <c:ext xmlns:c16="http://schemas.microsoft.com/office/drawing/2014/chart" uri="{C3380CC4-5D6E-409C-BE32-E72D297353CC}">
              <c16:uniqueId val="{00000001-9943-405E-8D3A-F3AD10881380}"/>
            </c:ext>
          </c:extLst>
        </c:ser>
        <c:dLbls>
          <c:showLegendKey val="0"/>
          <c:showVal val="0"/>
          <c:showCatName val="0"/>
          <c:showSerName val="0"/>
          <c:showPercent val="0"/>
          <c:showBubbleSize val="0"/>
        </c:dLbls>
        <c:smooth val="0"/>
        <c:axId val="-1766630656"/>
        <c:axId val="-1766629568"/>
      </c:lineChart>
      <c:catAx>
        <c:axId val="-17666306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9568"/>
        <c:crosses val="autoZero"/>
        <c:auto val="1"/>
        <c:lblAlgn val="ctr"/>
        <c:lblOffset val="100"/>
        <c:noMultiLvlLbl val="0"/>
      </c:catAx>
      <c:valAx>
        <c:axId val="-176662956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4BA0-46AC-BE12-C3FEEB6C68E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4.420621086666694</c:v>
                </c:pt>
                <c:pt idx="1">
                  <c:v>16.660709397521988</c:v>
                </c:pt>
                <c:pt idx="2">
                  <c:v>19.627909062482463</c:v>
                </c:pt>
                <c:pt idx="3">
                  <c:v>23.670246963397638</c:v>
                </c:pt>
                <c:pt idx="4">
                  <c:v>29.147279562362442</c:v>
                </c:pt>
                <c:pt idx="5">
                  <c:v>36.899665229686669</c:v>
                </c:pt>
                <c:pt idx="6">
                  <c:v>46.378772325803972</c:v>
                </c:pt>
                <c:pt idx="7">
                  <c:v>59.822607551403898</c:v>
                </c:pt>
                <c:pt idx="8">
                  <c:v>77.696364569254456</c:v>
                </c:pt>
                <c:pt idx="9">
                  <c:v>102.29860027882162</c:v>
                </c:pt>
                <c:pt idx="10">
                  <c:v>133.90611853324916</c:v>
                </c:pt>
                <c:pt idx="11">
                  <c:v>174.11720262846399</c:v>
                </c:pt>
                <c:pt idx="12">
                  <c:v>226.5352986907518</c:v>
                </c:pt>
                <c:pt idx="13">
                  <c:v>284.1996996210168</c:v>
                </c:pt>
                <c:pt idx="14">
                  <c:v>342.8446346742208</c:v>
                </c:pt>
                <c:pt idx="15">
                  <c:v>435.94202336084135</c:v>
                </c:pt>
                <c:pt idx="16">
                  <c:v>528.28708063960539</c:v>
                </c:pt>
                <c:pt idx="17">
                  <c:v>623.9242484001503</c:v>
                </c:pt>
                <c:pt idx="18">
                  <c:v>724.83828866941565</c:v>
                </c:pt>
                <c:pt idx="19">
                  <c:v>824.72881383254992</c:v>
                </c:pt>
                <c:pt idx="20">
                  <c:v>908.22222741423298</c:v>
                </c:pt>
                <c:pt idx="21">
                  <c:v>1000.5008463027904</c:v>
                </c:pt>
                <c:pt idx="22">
                  <c:v>1089.0153759858454</c:v>
                </c:pt>
                <c:pt idx="23">
                  <c:v>1185.0888824984422</c:v>
                </c:pt>
                <c:pt idx="24">
                  <c:v>1243.5792892025227</c:v>
                </c:pt>
              </c:numCache>
            </c:numRef>
          </c:val>
          <c:smooth val="0"/>
          <c:extLst xmlns:c16r2="http://schemas.microsoft.com/office/drawing/2015/06/chart">
            <c:ext xmlns:c16="http://schemas.microsoft.com/office/drawing/2014/chart" uri="{C3380CC4-5D6E-409C-BE32-E72D297353CC}">
              <c16:uniqueId val="{00000001-4BA0-46AC-BE12-C3FEEB6C68EA}"/>
            </c:ext>
          </c:extLst>
        </c:ser>
        <c:dLbls>
          <c:showLegendKey val="0"/>
          <c:showVal val="0"/>
          <c:showCatName val="0"/>
          <c:showSerName val="0"/>
          <c:showPercent val="0"/>
          <c:showBubbleSize val="0"/>
        </c:dLbls>
        <c:smooth val="0"/>
        <c:axId val="-1766608896"/>
        <c:axId val="-1766629024"/>
      </c:lineChart>
      <c:catAx>
        <c:axId val="-1766608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9024"/>
        <c:crosses val="autoZero"/>
        <c:auto val="1"/>
        <c:lblAlgn val="ctr"/>
        <c:lblOffset val="100"/>
        <c:noMultiLvlLbl val="0"/>
      </c:catAx>
      <c:valAx>
        <c:axId val="-17666290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8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B50A-4DB9-8AB1-96169AB8B8B9}"/>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xmlns:c16r2="http://schemas.microsoft.com/office/drawing/2015/06/chart">
            <c:ext xmlns:c16="http://schemas.microsoft.com/office/drawing/2014/chart" uri="{C3380CC4-5D6E-409C-BE32-E72D297353CC}">
              <c16:uniqueId val="{00000001-B50A-4DB9-8AB1-96169AB8B8B9}"/>
            </c:ext>
          </c:extLst>
        </c:ser>
        <c:dLbls>
          <c:showLegendKey val="0"/>
          <c:showVal val="0"/>
          <c:showCatName val="0"/>
          <c:showSerName val="0"/>
          <c:showPercent val="0"/>
          <c:showBubbleSize val="0"/>
        </c:dLbls>
        <c:smooth val="0"/>
        <c:axId val="-1766620320"/>
        <c:axId val="-1766610528"/>
      </c:lineChart>
      <c:catAx>
        <c:axId val="-176662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0528"/>
        <c:crosses val="autoZero"/>
        <c:auto val="1"/>
        <c:lblAlgn val="ctr"/>
        <c:lblOffset val="100"/>
        <c:noMultiLvlLbl val="0"/>
      </c:catAx>
      <c:valAx>
        <c:axId val="-17666105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urope</a:t>
            </a:r>
            <a:endParaRPr lang="ru-RU" b="1"/>
          </a:p>
        </c:rich>
      </c:tx>
      <c:layout>
        <c:manualLayout>
          <c:xMode val="edge"/>
          <c:yMode val="edge"/>
          <c:x val="8.3842344989982331E-2"/>
          <c:y val="0.3330732402168322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847638614158666E-2"/>
          <c:y val="6.0904522613065358E-2"/>
          <c:w val="0.90480684367885955"/>
          <c:h val="0.75801369049974276"/>
        </c:manualLayout>
      </c:layout>
      <c:lineChart>
        <c:grouping val="standard"/>
        <c:varyColors val="0"/>
        <c:ser>
          <c:idx val="2"/>
          <c:order val="2"/>
          <c:tx>
            <c:strRef>
              <c:f>Europe!$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6:$BL$6</c:f>
              <c:numCache>
                <c:formatCode>General</c:formatCode>
                <c:ptCount val="30"/>
                <c:pt idx="0">
                  <c:v>542.12689776281991</c:v>
                </c:pt>
                <c:pt idx="1">
                  <c:v>586.2253970835751</c:v>
                </c:pt>
                <c:pt idx="2">
                  <c:v>630.66415628636196</c:v>
                </c:pt>
                <c:pt idx="3">
                  <c:v>675.15398904166</c:v>
                </c:pt>
                <c:pt idx="4">
                  <c:v>719.42862525994326</c:v>
                </c:pt>
                <c:pt idx="5">
                  <c:v>763.25102028173205</c:v>
                </c:pt>
                <c:pt idx="6">
                  <c:v>806.41738213688154</c:v>
                </c:pt>
                <c:pt idx="7">
                  <c:v>848.75897701606073</c:v>
                </c:pt>
                <c:pt idx="8">
                  <c:v>890.14196542219406</c:v>
                </c:pt>
                <c:pt idx="9">
                  <c:v>930.46564700880901</c:v>
                </c:pt>
                <c:pt idx="10">
                  <c:v>969.65954852489426</c:v>
                </c:pt>
                <c:pt idx="11">
                  <c:v>1007.6797860500908</c:v>
                </c:pt>
                <c:pt idx="12">
                  <c:v>1044.505086050739</c:v>
                </c:pt>
                <c:pt idx="13">
                  <c:v>1080.1327777351655</c:v>
                </c:pt>
                <c:pt idx="14">
                  <c:v>1114.5749878369195</c:v>
                </c:pt>
                <c:pt idx="15">
                  <c:v>1147.8551904541207</c:v>
                </c:pt>
                <c:pt idx="16">
                  <c:v>1180.0051965694111</c:v>
                </c:pt>
                <c:pt idx="17">
                  <c:v>1211.0626139958808</c:v>
                </c:pt>
                <c:pt idx="18">
                  <c:v>1241.0687693353341</c:v>
                </c:pt>
                <c:pt idx="19">
                  <c:v>1270.0670577514572</c:v>
                </c:pt>
                <c:pt idx="20">
                  <c:v>1298.1016716140575</c:v>
                </c:pt>
                <c:pt idx="21">
                  <c:v>1325.2166527296977</c:v>
                </c:pt>
                <c:pt idx="22">
                  <c:v>1351.4552124551999</c:v>
                </c:pt>
                <c:pt idx="23">
                  <c:v>1376.8592673888863</c:v>
                </c:pt>
                <c:pt idx="24">
                  <c:v>1401.4691439037008</c:v>
                </c:pt>
                <c:pt idx="25">
                  <c:v>1425.3234113252399</c:v>
                </c:pt>
                <c:pt idx="26">
                  <c:v>1448.4588102483942</c:v>
                </c:pt>
                <c:pt idx="27">
                  <c:v>1470.9102488157159</c:v>
                </c:pt>
                <c:pt idx="28">
                  <c:v>1492.7108454623954</c:v>
                </c:pt>
                <c:pt idx="29">
                  <c:v>1513.8920015395495</c:v>
                </c:pt>
              </c:numCache>
            </c:numRef>
          </c:val>
          <c:smooth val="0"/>
          <c:extLst xmlns:c16r2="http://schemas.microsoft.com/office/drawing/2015/06/chart">
            <c:ext xmlns:c16="http://schemas.microsoft.com/office/drawing/2014/chart" uri="{C3380CC4-5D6E-409C-BE32-E72D297353CC}">
              <c16:uniqueId val="{00000000-DF6F-4325-8F94-84E98D68C256}"/>
            </c:ext>
          </c:extLst>
        </c:ser>
        <c:ser>
          <c:idx val="5"/>
          <c:order val="5"/>
          <c:tx>
            <c:strRef>
              <c:f>Europe!$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9:$BL$9</c:f>
              <c:numCache>
                <c:formatCode>General</c:formatCode>
                <c:ptCount val="30"/>
                <c:pt idx="0">
                  <c:v>516.53787779974448</c:v>
                </c:pt>
                <c:pt idx="1">
                  <c:v>600.81048306417813</c:v>
                </c:pt>
                <c:pt idx="2">
                  <c:v>644.01970987562368</c:v>
                </c:pt>
                <c:pt idx="3">
                  <c:v>686.4743642422095</c:v>
                </c:pt>
                <c:pt idx="4">
                  <c:v>727.94067040948437</c:v>
                </c:pt>
                <c:pt idx="5">
                  <c:v>768.23958276778615</c:v>
                </c:pt>
                <c:pt idx="6">
                  <c:v>807.24328280579334</c:v>
                </c:pt>
                <c:pt idx="7">
                  <c:v>844.86961111414917</c:v>
                </c:pt>
                <c:pt idx="8">
                  <c:v>881.07538285955638</c:v>
                </c:pt>
                <c:pt idx="9">
                  <c:v>915.84936639166563</c:v>
                </c:pt>
                <c:pt idx="10">
                  <c:v>949.20549925201169</c:v>
                </c:pt>
                <c:pt idx="11">
                  <c:v>981.17671549784654</c:v>
                </c:pt>
                <c:pt idx="12">
                  <c:v>1011.8095875749001</c:v>
                </c:pt>
                <c:pt idx="13">
                  <c:v>1041.1598551993902</c:v>
                </c:pt>
                <c:pt idx="14">
                  <c:v>1069.2888230700289</c:v>
                </c:pt>
                <c:pt idx="15">
                  <c:v>1096.2605533057858</c:v>
                </c:pt>
                <c:pt idx="16">
                  <c:v>1122.1397495948772</c:v>
                </c:pt>
                <c:pt idx="17">
                  <c:v>1146.9902203451957</c:v>
                </c:pt>
                <c:pt idx="18">
                  <c:v>1170.8738109004012</c:v>
                </c:pt>
                <c:pt idx="19">
                  <c:v>1193.8497048708223</c:v>
                </c:pt>
                <c:pt idx="20">
                  <c:v>1215.974008049096</c:v>
                </c:pt>
                <c:pt idx="21">
                  <c:v>1237.2995427310791</c:v>
                </c:pt>
                <c:pt idx="22">
                  <c:v>1257.8757940182775</c:v>
                </c:pt>
                <c:pt idx="23">
                  <c:v>1277.7489620198048</c:v>
                </c:pt>
                <c:pt idx="24">
                  <c:v>1296.9620844524802</c:v>
                </c:pt>
                <c:pt idx="25">
                  <c:v>1315.5552029059713</c:v>
                </c:pt>
                <c:pt idx="26">
                  <c:v>1333.5655531117893</c:v>
                </c:pt>
                <c:pt idx="27">
                  <c:v>1351.0277651304987</c:v>
                </c:pt>
                <c:pt idx="28">
                  <c:v>1367.9740636784088</c:v>
                </c:pt>
                <c:pt idx="29">
                  <c:v>1384.4344620792401</c:v>
                </c:pt>
              </c:numCache>
            </c:numRef>
          </c:val>
          <c:smooth val="0"/>
          <c:extLst xmlns:c16r2="http://schemas.microsoft.com/office/drawing/2015/06/chart">
            <c:ext xmlns:c16="http://schemas.microsoft.com/office/drawing/2014/chart" uri="{C3380CC4-5D6E-409C-BE32-E72D297353CC}">
              <c16:uniqueId val="{00000001-DF6F-4325-8F94-84E98D68C256}"/>
            </c:ext>
          </c:extLst>
        </c:ser>
        <c:ser>
          <c:idx val="8"/>
          <c:order val="8"/>
          <c:tx>
            <c:strRef>
              <c:f>Europe!$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12:$BL$12</c:f>
              <c:numCache>
                <c:formatCode>General</c:formatCode>
                <c:ptCount val="30"/>
                <c:pt idx="0">
                  <c:v>523.82014116312848</c:v>
                </c:pt>
                <c:pt idx="1">
                  <c:v>615.47061477620991</c:v>
                </c:pt>
                <c:pt idx="2">
                  <c:v>667.58908926846323</c:v>
                </c:pt>
                <c:pt idx="3">
                  <c:v>721.17596009689919</c:v>
                </c:pt>
                <c:pt idx="4">
                  <c:v>776.05220466410913</c:v>
                </c:pt>
                <c:pt idx="5">
                  <c:v>832.03626139843379</c:v>
                </c:pt>
                <c:pt idx="6">
                  <c:v>888.94635215956509</c:v>
                </c:pt>
                <c:pt idx="7">
                  <c:v>946.60260798063507</c:v>
                </c:pt>
                <c:pt idx="8">
                  <c:v>1004.8289733942805</c:v>
                </c:pt>
                <c:pt idx="9">
                  <c:v>1063.4548737587745</c:v>
                </c:pt>
                <c:pt idx="10">
                  <c:v>1122.3166383072241</c:v>
                </c:pt>
                <c:pt idx="11">
                  <c:v>1181.2586789171987</c:v>
                </c:pt>
                <c:pt idx="12">
                  <c:v>1240.134430744909</c:v>
                </c:pt>
                <c:pt idx="13">
                  <c:v>1298.807065858927</c:v>
                </c:pt>
                <c:pt idx="14">
                  <c:v>1357.1499948682108</c:v>
                </c:pt>
                <c:pt idx="15">
                  <c:v>1415.0471743353976</c:v>
                </c:pt>
                <c:pt idx="16">
                  <c:v>1472.3932395951831</c:v>
                </c:pt>
                <c:pt idx="17">
                  <c:v>1529.0934835756864</c:v>
                </c:pt>
                <c:pt idx="18">
                  <c:v>1585.0637024730668</c:v>
                </c:pt>
                <c:pt idx="19">
                  <c:v>1640.2299287848007</c:v>
                </c:pt>
                <c:pt idx="20">
                  <c:v>1694.5280713882566</c:v>
                </c:pt>
                <c:pt idx="21">
                  <c:v>1747.9034811747158</c:v>
                </c:pt>
                <c:pt idx="22">
                  <c:v>1800.3104593186019</c:v>
                </c:pt>
                <c:pt idx="23">
                  <c:v>1851.7117236692773</c:v>
                </c:pt>
                <c:pt idx="24">
                  <c:v>1902.0778470753537</c:v>
                </c:pt>
                <c:pt idx="25">
                  <c:v>1951.3866797537048</c:v>
                </c:pt>
                <c:pt idx="26">
                  <c:v>1999.6227661474695</c:v>
                </c:pt>
                <c:pt idx="27">
                  <c:v>2046.7767651191587</c:v>
                </c:pt>
                <c:pt idx="28">
                  <c:v>2092.844880824206</c:v>
                </c:pt>
                <c:pt idx="29">
                  <c:v>2137.8283102269788</c:v>
                </c:pt>
              </c:numCache>
            </c:numRef>
          </c:val>
          <c:smooth val="0"/>
          <c:extLst xmlns:c16r2="http://schemas.microsoft.com/office/drawing/2015/06/chart">
            <c:ext xmlns:c16="http://schemas.microsoft.com/office/drawing/2014/chart" uri="{C3380CC4-5D6E-409C-BE32-E72D297353CC}">
              <c16:uniqueId val="{00000002-DF6F-4325-8F94-84E98D68C256}"/>
            </c:ext>
          </c:extLst>
        </c:ser>
        <c:dLbls>
          <c:showLegendKey val="0"/>
          <c:showVal val="0"/>
          <c:showCatName val="0"/>
          <c:showSerName val="0"/>
          <c:showPercent val="0"/>
          <c:showBubbleSize val="0"/>
        </c:dLbls>
        <c:marker val="1"/>
        <c:smooth val="0"/>
        <c:axId val="-1802765728"/>
        <c:axId val="-1802779872"/>
        <c:extLst xmlns:c16r2="http://schemas.microsoft.com/office/drawing/2015/06/chart">
          <c:ext xmlns:c15="http://schemas.microsoft.com/office/drawing/2012/chart" uri="{02D57815-91ED-43cb-92C2-25804820EDAC}">
            <c15:filteredLineSeries>
              <c15:ser>
                <c:idx val="0"/>
                <c:order val="0"/>
                <c:tx>
                  <c:strRef>
                    <c:extLst xmlns:c16r2="http://schemas.microsoft.com/office/drawing/2015/06/chart">
                      <c:ext uri="{02D57815-91ED-43cb-92C2-25804820EDAC}">
                        <c15:formulaRef>
                          <c15:sqref>Europe!$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xmlns:c16r2="http://schemas.microsoft.com/office/drawing/2015/06/chart">
                      <c:ex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Europe!$AI$4:$BL$4</c15:sqref>
                        </c15:formulaRef>
                      </c:ext>
                    </c:extLst>
                    <c:numCache>
                      <c:formatCode>General</c:formatCode>
                      <c:ptCount val="30"/>
                      <c:pt idx="0">
                        <c:v>542.52499659802584</c:v>
                      </c:pt>
                      <c:pt idx="1">
                        <c:v>583.22473588904199</c:v>
                      </c:pt>
                      <c:pt idx="2">
                        <c:v>622.72306712131456</c:v>
                      </c:pt>
                      <c:pt idx="3">
                        <c:v>660.5137710376265</c:v>
                      </c:pt>
                      <c:pt idx="4">
                        <c:v>696.17120754985274</c:v>
                      </c:pt>
                      <c:pt idx="5">
                        <c:v>729.36794735633021</c:v>
                      </c:pt>
                      <c:pt idx="6">
                        <c:v>759.88293493283254</c:v>
                      </c:pt>
                      <c:pt idx="7">
                        <c:v>787.60035492003828</c:v>
                      </c:pt>
                      <c:pt idx="8">
                        <c:v>812.50067685673139</c:v>
                      </c:pt>
                      <c:pt idx="9">
                        <c:v>834.64617291124148</c:v>
                      </c:pt>
                      <c:pt idx="10">
                        <c:v>854.16346126836652</c:v>
                      </c:pt>
                      <c:pt idx="11">
                        <c:v>871.22540538752958</c:v>
                      </c:pt>
                      <c:pt idx="12">
                        <c:v>886.03417134930464</c:v>
                      </c:pt>
                      <c:pt idx="13">
                        <c:v>898.80660351102392</c:v>
                      </c:pt>
                      <c:pt idx="14">
                        <c:v>909.76247479539325</c:v>
                      </c:pt>
                      <c:pt idx="15">
                        <c:v>919.11569124133598</c:v>
                      </c:pt>
                      <c:pt idx="16">
                        <c:v>927.06821072529419</c:v>
                      </c:pt>
                      <c:pt idx="17">
                        <c:v>933.80626142005144</c:v>
                      </c:pt>
                      <c:pt idx="18">
                        <c:v>939.4983840566299</c:v>
                      </c:pt>
                      <c:pt idx="19">
                        <c:v>944.29483587848836</c:v>
                      </c:pt>
                      <c:pt idx="20">
                        <c:v>948.32795030686111</c:v>
                      </c:pt>
                      <c:pt idx="21">
                        <c:v>951.71312012103203</c:v>
                      </c:pt>
                      <c:pt idx="22">
                        <c:v>954.55014735983912</c:v>
                      </c:pt>
                      <c:pt idx="23">
                        <c:v>956.92477120861975</c:v>
                      </c:pt>
                      <c:pt idx="24">
                        <c:v>958.91024191671829</c:v>
                      </c:pt>
                      <c:pt idx="25">
                        <c:v>960.56885352284121</c:v>
                      </c:pt>
                      <c:pt idx="26">
                        <c:v>961.95338180897534</c:v>
                      </c:pt>
                      <c:pt idx="27">
                        <c:v>963.10839818452007</c:v>
                      </c:pt>
                      <c:pt idx="28">
                        <c:v>964.07144702852554</c:v>
                      </c:pt>
                      <c:pt idx="29">
                        <c:v>964.87408516669086</c:v>
                      </c:pt>
                    </c:numCache>
                  </c:numRef>
                </c:val>
                <c:smooth val="0"/>
                <c:extLst xmlns:c16r2="http://schemas.microsoft.com/office/drawing/2015/06/chart">
                  <c:ext xmlns:c16="http://schemas.microsoft.com/office/drawing/2014/chart" uri="{C3380CC4-5D6E-409C-BE32-E72D297353CC}">
                    <c16:uniqueId val="{00000003-DF6F-4325-8F94-84E98D68C256}"/>
                  </c:ext>
                </c:extLst>
              </c15:ser>
            </c15:filteredLineSeries>
            <c15:filteredLineSeries>
              <c15:ser>
                <c:idx val="1"/>
                <c:order val="1"/>
                <c:tx>
                  <c:strRef>
                    <c:extLst xmlns:c15="http://schemas.microsoft.com/office/drawing/2012/chart" xmlns:c16r2="http://schemas.microsoft.com/office/drawing/2015/06/chart">
                      <c:ext xmlns:c15="http://schemas.microsoft.com/office/drawing/2012/chart" uri="{02D57815-91ED-43cb-92C2-25804820EDAC}">
                        <c15:formulaRef>
                          <c15:sqref>Europe!$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Europe!$AI$5:$BL$5</c15:sqref>
                        </c15:formulaRef>
                      </c:ext>
                    </c:extLst>
                    <c:numCache>
                      <c:formatCode>General</c:formatCode>
                      <c:ptCount val="30"/>
                      <c:pt idx="0">
                        <c:v>541.72859269079129</c:v>
                      </c:pt>
                      <c:pt idx="1">
                        <c:v>585.44062694848344</c:v>
                      </c:pt>
                      <c:pt idx="2">
                        <c:v>628.84510383373276</c:v>
                      </c:pt>
                      <c:pt idx="3">
                        <c:v>671.46449068692743</c:v>
                      </c:pt>
                      <c:pt idx="4">
                        <c:v>712.86267546633758</c:v>
                      </c:pt>
                      <c:pt idx="5">
                        <c:v>752.66371574655773</c:v>
                      </c:pt>
                      <c:pt idx="6">
                        <c:v>790.56506852343477</c:v>
                      </c:pt>
                      <c:pt idx="7">
                        <c:v>826.34448523876722</c:v>
                      </c:pt>
                      <c:pt idx="8">
                        <c:v>859.86065095748552</c:v>
                      </c:pt>
                      <c:pt idx="9">
                        <c:v>891.04840813438886</c:v>
                      </c:pt>
                      <c:pt idx="10">
                        <c:v>919.90990863331649</c:v>
                      </c:pt>
                      <c:pt idx="11">
                        <c:v>946.50324015165302</c:v>
                      </c:pt>
                      <c:pt idx="12">
                        <c:v>970.93000817679956</c:v>
                      </c:pt>
                      <c:pt idx="13">
                        <c:v>993.32310292951854</c:v>
                      </c:pt>
                      <c:pt idx="14">
                        <c:v>1013.8355373641505</c:v>
                      </c:pt>
                      <c:pt idx="15">
                        <c:v>1032.6308896178466</c:v>
                      </c:pt>
                      <c:pt idx="16">
                        <c:v>1049.8755773489988</c:v>
                      </c:pt>
                      <c:pt idx="17">
                        <c:v>1065.732959788055</c:v>
                      </c:pt>
                      <c:pt idx="18">
                        <c:v>1080.3591108110941</c:v>
                      </c:pt>
                      <c:pt idx="19">
                        <c:v>1093.9000232714236</c:v>
                      </c:pt>
                      <c:pt idx="20">
                        <c:v>1106.489974928556</c:v>
                      </c:pt>
                      <c:pt idx="21">
                        <c:v>1118.2507924095653</c:v>
                      </c:pt>
                      <c:pt idx="22">
                        <c:v>1129.2917768410734</c:v>
                      </c:pt>
                      <c:pt idx="23">
                        <c:v>1139.7100918094009</c:v>
                      </c:pt>
                      <c:pt idx="24">
                        <c:v>1149.5914534860033</c:v>
                      </c:pt>
                      <c:pt idx="25">
                        <c:v>1159.0109994905763</c:v>
                      </c:pt>
                      <c:pt idx="26">
                        <c:v>1168.0342450154042</c:v>
                      </c:pt>
                      <c:pt idx="27">
                        <c:v>1176.7180610810979</c:v>
                      </c:pt>
                      <c:pt idx="28">
                        <c:v>1185.1116306335225</c:v>
                      </c:pt>
                      <c:pt idx="29">
                        <c:v>1193.2573541068014</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4-DF6F-4325-8F94-84E98D68C256}"/>
                  </c:ext>
                </c:extLst>
              </c15:ser>
            </c15:filteredLineSeries>
            <c15:filteredLineSeries>
              <c15:ser>
                <c:idx val="3"/>
                <c:order val="3"/>
                <c:tx>
                  <c:strRef>
                    <c:extLst xmlns:c15="http://schemas.microsoft.com/office/drawing/2012/chart" xmlns:c16r2="http://schemas.microsoft.com/office/drawing/2015/06/chart">
                      <c:ext xmlns:c15="http://schemas.microsoft.com/office/drawing/2012/chart" uri="{02D57815-91ED-43cb-92C2-25804820EDAC}">
                        <c15:formulaRef>
                          <c15:sqref>Europe!$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Europe!$AI$7:$BL$7</c15:sqref>
                        </c15:formulaRef>
                      </c:ext>
                    </c:extLst>
                    <c:numCache>
                      <c:formatCode>General</c:formatCode>
                      <c:ptCount val="30"/>
                      <c:pt idx="0">
                        <c:v>530.12664394079502</c:v>
                      </c:pt>
                      <c:pt idx="1">
                        <c:v>562.73158169936426</c:v>
                      </c:pt>
                      <c:pt idx="2">
                        <c:v>592.76136452686671</c:v>
                      </c:pt>
                      <c:pt idx="3">
                        <c:v>620.01091322184755</c:v>
                      </c:pt>
                      <c:pt idx="4">
                        <c:v>644.40580865574054</c:v>
                      </c:pt>
                      <c:pt idx="5">
                        <c:v>665.98236357369524</c:v>
                      </c:pt>
                      <c:pt idx="6">
                        <c:v>684.86283280178611</c:v>
                      </c:pt>
                      <c:pt idx="7">
                        <c:v>701.22985344701249</c:v>
                      </c:pt>
                      <c:pt idx="8">
                        <c:v>715.30305052886843</c:v>
                      </c:pt>
                      <c:pt idx="9">
                        <c:v>727.31948765534321</c:v>
                      </c:pt>
                      <c:pt idx="10">
                        <c:v>737.51857865586521</c:v>
                      </c:pt>
                      <c:pt idx="11">
                        <c:v>746.13132814255289</c:v>
                      </c:pt>
                      <c:pt idx="12">
                        <c:v>753.37333700711292</c:v>
                      </c:pt>
                      <c:pt idx="13">
                        <c:v>759.44082829662534</c:v>
                      </c:pt>
                      <c:pt idx="14">
                        <c:v>764.50893696642618</c:v>
                      </c:pt>
                      <c:pt idx="15">
                        <c:v>768.73158976135539</c:v>
                      </c:pt>
                      <c:pt idx="16">
                        <c:v>772.24242447840436</c:v>
                      </c:pt>
                      <c:pt idx="17">
                        <c:v>775.15632663852011</c:v>
                      </c:pt>
                      <c:pt idx="18">
                        <c:v>777.57127759586172</c:v>
                      </c:pt>
                      <c:pt idx="19">
                        <c:v>779.57030365744765</c:v>
                      </c:pt>
                      <c:pt idx="20">
                        <c:v>781.22338968118379</c:v>
                      </c:pt>
                      <c:pt idx="21">
                        <c:v>782.58927499597598</c:v>
                      </c:pt>
                      <c:pt idx="22">
                        <c:v>783.71708778501898</c:v>
                      </c:pt>
                      <c:pt idx="23">
                        <c:v>784.64779990690658</c:v>
                      </c:pt>
                      <c:pt idx="24">
                        <c:v>785.41550073339579</c:v>
                      </c:pt>
                      <c:pt idx="25">
                        <c:v>786.04849860816739</c:v>
                      </c:pt>
                      <c:pt idx="26">
                        <c:v>786.57026402831605</c:v>
                      </c:pt>
                      <c:pt idx="27">
                        <c:v>787.00023114036776</c:v>
                      </c:pt>
                      <c:pt idx="28">
                        <c:v>787.35447471566829</c:v>
                      </c:pt>
                      <c:pt idx="29">
                        <c:v>787.64627918486576</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5-DF6F-4325-8F94-84E98D68C256}"/>
                  </c:ext>
                </c:extLst>
              </c15:ser>
            </c15:filteredLineSeries>
            <c15:filteredLineSeries>
              <c15:ser>
                <c:idx val="4"/>
                <c:order val="4"/>
                <c:tx>
                  <c:strRef>
                    <c:extLst xmlns:c15="http://schemas.microsoft.com/office/drawing/2012/chart" xmlns:c16r2="http://schemas.microsoft.com/office/drawing/2015/06/chart">
                      <c:ext xmlns:c15="http://schemas.microsoft.com/office/drawing/2012/chart" uri="{02D57815-91ED-43cb-92C2-25804820EDAC}">
                        <c15:formulaRef>
                          <c15:sqref>Europe!$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Europe!$AI$8:$BL$8</c15:sqref>
                        </c15:formulaRef>
                      </c:ext>
                    </c:extLst>
                    <c:numCache>
                      <c:formatCode>General</c:formatCode>
                      <c:ptCount val="30"/>
                      <c:pt idx="0">
                        <c:v>512.49093617867436</c:v>
                      </c:pt>
                      <c:pt idx="1">
                        <c:v>592.0495781117188</c:v>
                      </c:pt>
                      <c:pt idx="2">
                        <c:v>629.33984844445979</c:v>
                      </c:pt>
                      <c:pt idx="3">
                        <c:v>664.30317083690272</c:v>
                      </c:pt>
                      <c:pt idx="4">
                        <c:v>696.73097054165851</c:v>
                      </c:pt>
                      <c:pt idx="5">
                        <c:v>726.53251516735475</c:v>
                      </c:pt>
                      <c:pt idx="6">
                        <c:v>753.71771067237648</c:v>
                      </c:pt>
                      <c:pt idx="7">
                        <c:v>778.37591417334897</c:v>
                      </c:pt>
                      <c:pt idx="8">
                        <c:v>800.65403507620624</c:v>
                      </c:pt>
                      <c:pt idx="9">
                        <c:v>820.73628410368542</c:v>
                      </c:pt>
                      <c:pt idx="10">
                        <c:v>838.82695780492088</c:v>
                      </c:pt>
                      <c:pt idx="11">
                        <c:v>855.13681943752977</c:v>
                      </c:pt>
                      <c:pt idx="12">
                        <c:v>869.873043661152</c:v>
                      </c:pt>
                      <c:pt idx="13">
                        <c:v>883.23233448721169</c:v>
                      </c:pt>
                      <c:pt idx="14">
                        <c:v>895.39665948954917</c:v>
                      </c:pt>
                      <c:pt idx="15">
                        <c:v>906.53101003362519</c:v>
                      </c:pt>
                      <c:pt idx="16">
                        <c:v>916.78264339757175</c:v>
                      </c:pt>
                      <c:pt idx="17">
                        <c:v>926.28134694312507</c:v>
                      </c:pt>
                      <c:pt idx="18">
                        <c:v>935.14035953082998</c:v>
                      </c:pt>
                      <c:pt idx="19">
                        <c:v>943.45767527052953</c:v>
                      </c:pt>
                      <c:pt idx="20">
                        <c:v>951.31753183207809</c:v>
                      </c:pt>
                      <c:pt idx="21">
                        <c:v>958.79194754401306</c:v>
                      </c:pt>
                      <c:pt idx="22">
                        <c:v>965.94221895636588</c:v>
                      </c:pt>
                      <c:pt idx="23">
                        <c:v>972.82032540234638</c:v>
                      </c:pt>
                      <c:pt idx="24">
                        <c:v>979.47021176544388</c:v>
                      </c:pt>
                      <c:pt idx="25">
                        <c:v>985.92893747332766</c:v>
                      </c:pt>
                      <c:pt idx="26">
                        <c:v>992.22769071754726</c:v>
                      </c:pt>
                      <c:pt idx="27">
                        <c:v>998.3926736764862</c:v>
                      </c:pt>
                      <c:pt idx="28">
                        <c:v>1004.4458683653944</c:v>
                      </c:pt>
                      <c:pt idx="29">
                        <c:v>1010.4056945990008</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6-DF6F-4325-8F94-84E98D68C256}"/>
                  </c:ext>
                </c:extLst>
              </c15:ser>
            </c15:filteredLineSeries>
            <c15:filteredLineSeries>
              <c15:ser>
                <c:idx val="6"/>
                <c:order val="6"/>
                <c:tx>
                  <c:strRef>
                    <c:extLst xmlns:c15="http://schemas.microsoft.com/office/drawing/2012/chart" xmlns:c16r2="http://schemas.microsoft.com/office/drawing/2015/06/chart">
                      <c:ext xmlns:c15="http://schemas.microsoft.com/office/drawing/2012/chart" uri="{02D57815-91ED-43cb-92C2-25804820EDAC}">
                        <c15:formulaRef>
                          <c15:sqref>Europe!$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Europe!$AI$10:$BL$10</c15:sqref>
                        </c15:formulaRef>
                      </c:ext>
                    </c:extLst>
                    <c:numCache>
                      <c:formatCode>General</c:formatCode>
                      <c:ptCount val="30"/>
                      <c:pt idx="0">
                        <c:v>544.22433033708785</c:v>
                      </c:pt>
                      <c:pt idx="1">
                        <c:v>588.8091867342506</c:v>
                      </c:pt>
                      <c:pt idx="2">
                        <c:v>634.32167636986901</c:v>
                      </c:pt>
                      <c:pt idx="3">
                        <c:v>680.58492171643127</c:v>
                      </c:pt>
                      <c:pt idx="4">
                        <c:v>727.42361127611161</c:v>
                      </c:pt>
                      <c:pt idx="5">
                        <c:v>774.66599923550507</c:v>
                      </c:pt>
                      <c:pt idx="6">
                        <c:v>822.14564931458949</c:v>
                      </c:pt>
                      <c:pt idx="7">
                        <c:v>869.70291692172384</c:v>
                      </c:pt>
                      <c:pt idx="8">
                        <c:v>917.1861716116556</c:v>
                      </c:pt>
                      <c:pt idx="9">
                        <c:v>964.45276830042974</c:v>
                      </c:pt>
                      <c:pt idx="10">
                        <c:v>1011.3697807563783</c:v>
                      </c:pt>
                      <c:pt idx="11">
                        <c:v>1057.8145146488284</c:v>
                      </c:pt>
                      <c:pt idx="12">
                        <c:v>1103.6748200199381</c:v>
                      </c:pt>
                      <c:pt idx="13">
                        <c:v>1148.8492245954542</c:v>
                      </c:pt>
                      <c:pt idx="14">
                        <c:v>1193.2469100216097</c:v>
                      </c:pt>
                      <c:pt idx="15">
                        <c:v>1236.7875530625354</c:v>
                      </c:pt>
                      <c:pt idx="16">
                        <c:v>1279.4010531631659</c:v>
                      </c:pt>
                      <c:pt idx="17">
                        <c:v>1321.0271667130603</c:v>
                      </c:pt>
                      <c:pt idx="18">
                        <c:v>1361.6150669587</c:v>
                      </c:pt>
                      <c:pt idx="19">
                        <c:v>1401.1228469115988</c:v>
                      </c:pt>
                      <c:pt idx="20">
                        <c:v>1439.5169808765841</c:v>
                      </c:pt>
                      <c:pt idx="21">
                        <c:v>1476.7717584526461</c:v>
                      </c:pt>
                      <c:pt idx="22">
                        <c:v>1512.8687030966576</c:v>
                      </c:pt>
                      <c:pt idx="23">
                        <c:v>1547.7959856335169</c:v>
                      </c:pt>
                      <c:pt idx="24">
                        <c:v>1581.5478414784577</c:v>
                      </c:pt>
                      <c:pt idx="25">
                        <c:v>1614.1239988317559</c:v>
                      </c:pt>
                      <c:pt idx="26">
                        <c:v>1645.5291237277602</c:v>
                      </c:pt>
                      <c:pt idx="27">
                        <c:v>1675.7722865768953</c:v>
                      </c:pt>
                      <c:pt idx="28">
                        <c:v>1704.866453733347</c:v>
                      </c:pt>
                      <c:pt idx="29">
                        <c:v>1732.8280066504706</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7-DF6F-4325-8F94-84E98D68C256}"/>
                  </c:ext>
                </c:extLst>
              </c15:ser>
            </c15:filteredLineSeries>
            <c15:filteredLineSeries>
              <c15:ser>
                <c:idx val="7"/>
                <c:order val="7"/>
                <c:tx>
                  <c:strRef>
                    <c:extLst xmlns:c15="http://schemas.microsoft.com/office/drawing/2012/chart" xmlns:c16r2="http://schemas.microsoft.com/office/drawing/2015/06/chart">
                      <c:ext xmlns:c15="http://schemas.microsoft.com/office/drawing/2012/chart" uri="{02D57815-91ED-43cb-92C2-25804820EDAC}">
                        <c15:formulaRef>
                          <c15:sqref>Europe!$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Europe!$AI$11:$BL$11</c15:sqref>
                        </c15:formulaRef>
                      </c:ext>
                    </c:extLst>
                    <c:numCache>
                      <c:formatCode>General</c:formatCode>
                      <c:ptCount val="30"/>
                      <c:pt idx="0">
                        <c:v>522.3698943804053</c:v>
                      </c:pt>
                      <c:pt idx="1">
                        <c:v>613.394649028196</c:v>
                      </c:pt>
                      <c:pt idx="2">
                        <c:v>664.98170640801175</c:v>
                      </c:pt>
                      <c:pt idx="3">
                        <c:v>718.03101263815756</c:v>
                      </c:pt>
                      <c:pt idx="4">
                        <c:v>772.37909196724434</c:v>
                      </c:pt>
                      <c:pt idx="5">
                        <c:v>827.86067943484795</c:v>
                      </c:pt>
                      <c:pt idx="6">
                        <c:v>884.310637508892</c:v>
                      </c:pt>
                      <c:pt idx="7">
                        <c:v>941.56568922330518</c:v>
                      </c:pt>
                      <c:pt idx="8">
                        <c:v>999.46595549607639</c:v>
                      </c:pt>
                      <c:pt idx="9">
                        <c:v>1057.8562909129985</c:v>
                      </c:pt>
                      <c:pt idx="10">
                        <c:v>1116.5874179314715</c:v>
                      </c:pt>
                      <c:pt idx="11">
                        <c:v>1175.5168641718308</c:v>
                      </c:pt>
                      <c:pt idx="12">
                        <c:v>1234.5097112427325</c:v>
                      </c:pt>
                      <c:pt idx="13">
                        <c:v>1293.4391664467548</c:v>
                      </c:pt>
                      <c:pt idx="14">
                        <c:v>1352.1869708083011</c:v>
                      </c:pt>
                      <c:pt idx="15">
                        <c:v>1410.6436582484266</c:v>
                      </c:pt>
                      <c:pt idx="16">
                        <c:v>1468.7086814963457</c:v>
                      </c:pt>
                      <c:pt idx="17">
                        <c:v>1526.2904205732189</c:v>
                      </c:pt>
                      <c:pt idx="18">
                        <c:v>1583.3060895044221</c:v>
                      </c:pt>
                      <c:pt idx="19">
                        <c:v>1639.6815564009007</c:v>
                      </c:pt>
                      <c:pt idx="20">
                        <c:v>1695.3510912783104</c:v>
                      </c:pt>
                      <c:pt idx="21">
                        <c:v>1750.2570550263652</c:v>
                      </c:pt>
                      <c:pt idx="22">
                        <c:v>1804.3495418612192</c:v>
                      </c:pt>
                      <c:pt idx="23">
                        <c:v>1857.5859864435627</c:v>
                      </c:pt>
                      <c:pt idx="24">
                        <c:v>1909.9307456667734</c:v>
                      </c:pt>
                      <c:pt idx="25">
                        <c:v>1961.3546639480508</c:v>
                      </c:pt>
                      <c:pt idx="26">
                        <c:v>2011.8346297172418</c:v>
                      </c:pt>
                      <c:pt idx="27">
                        <c:v>2061.3531297137993</c:v>
                      </c:pt>
                      <c:pt idx="28">
                        <c:v>2109.8978066856871</c:v>
                      </c:pt>
                      <c:pt idx="29">
                        <c:v>2157.4610251451854</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8-DF6F-4325-8F94-84E98D68C256}"/>
                  </c:ext>
                </c:extLst>
              </c15:ser>
            </c15:filteredLineSeries>
          </c:ext>
        </c:extLst>
      </c:lineChart>
      <c:catAx>
        <c:axId val="-1802765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79872"/>
        <c:crosses val="autoZero"/>
        <c:auto val="1"/>
        <c:lblAlgn val="ctr"/>
        <c:lblOffset val="100"/>
        <c:noMultiLvlLbl val="0"/>
      </c:catAx>
      <c:valAx>
        <c:axId val="-180277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65728"/>
        <c:crosses val="autoZero"/>
        <c:crossBetween val="between"/>
      </c:valAx>
      <c:spPr>
        <a:noFill/>
        <a:ln>
          <a:noFill/>
        </a:ln>
        <a:effectLst/>
      </c:spPr>
    </c:plotArea>
    <c:legend>
      <c:legendPos val="t"/>
      <c:layout>
        <c:manualLayout>
          <c:xMode val="edge"/>
          <c:yMode val="edge"/>
          <c:x val="0.58322072174534922"/>
          <c:y val="0.70190954773869352"/>
          <c:w val="0.37225696716330137"/>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0D7-4BBD-BC37-7E1F0348A660}"/>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2:$AH$32</c:f>
              <c:numCache>
                <c:formatCode>General</c:formatCode>
                <c:ptCount val="25"/>
                <c:pt idx="0">
                  <c:v>11.997129794084861</c:v>
                </c:pt>
                <c:pt idx="1">
                  <c:v>14.226668996824193</c:v>
                </c:pt>
                <c:pt idx="2">
                  <c:v>16.882967567433599</c:v>
                </c:pt>
                <c:pt idx="3">
                  <c:v>20.378643575799732</c:v>
                </c:pt>
                <c:pt idx="4">
                  <c:v>24.544386982415904</c:v>
                </c:pt>
                <c:pt idx="5">
                  <c:v>30.171680716780347</c:v>
                </c:pt>
                <c:pt idx="6">
                  <c:v>36.77409837946724</c:v>
                </c:pt>
                <c:pt idx="7">
                  <c:v>44.521550626413621</c:v>
                </c:pt>
                <c:pt idx="8">
                  <c:v>54.669201545321805</c:v>
                </c:pt>
                <c:pt idx="9">
                  <c:v>66.905838852571648</c:v>
                </c:pt>
                <c:pt idx="10">
                  <c:v>81.160309017285442</c:v>
                </c:pt>
                <c:pt idx="11">
                  <c:v>97.929957573791114</c:v>
                </c:pt>
                <c:pt idx="12">
                  <c:v>117.39713307505801</c:v>
                </c:pt>
                <c:pt idx="13">
                  <c:v>139.10740396358321</c:v>
                </c:pt>
                <c:pt idx="14">
                  <c:v>155.3114944929784</c:v>
                </c:pt>
                <c:pt idx="15">
                  <c:v>188.26600515139702</c:v>
                </c:pt>
                <c:pt idx="16">
                  <c:v>214.74538611572007</c:v>
                </c:pt>
                <c:pt idx="17">
                  <c:v>247.75471714464848</c:v>
                </c:pt>
                <c:pt idx="18">
                  <c:v>279.02840411135122</c:v>
                </c:pt>
                <c:pt idx="19">
                  <c:v>307.54287694689521</c:v>
                </c:pt>
                <c:pt idx="20">
                  <c:v>346.79907901683492</c:v>
                </c:pt>
                <c:pt idx="21">
                  <c:v>387.29271125956501</c:v>
                </c:pt>
                <c:pt idx="22">
                  <c:v>429.04964706767396</c:v>
                </c:pt>
                <c:pt idx="23">
                  <c:v>467.46846470335259</c:v>
                </c:pt>
                <c:pt idx="24">
                  <c:v>495.943289277676</c:v>
                </c:pt>
              </c:numCache>
            </c:numRef>
          </c:val>
          <c:smooth val="0"/>
          <c:extLst xmlns:c16r2="http://schemas.microsoft.com/office/drawing/2015/06/chart">
            <c:ext xmlns:c16="http://schemas.microsoft.com/office/drawing/2014/chart" uri="{C3380CC4-5D6E-409C-BE32-E72D297353CC}">
              <c16:uniqueId val="{00000001-D0D7-4BBD-BC37-7E1F0348A660}"/>
            </c:ext>
          </c:extLst>
        </c:ser>
        <c:dLbls>
          <c:showLegendKey val="0"/>
          <c:showVal val="0"/>
          <c:showCatName val="0"/>
          <c:showSerName val="0"/>
          <c:showPercent val="0"/>
          <c:showBubbleSize val="0"/>
        </c:dLbls>
        <c:smooth val="0"/>
        <c:axId val="-1766619776"/>
        <c:axId val="-1766612704"/>
      </c:lineChart>
      <c:catAx>
        <c:axId val="-176661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2704"/>
        <c:crosses val="autoZero"/>
        <c:auto val="1"/>
        <c:lblAlgn val="ctr"/>
        <c:lblOffset val="100"/>
        <c:noMultiLvlLbl val="0"/>
      </c:catAx>
      <c:valAx>
        <c:axId val="-17666127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814D-4820-8DDE-418E99A7BE7C}"/>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8:$AH$78</c:f>
              <c:numCache>
                <c:formatCode>General</c:formatCode>
                <c:ptCount val="25"/>
                <c:pt idx="0">
                  <c:v>7.9771132180972947E-3</c:v>
                </c:pt>
                <c:pt idx="1">
                  <c:v>8.1701094942476932E-3</c:v>
                </c:pt>
                <c:pt idx="2">
                  <c:v>8.5546092486657871E-3</c:v>
                </c:pt>
                <c:pt idx="3">
                  <c:v>9.2948735158061013E-3</c:v>
                </c:pt>
                <c:pt idx="4">
                  <c:v>1.070396152647724E-2</c:v>
                </c:pt>
                <c:pt idx="5">
                  <c:v>1.3501993307589997E-2</c:v>
                </c:pt>
                <c:pt idx="6">
                  <c:v>1.8300849286435973E-2</c:v>
                </c:pt>
                <c:pt idx="7">
                  <c:v>2.8016872002275144E-2</c:v>
                </c:pt>
                <c:pt idx="8">
                  <c:v>4.7311870844156244E-2</c:v>
                </c:pt>
                <c:pt idx="9">
                  <c:v>8.4808491859161561E-2</c:v>
                </c:pt>
                <c:pt idx="10">
                  <c:v>0.15740932135058275</c:v>
                </c:pt>
                <c:pt idx="11">
                  <c:v>0.29835360971678382</c:v>
                </c:pt>
                <c:pt idx="12">
                  <c:v>0.56936231372109058</c:v>
                </c:pt>
                <c:pt idx="13">
                  <c:v>1.0772214896558485</c:v>
                </c:pt>
                <c:pt idx="14">
                  <c:v>1.9776130984230704</c:v>
                </c:pt>
                <c:pt idx="15">
                  <c:v>3.7390080075636276</c:v>
                </c:pt>
                <c:pt idx="16">
                  <c:v>6.8097898144686466</c:v>
                </c:pt>
                <c:pt idx="17">
                  <c:v>12.075602723110986</c:v>
                </c:pt>
                <c:pt idx="18">
                  <c:v>20.111976488507864</c:v>
                </c:pt>
                <c:pt idx="19">
                  <c:v>30.888466471929483</c:v>
                </c:pt>
                <c:pt idx="20">
                  <c:v>43.431464655911682</c:v>
                </c:pt>
                <c:pt idx="21">
                  <c:v>56.254232588057782</c:v>
                </c:pt>
                <c:pt idx="22">
                  <c:v>67.424059951120853</c:v>
                </c:pt>
                <c:pt idx="23">
                  <c:v>77.844225559895492</c:v>
                </c:pt>
                <c:pt idx="24">
                  <c:v>85.494009316383128</c:v>
                </c:pt>
              </c:numCache>
            </c:numRef>
          </c:val>
          <c:smooth val="0"/>
          <c:extLst xmlns:c16r2="http://schemas.microsoft.com/office/drawing/2015/06/chart">
            <c:ext xmlns:c16="http://schemas.microsoft.com/office/drawing/2014/chart" uri="{C3380CC4-5D6E-409C-BE32-E72D297353CC}">
              <c16:uniqueId val="{00000001-814D-4820-8DDE-418E99A7BE7C}"/>
            </c:ext>
          </c:extLst>
        </c:ser>
        <c:dLbls>
          <c:showLegendKey val="0"/>
          <c:showVal val="0"/>
          <c:showCatName val="0"/>
          <c:showSerName val="0"/>
          <c:showPercent val="0"/>
          <c:showBubbleSize val="0"/>
        </c:dLbls>
        <c:smooth val="0"/>
        <c:axId val="-1766602912"/>
        <c:axId val="-1766625216"/>
      </c:lineChart>
      <c:catAx>
        <c:axId val="-1766602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5216"/>
        <c:crosses val="autoZero"/>
        <c:auto val="1"/>
        <c:lblAlgn val="ctr"/>
        <c:lblOffset val="100"/>
        <c:noMultiLvlLbl val="0"/>
      </c:catAx>
      <c:valAx>
        <c:axId val="-176662521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2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val>
            <c:numRef>
              <c:f>'Var_M_ costs1'!$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EB1B-494E-B32F-580C9225D94F}"/>
            </c:ext>
          </c:extLst>
        </c:ser>
        <c:ser>
          <c:idx val="1"/>
          <c:order val="1"/>
          <c:tx>
            <c:v>Model</c:v>
          </c:tx>
          <c:spPr>
            <a:ln w="28575" cap="rnd">
              <a:solidFill>
                <a:schemeClr val="accent2"/>
              </a:solidFill>
              <a:round/>
            </a:ln>
            <a:effectLst/>
          </c:spPr>
          <c:marker>
            <c:symbol val="none"/>
          </c:marker>
          <c:val>
            <c:numRef>
              <c:f>'Var_M_ costs1'!$J$55:$AH$55</c:f>
              <c:numCache>
                <c:formatCode>General</c:formatCode>
                <c:ptCount val="25"/>
                <c:pt idx="0">
                  <c:v>3.4786059791765851</c:v>
                </c:pt>
                <c:pt idx="1">
                  <c:v>3.621111004226425</c:v>
                </c:pt>
                <c:pt idx="2">
                  <c:v>3.8493293489447771</c:v>
                </c:pt>
                <c:pt idx="3">
                  <c:v>4.2375839835848375</c:v>
                </c:pt>
                <c:pt idx="4">
                  <c:v>4.863998672315998</c:v>
                </c:pt>
                <c:pt idx="5">
                  <c:v>5.9103599031585716</c:v>
                </c:pt>
                <c:pt idx="6">
                  <c:v>7.4130492811305508</c:v>
                </c:pt>
                <c:pt idx="7">
                  <c:v>10.028849039169202</c:v>
                </c:pt>
                <c:pt idx="8">
                  <c:v>13.919725637612848</c:v>
                </c:pt>
                <c:pt idx="9">
                  <c:v>20.126659506417734</c:v>
                </c:pt>
                <c:pt idx="10">
                  <c:v>29.520219910094802</c:v>
                </c:pt>
                <c:pt idx="11">
                  <c:v>42.172713852103733</c:v>
                </c:pt>
                <c:pt idx="12">
                  <c:v>60.467391747961507</c:v>
                </c:pt>
                <c:pt idx="13">
                  <c:v>81.543199300067528</c:v>
                </c:pt>
                <c:pt idx="14">
                  <c:v>102.42570354117818</c:v>
                </c:pt>
                <c:pt idx="15">
                  <c:v>132.68671676666739</c:v>
                </c:pt>
                <c:pt idx="16">
                  <c:v>159.60380472285783</c:v>
                </c:pt>
                <c:pt idx="17">
                  <c:v>182.62829564495578</c:v>
                </c:pt>
                <c:pt idx="18">
                  <c:v>206.04885305990229</c:v>
                </c:pt>
                <c:pt idx="19">
                  <c:v>226.61128832671881</c:v>
                </c:pt>
                <c:pt idx="20">
                  <c:v>243.61010916065501</c:v>
                </c:pt>
                <c:pt idx="21">
                  <c:v>258.94836355880489</c:v>
                </c:pt>
                <c:pt idx="22">
                  <c:v>269.90781696257142</c:v>
                </c:pt>
                <c:pt idx="23">
                  <c:v>290.43582100188274</c:v>
                </c:pt>
                <c:pt idx="24">
                  <c:v>297.92892747948076</c:v>
                </c:pt>
              </c:numCache>
            </c:numRef>
          </c:val>
          <c:smooth val="0"/>
          <c:extLst xmlns:c16r2="http://schemas.microsoft.com/office/drawing/2015/06/chart">
            <c:ext xmlns:c16="http://schemas.microsoft.com/office/drawing/2014/chart" uri="{C3380CC4-5D6E-409C-BE32-E72D297353CC}">
              <c16:uniqueId val="{00000001-EB1B-494E-B32F-580C9225D94F}"/>
            </c:ext>
          </c:extLst>
        </c:ser>
        <c:dLbls>
          <c:showLegendKey val="0"/>
          <c:showVal val="0"/>
          <c:showCatName val="0"/>
          <c:showSerName val="0"/>
          <c:showPercent val="0"/>
          <c:showBubbleSize val="0"/>
        </c:dLbls>
        <c:smooth val="0"/>
        <c:axId val="-1766619232"/>
        <c:axId val="-1766611616"/>
      </c:lineChart>
      <c:catAx>
        <c:axId val="-17666192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1616"/>
        <c:crosses val="autoZero"/>
        <c:auto val="1"/>
        <c:lblAlgn val="ctr"/>
        <c:lblOffset val="100"/>
        <c:noMultiLvlLbl val="0"/>
      </c:catAx>
      <c:valAx>
        <c:axId val="-17666116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9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15E5-4B50-9CAA-3015F7810B93}"/>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AH$7</c:f>
              <c:numCache>
                <c:formatCode>General</c:formatCode>
                <c:ptCount val="25"/>
                <c:pt idx="0">
                  <c:v>13.531188563972055</c:v>
                </c:pt>
                <c:pt idx="1">
                  <c:v>15.634938472872065</c:v>
                </c:pt>
                <c:pt idx="2">
                  <c:v>18.484800202147866</c:v>
                </c:pt>
                <c:pt idx="3">
                  <c:v>22.437582953624272</c:v>
                </c:pt>
                <c:pt idx="4">
                  <c:v>27.879220854418591</c:v>
                </c:pt>
                <c:pt idx="5">
                  <c:v>35.666685893176435</c:v>
                </c:pt>
                <c:pt idx="6">
                  <c:v>45.335226349238376</c:v>
                </c:pt>
                <c:pt idx="7">
                  <c:v>59.098195671877427</c:v>
                </c:pt>
                <c:pt idx="8">
                  <c:v>77.459776827746211</c:v>
                </c:pt>
                <c:pt idx="9">
                  <c:v>102.7019196095702</c:v>
                </c:pt>
                <c:pt idx="10">
                  <c:v>135.02636202170268</c:v>
                </c:pt>
                <c:pt idx="11">
                  <c:v>175.86788253258879</c:v>
                </c:pt>
                <c:pt idx="12">
                  <c:v>228.62064019013837</c:v>
                </c:pt>
                <c:pt idx="13">
                  <c:v>286.00809053211736</c:v>
                </c:pt>
                <c:pt idx="14">
                  <c:v>343.67296778361111</c:v>
                </c:pt>
                <c:pt idx="15">
                  <c:v>435.27501401319171</c:v>
                </c:pt>
                <c:pt idx="16">
                  <c:v>526.01746595413852</c:v>
                </c:pt>
                <c:pt idx="17">
                  <c:v>620.94483451197573</c:v>
                </c:pt>
                <c:pt idx="18">
                  <c:v>723.32398253380052</c:v>
                </c:pt>
                <c:pt idx="19">
                  <c:v>828.29545898406627</c:v>
                </c:pt>
                <c:pt idx="20">
                  <c:v>921.56118038875763</c:v>
                </c:pt>
                <c:pt idx="21">
                  <c:v>1029.4364435411871</c:v>
                </c:pt>
                <c:pt idx="22">
                  <c:v>1139.8941638811305</c:v>
                </c:pt>
                <c:pt idx="23">
                  <c:v>1265.2464634709534</c:v>
                </c:pt>
                <c:pt idx="24">
                  <c:v>1356.9207268570603</c:v>
                </c:pt>
              </c:numCache>
            </c:numRef>
          </c:val>
          <c:smooth val="0"/>
          <c:extLst xmlns:c16r2="http://schemas.microsoft.com/office/drawing/2015/06/chart">
            <c:ext xmlns:c16="http://schemas.microsoft.com/office/drawing/2014/chart" uri="{C3380CC4-5D6E-409C-BE32-E72D297353CC}">
              <c16:uniqueId val="{00000001-15E5-4B50-9CAA-3015F7810B93}"/>
            </c:ext>
          </c:extLst>
        </c:ser>
        <c:dLbls>
          <c:showLegendKey val="0"/>
          <c:showVal val="0"/>
          <c:showCatName val="0"/>
          <c:showSerName val="0"/>
          <c:showPercent val="0"/>
          <c:showBubbleSize val="0"/>
        </c:dLbls>
        <c:smooth val="0"/>
        <c:axId val="-1766618144"/>
        <c:axId val="-1766613792"/>
      </c:lineChart>
      <c:catAx>
        <c:axId val="-1766618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3792"/>
        <c:crosses val="autoZero"/>
        <c:auto val="1"/>
        <c:lblAlgn val="ctr"/>
        <c:lblOffset val="100"/>
        <c:noMultiLvlLbl val="0"/>
      </c:catAx>
      <c:valAx>
        <c:axId val="-17666137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8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F14-462D-A3CD-D903A878660A}"/>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7:$AH$147</c:f>
              <c:numCache>
                <c:formatCode>General</c:formatCode>
                <c:ptCount val="25"/>
                <c:pt idx="0">
                  <c:v>1.1627311240543883</c:v>
                </c:pt>
                <c:pt idx="1">
                  <c:v>1.1957287836211155</c:v>
                </c:pt>
                <c:pt idx="2">
                  <c:v>1.254546848678793</c:v>
                </c:pt>
                <c:pt idx="3">
                  <c:v>1.355301175611265</c:v>
                </c:pt>
                <c:pt idx="4">
                  <c:v>1.5399353606259893</c:v>
                </c:pt>
                <c:pt idx="5">
                  <c:v>1.8768291937262322</c:v>
                </c:pt>
                <c:pt idx="6">
                  <c:v>2.4591326375577656</c:v>
                </c:pt>
                <c:pt idx="7">
                  <c:v>3.5190936778353197</c:v>
                </c:pt>
                <c:pt idx="8">
                  <c:v>5.4116860882216926</c:v>
                </c:pt>
                <c:pt idx="9">
                  <c:v>8.8522918419127308</c:v>
                </c:pt>
                <c:pt idx="10">
                  <c:v>14.548095197042349</c:v>
                </c:pt>
                <c:pt idx="11">
                  <c:v>24.000318753324258</c:v>
                </c:pt>
                <c:pt idx="12">
                  <c:v>38.850221097499698</c:v>
                </c:pt>
                <c:pt idx="13">
                  <c:v>57.940327660016607</c:v>
                </c:pt>
                <c:pt idx="14">
                  <c:v>81.323695047832302</c:v>
                </c:pt>
                <c:pt idx="15">
                  <c:v>114.35225187133967</c:v>
                </c:pt>
                <c:pt idx="16">
                  <c:v>149.41573027380164</c:v>
                </c:pt>
                <c:pt idx="17">
                  <c:v>181.27297136170813</c:v>
                </c:pt>
                <c:pt idx="18">
                  <c:v>214.50172222143715</c:v>
                </c:pt>
                <c:pt idx="19">
                  <c:v>246.1475747318261</c:v>
                </c:pt>
                <c:pt idx="20">
                  <c:v>265.90888277559748</c:v>
                </c:pt>
                <c:pt idx="21">
                  <c:v>294.75024151999554</c:v>
                </c:pt>
                <c:pt idx="22">
                  <c:v>326.32558258352447</c:v>
                </c:pt>
                <c:pt idx="23">
                  <c:v>362.50805893125784</c:v>
                </c:pt>
                <c:pt idx="24">
                  <c:v>388.39372074074095</c:v>
                </c:pt>
              </c:numCache>
            </c:numRef>
          </c:val>
          <c:smooth val="0"/>
          <c:extLst xmlns:c16r2="http://schemas.microsoft.com/office/drawing/2015/06/chart">
            <c:ext xmlns:c16="http://schemas.microsoft.com/office/drawing/2014/chart" uri="{C3380CC4-5D6E-409C-BE32-E72D297353CC}">
              <c16:uniqueId val="{00000001-3F14-462D-A3CD-D903A878660A}"/>
            </c:ext>
          </c:extLst>
        </c:ser>
        <c:dLbls>
          <c:showLegendKey val="0"/>
          <c:showVal val="0"/>
          <c:showCatName val="0"/>
          <c:showSerName val="0"/>
          <c:showPercent val="0"/>
          <c:showBubbleSize val="0"/>
        </c:dLbls>
        <c:smooth val="0"/>
        <c:axId val="-1766627936"/>
        <c:axId val="-1766622496"/>
      </c:lineChart>
      <c:catAx>
        <c:axId val="-176662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2496"/>
        <c:crosses val="autoZero"/>
        <c:auto val="1"/>
        <c:lblAlgn val="ctr"/>
        <c:lblOffset val="100"/>
        <c:noMultiLvlLbl val="0"/>
      </c:catAx>
      <c:valAx>
        <c:axId val="-17666224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1F3-4702-9755-D666C59EE5D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1440355593350713</c:v>
                </c:pt>
                <c:pt idx="1">
                  <c:v>11.349606211476212</c:v>
                </c:pt>
                <c:pt idx="2">
                  <c:v>14.261076792995823</c:v>
                </c:pt>
                <c:pt idx="3">
                  <c:v>18.028942834079583</c:v>
                </c:pt>
                <c:pt idx="4">
                  <c:v>22.81495643575018</c:v>
                </c:pt>
                <c:pt idx="5">
                  <c:v>28.788365277146198</c:v>
                </c:pt>
                <c:pt idx="6">
                  <c:v>36.121456804136713</c:v>
                </c:pt>
                <c:pt idx="7">
                  <c:v>44.984628325508559</c:v>
                </c:pt>
                <c:pt idx="8">
                  <c:v>55.541237531203613</c:v>
                </c:pt>
                <c:pt idx="9">
                  <c:v>67.942499895467392</c:v>
                </c:pt>
                <c:pt idx="10">
                  <c:v>82.322690037019171</c:v>
                </c:pt>
                <c:pt idx="11">
                  <c:v>98.794876061445095</c:v>
                </c:pt>
                <c:pt idx="12">
                  <c:v>117.44737344875591</c:v>
                </c:pt>
                <c:pt idx="13">
                  <c:v>138.34105325496071</c:v>
                </c:pt>
                <c:pt idx="14">
                  <c:v>161.50758350925977</c:v>
                </c:pt>
                <c:pt idx="15">
                  <c:v>186.94862752856224</c:v>
                </c:pt>
                <c:pt idx="16">
                  <c:v>214.63597243083859</c:v>
                </c:pt>
                <c:pt idx="17">
                  <c:v>244.51251834013556</c:v>
                </c:pt>
                <c:pt idx="18">
                  <c:v>276.49402544155606</c:v>
                </c:pt>
                <c:pt idx="19">
                  <c:v>310.47149290137492</c:v>
                </c:pt>
                <c:pt idx="20">
                  <c:v>346.31403054355826</c:v>
                </c:pt>
                <c:pt idx="21">
                  <c:v>383.87208019563582</c:v>
                </c:pt>
                <c:pt idx="22">
                  <c:v>422.98084743325512</c:v>
                </c:pt>
                <c:pt idx="23">
                  <c:v>463.46381444912066</c:v>
                </c:pt>
                <c:pt idx="24">
                  <c:v>505.13621925375156</c:v>
                </c:pt>
              </c:numCache>
            </c:numRef>
          </c:val>
          <c:smooth val="0"/>
          <c:extLst xmlns:c16r2="http://schemas.microsoft.com/office/drawing/2015/06/chart">
            <c:ext xmlns:c16="http://schemas.microsoft.com/office/drawing/2014/chart" uri="{C3380CC4-5D6E-409C-BE32-E72D297353CC}">
              <c16:uniqueId val="{00000001-51F3-4702-9755-D666C59EE5DD}"/>
            </c:ext>
          </c:extLst>
        </c:ser>
        <c:dLbls>
          <c:showLegendKey val="0"/>
          <c:showVal val="0"/>
          <c:showCatName val="0"/>
          <c:showSerName val="0"/>
          <c:showPercent val="0"/>
          <c:showBubbleSize val="0"/>
        </c:dLbls>
        <c:smooth val="0"/>
        <c:axId val="-1766609440"/>
        <c:axId val="-1766618688"/>
      </c:lineChart>
      <c:catAx>
        <c:axId val="-1766609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8688"/>
        <c:crosses val="autoZero"/>
        <c:auto val="1"/>
        <c:lblAlgn val="ctr"/>
        <c:lblOffset val="100"/>
        <c:noMultiLvlLbl val="0"/>
      </c:catAx>
      <c:valAx>
        <c:axId val="-17666186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9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1864-43E2-AF55-B76F2560B17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86396496040281E-3</c:v>
                </c:pt>
                <c:pt idx="1">
                  <c:v>7.8078096520975727E-3</c:v>
                </c:pt>
                <c:pt idx="2">
                  <c:v>7.8756213262204285E-3</c:v>
                </c:pt>
                <c:pt idx="3">
                  <c:v>8.0769102831760361E-3</c:v>
                </c:pt>
                <c:pt idx="4">
                  <c:v>8.6388978480240689E-3</c:v>
                </c:pt>
                <c:pt idx="5">
                  <c:v>1.0119522074005068E-2</c:v>
                </c:pt>
                <c:pt idx="6">
                  <c:v>1.3812011120103931E-2</c:v>
                </c:pt>
                <c:pt idx="7">
                  <c:v>2.2554262751666006E-2</c:v>
                </c:pt>
                <c:pt idx="8">
                  <c:v>4.2258654612256606E-2</c:v>
                </c:pt>
                <c:pt idx="9">
                  <c:v>8.465030356305292E-2</c:v>
                </c:pt>
                <c:pt idx="10">
                  <c:v>0.17191857242574524</c:v>
                </c:pt>
                <c:pt idx="11">
                  <c:v>0.34423034664349739</c:v>
                </c:pt>
                <c:pt idx="12">
                  <c:v>0.67128882482338093</c:v>
                </c:pt>
                <c:pt idx="13">
                  <c:v>1.2692947388511115</c:v>
                </c:pt>
                <c:pt idx="14">
                  <c:v>2.3247116401462073</c:v>
                </c:pt>
                <c:pt idx="15">
                  <c:v>4.1260849204817722</c:v>
                </c:pt>
                <c:pt idx="16">
                  <c:v>7.1047609184196832</c:v>
                </c:pt>
                <c:pt idx="17">
                  <c:v>11.884673372314216</c:v>
                </c:pt>
                <c:pt idx="18">
                  <c:v>19.340429086249731</c:v>
                </c:pt>
                <c:pt idx="19">
                  <c:v>30.661802828143713</c:v>
                </c:pt>
                <c:pt idx="20">
                  <c:v>47.4215599619519</c:v>
                </c:pt>
                <c:pt idx="21">
                  <c:v>71.64241398526319</c:v>
                </c:pt>
                <c:pt idx="22">
                  <c:v>105.85805581364748</c:v>
                </c:pt>
                <c:pt idx="23">
                  <c:v>153.1627079680143</c:v>
                </c:pt>
                <c:pt idx="24">
                  <c:v>217.2436653951444</c:v>
                </c:pt>
              </c:numCache>
            </c:numRef>
          </c:val>
          <c:smooth val="0"/>
          <c:extLst xmlns:c16r2="http://schemas.microsoft.com/office/drawing/2015/06/chart">
            <c:ext xmlns:c16="http://schemas.microsoft.com/office/drawing/2014/chart" uri="{C3380CC4-5D6E-409C-BE32-E72D297353CC}">
              <c16:uniqueId val="{00000001-1864-43E2-AF55-B76F2560B171}"/>
            </c:ext>
          </c:extLst>
        </c:ser>
        <c:dLbls>
          <c:showLegendKey val="0"/>
          <c:showVal val="0"/>
          <c:showCatName val="0"/>
          <c:showSerName val="0"/>
          <c:showPercent val="0"/>
          <c:showBubbleSize val="0"/>
        </c:dLbls>
        <c:smooth val="0"/>
        <c:axId val="-1766627392"/>
        <c:axId val="-1766615968"/>
      </c:lineChart>
      <c:catAx>
        <c:axId val="-1766627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5968"/>
        <c:crosses val="autoZero"/>
        <c:auto val="1"/>
        <c:lblAlgn val="ctr"/>
        <c:lblOffset val="100"/>
        <c:noMultiLvlLbl val="0"/>
      </c:catAx>
      <c:valAx>
        <c:axId val="-176661596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7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DDC-472A-8048-40C0E02CF39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622861705827071</c:v>
                </c:pt>
                <c:pt idx="1">
                  <c:v>3.2630666401684252</c:v>
                </c:pt>
                <c:pt idx="2">
                  <c:v>3.2690784813086875</c:v>
                </c:pt>
                <c:pt idx="3">
                  <c:v>3.3018437711911743</c:v>
                </c:pt>
                <c:pt idx="4">
                  <c:v>3.4351014675812981</c:v>
                </c:pt>
                <c:pt idx="5">
                  <c:v>3.8582166363438235</c:v>
                </c:pt>
                <c:pt idx="6">
                  <c:v>4.9480548100487507</c:v>
                </c:pt>
                <c:pt idx="7">
                  <c:v>7.3005417603779073</c:v>
                </c:pt>
                <c:pt idx="8">
                  <c:v>11.675033477993743</c:v>
                </c:pt>
                <c:pt idx="9">
                  <c:v>18.848071075983121</c:v>
                </c:pt>
                <c:pt idx="10">
                  <c:v>29.426775268122373</c:v>
                </c:pt>
                <c:pt idx="11">
                  <c:v>43.694891806741715</c:v>
                </c:pt>
                <c:pt idx="12">
                  <c:v>61.544512230827124</c:v>
                </c:pt>
                <c:pt idx="13">
                  <c:v>82.504286776239965</c:v>
                </c:pt>
                <c:pt idx="14">
                  <c:v>105.83869550422982</c:v>
                </c:pt>
                <c:pt idx="15">
                  <c:v>130.67756482957273</c:v>
                </c:pt>
                <c:pt idx="16">
                  <c:v>156.1391283551059</c:v>
                </c:pt>
                <c:pt idx="17">
                  <c:v>181.42402792245736</c:v>
                </c:pt>
                <c:pt idx="18">
                  <c:v>205.87255706916875</c:v>
                </c:pt>
                <c:pt idx="19">
                  <c:v>228.98811790792769</c:v>
                </c:pt>
                <c:pt idx="20">
                  <c:v>250.43520556575379</c:v>
                </c:pt>
                <c:pt idx="21">
                  <c:v>270.02138676003966</c:v>
                </c:pt>
                <c:pt idx="22">
                  <c:v>287.67145839569645</c:v>
                </c:pt>
                <c:pt idx="23">
                  <c:v>303.39974465300389</c:v>
                </c:pt>
                <c:pt idx="24">
                  <c:v>317.28425287397192</c:v>
                </c:pt>
              </c:numCache>
            </c:numRef>
          </c:val>
          <c:smooth val="0"/>
          <c:extLst xmlns:c16r2="http://schemas.microsoft.com/office/drawing/2015/06/chart">
            <c:ext xmlns:c16="http://schemas.microsoft.com/office/drawing/2014/chart" uri="{C3380CC4-5D6E-409C-BE32-E72D297353CC}">
              <c16:uniqueId val="{00000001-1DDC-472A-8048-40C0E02CF39D}"/>
            </c:ext>
          </c:extLst>
        </c:ser>
        <c:dLbls>
          <c:showLegendKey val="0"/>
          <c:showVal val="0"/>
          <c:showCatName val="0"/>
          <c:showSerName val="0"/>
          <c:showPercent val="0"/>
          <c:showBubbleSize val="0"/>
        </c:dLbls>
        <c:smooth val="0"/>
        <c:axId val="-1766624672"/>
        <c:axId val="-1766615424"/>
      </c:lineChart>
      <c:catAx>
        <c:axId val="-176662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5424"/>
        <c:crosses val="autoZero"/>
        <c:auto val="1"/>
        <c:lblAlgn val="ctr"/>
        <c:lblOffset val="100"/>
        <c:noMultiLvlLbl val="0"/>
      </c:catAx>
      <c:valAx>
        <c:axId val="-1766615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manualLayout>
          <c:xMode val="edge"/>
          <c:yMode val="edge"/>
          <c:x val="0.4495636608642310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1C2-4891-BE27-2F2E278EEF8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116555751999266</c:v>
                </c:pt>
                <c:pt idx="1">
                  <c:v>11.588715699591123</c:v>
                </c:pt>
                <c:pt idx="2">
                  <c:v>13.979614678784582</c:v>
                </c:pt>
                <c:pt idx="3">
                  <c:v>17.706928348672136</c:v>
                </c:pt>
                <c:pt idx="4">
                  <c:v>23.301304989007924</c:v>
                </c:pt>
                <c:pt idx="5">
                  <c:v>31.407696594411945</c:v>
                </c:pt>
                <c:pt idx="6">
                  <c:v>42.777052414703022</c:v>
                </c:pt>
                <c:pt idx="7">
                  <c:v>58.247691303454474</c:v>
                </c:pt>
                <c:pt idx="8">
                  <c:v>78.716929258096343</c:v>
                </c:pt>
                <c:pt idx="9">
                  <c:v>105.10475731005364</c:v>
                </c:pt>
                <c:pt idx="10">
                  <c:v>138.31233923320806</c:v>
                </c:pt>
                <c:pt idx="11">
                  <c:v>179.17868541817975</c:v>
                </c:pt>
                <c:pt idx="12">
                  <c:v>228.43899788705332</c:v>
                </c:pt>
                <c:pt idx="13">
                  <c:v>286.68789326588069</c:v>
                </c:pt>
                <c:pt idx="14">
                  <c:v>354.35008216179955</c:v>
                </c:pt>
                <c:pt idx="15">
                  <c:v>431.66023970354877</c:v>
                </c:pt>
                <c:pt idx="16">
                  <c:v>518.65287790781179</c:v>
                </c:pt>
                <c:pt idx="17">
                  <c:v>615.16214733161371</c:v>
                </c:pt>
                <c:pt idx="18">
                  <c:v>720.83074534302386</c:v>
                </c:pt>
                <c:pt idx="19">
                  <c:v>835.12654762638135</c:v>
                </c:pt>
                <c:pt idx="20">
                  <c:v>957.36522950474978</c:v>
                </c:pt>
                <c:pt idx="21">
                  <c:v>1086.7369964409677</c:v>
                </c:pt>
                <c:pt idx="22">
                  <c:v>1222.3355701918235</c:v>
                </c:pt>
                <c:pt idx="23">
                  <c:v>1363.1877384255733</c:v>
                </c:pt>
                <c:pt idx="24">
                  <c:v>1508.2820273252514</c:v>
                </c:pt>
              </c:numCache>
            </c:numRef>
          </c:val>
          <c:smooth val="0"/>
          <c:extLst xmlns:c16r2="http://schemas.microsoft.com/office/drawing/2015/06/chart">
            <c:ext xmlns:c16="http://schemas.microsoft.com/office/drawing/2014/chart" uri="{C3380CC4-5D6E-409C-BE32-E72D297353CC}">
              <c16:uniqueId val="{00000001-01C2-4891-BE27-2F2E278EEF83}"/>
            </c:ext>
          </c:extLst>
        </c:ser>
        <c:dLbls>
          <c:showLegendKey val="0"/>
          <c:showVal val="0"/>
          <c:showCatName val="0"/>
          <c:showSerName val="0"/>
          <c:showPercent val="0"/>
          <c:showBubbleSize val="0"/>
        </c:dLbls>
        <c:smooth val="0"/>
        <c:axId val="-1766633376"/>
        <c:axId val="-1766607808"/>
      </c:lineChart>
      <c:catAx>
        <c:axId val="-1766633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7808"/>
        <c:crosses val="autoZero"/>
        <c:auto val="1"/>
        <c:lblAlgn val="ctr"/>
        <c:lblOffset val="100"/>
        <c:noMultiLvlLbl val="0"/>
      </c:catAx>
      <c:valAx>
        <c:axId val="-17666078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3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1EE-40F1-9FAB-0212B68FDF5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216013438560302</c:v>
                </c:pt>
                <c:pt idx="1">
                  <c:v>1.1216029130450784</c:v>
                </c:pt>
                <c:pt idx="2">
                  <c:v>1.1216441854061616</c:v>
                </c:pt>
                <c:pt idx="3">
                  <c:v>1.1222623472160025</c:v>
                </c:pt>
                <c:pt idx="4">
                  <c:v>1.1280368294271697</c:v>
                </c:pt>
                <c:pt idx="5">
                  <c:v>1.1643397669697275</c:v>
                </c:pt>
                <c:pt idx="6">
                  <c:v>1.3280691196514811</c:v>
                </c:pt>
                <c:pt idx="7">
                  <c:v>1.8870446900063549</c:v>
                </c:pt>
                <c:pt idx="8">
                  <c:v>3.3984055460377913</c:v>
                </c:pt>
                <c:pt idx="9">
                  <c:v>6.7601430921082653</c:v>
                </c:pt>
                <c:pt idx="10">
                  <c:v>13.111370957153119</c:v>
                </c:pt>
                <c:pt idx="11">
                  <c:v>23.580282400538529</c:v>
                </c:pt>
                <c:pt idx="12">
                  <c:v>38.97835221559442</c:v>
                </c:pt>
                <c:pt idx="13">
                  <c:v>59.57215213025534</c:v>
                </c:pt>
                <c:pt idx="14">
                  <c:v>85.014703961114904</c:v>
                </c:pt>
                <c:pt idx="15">
                  <c:v>114.43616224017264</c:v>
                </c:pt>
                <c:pt idx="16">
                  <c:v>146.63422210777171</c:v>
                </c:pt>
                <c:pt idx="17">
                  <c:v>180.28922492780188</c:v>
                </c:pt>
                <c:pt idx="18">
                  <c:v>214.1467245005652</c:v>
                </c:pt>
                <c:pt idx="19">
                  <c:v>247.13982365764736</c:v>
                </c:pt>
                <c:pt idx="20">
                  <c:v>278.4488600146704</c:v>
                </c:pt>
                <c:pt idx="21">
                  <c:v>307.51076233239633</c:v>
                </c:pt>
                <c:pt idx="22">
                  <c:v>333.9953630301041</c:v>
                </c:pt>
                <c:pt idx="23">
                  <c:v>357.76467162666552</c:v>
                </c:pt>
                <c:pt idx="24">
                  <c:v>378.82708470493304</c:v>
                </c:pt>
              </c:numCache>
            </c:numRef>
          </c:val>
          <c:smooth val="0"/>
          <c:extLst xmlns:c16r2="http://schemas.microsoft.com/office/drawing/2015/06/chart">
            <c:ext xmlns:c16="http://schemas.microsoft.com/office/drawing/2014/chart" uri="{C3380CC4-5D6E-409C-BE32-E72D297353CC}">
              <c16:uniqueId val="{00000001-31EE-40F1-9FAB-0212B68FDF59}"/>
            </c:ext>
          </c:extLst>
        </c:ser>
        <c:dLbls>
          <c:showLegendKey val="0"/>
          <c:showVal val="0"/>
          <c:showCatName val="0"/>
          <c:showSerName val="0"/>
          <c:showPercent val="0"/>
          <c:showBubbleSize val="0"/>
        </c:dLbls>
        <c:smooth val="0"/>
        <c:axId val="-1766608352"/>
        <c:axId val="-1766621952"/>
      </c:lineChart>
      <c:catAx>
        <c:axId val="-176660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1952"/>
        <c:crosses val="autoZero"/>
        <c:auto val="1"/>
        <c:lblAlgn val="ctr"/>
        <c:lblOffset val="100"/>
        <c:noMultiLvlLbl val="0"/>
      </c:catAx>
      <c:valAx>
        <c:axId val="-17666219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8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North</a:t>
            </a:r>
            <a:r>
              <a:rPr lang="en-US" b="1" baseline="0"/>
              <a:t> America</a:t>
            </a:r>
            <a:endParaRPr lang="ru-RU" b="1"/>
          </a:p>
        </c:rich>
      </c:tx>
      <c:layout>
        <c:manualLayout>
          <c:xMode val="edge"/>
          <c:yMode val="edge"/>
          <c:x val="8.9506415864683594E-2"/>
          <c:y val="0.1699632212904394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3058952413556996E-2"/>
          <c:y val="3.394464821607205E-2"/>
          <c:w val="0.90443072007303438"/>
          <c:h val="0.78581889501224822"/>
        </c:manualLayout>
      </c:layout>
      <c:lineChart>
        <c:grouping val="standard"/>
        <c:varyColors val="0"/>
        <c:ser>
          <c:idx val="3"/>
          <c:order val="2"/>
          <c:tx>
            <c:strRef>
              <c:f>N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6:$BL$6</c:f>
              <c:numCache>
                <c:formatCode>General</c:formatCode>
                <c:ptCount val="30"/>
                <c:pt idx="0">
                  <c:v>413.96218525232422</c:v>
                </c:pt>
                <c:pt idx="1">
                  <c:v>443.23284709097294</c:v>
                </c:pt>
                <c:pt idx="2">
                  <c:v>471.19577394167584</c:v>
                </c:pt>
                <c:pt idx="3">
                  <c:v>497.87200733871623</c:v>
                </c:pt>
                <c:pt idx="4">
                  <c:v>523.34029025934569</c:v>
                </c:pt>
                <c:pt idx="5">
                  <c:v>547.71110808303456</c:v>
                </c:pt>
                <c:pt idx="6">
                  <c:v>571.10658919513844</c:v>
                </c:pt>
                <c:pt idx="7">
                  <c:v>593.64668944637515</c:v>
                </c:pt>
                <c:pt idx="8">
                  <c:v>615.44085225869196</c:v>
                </c:pt>
                <c:pt idx="9">
                  <c:v>636.58385444466285</c:v>
                </c:pt>
                <c:pt idx="10">
                  <c:v>657.15453882110501</c:v>
                </c:pt>
                <c:pt idx="11">
                  <c:v>677.21635047421728</c:v>
                </c:pt>
                <c:pt idx="12">
                  <c:v>696.81887124587126</c:v>
                </c:pt>
                <c:pt idx="13">
                  <c:v>715.99980259238191</c:v>
                </c:pt>
                <c:pt idx="14">
                  <c:v>734.78704905585835</c:v>
                </c:pt>
                <c:pt idx="15">
                  <c:v>753.20070013236932</c:v>
                </c:pt>
                <c:pt idx="16">
                  <c:v>771.2548061987693</c:v>
                </c:pt>
                <c:pt idx="17">
                  <c:v>788.95890621729495</c:v>
                </c:pt>
                <c:pt idx="18">
                  <c:v>806.31930197189854</c:v>
                </c:pt>
                <c:pt idx="19">
                  <c:v>823.34009405848747</c:v>
                </c:pt>
                <c:pt idx="20">
                  <c:v>840.02400483496649</c:v>
                </c:pt>
                <c:pt idx="21">
                  <c:v>856.37301717307014</c:v>
                </c:pt>
                <c:pt idx="22">
                  <c:v>872.38885784209572</c:v>
                </c:pt>
                <c:pt idx="23">
                  <c:v>888.07335239704832</c:v>
                </c:pt>
                <c:pt idx="24">
                  <c:v>903.42867557936165</c:v>
                </c:pt>
                <c:pt idx="25">
                  <c:v>918.45751807886757</c:v>
                </c:pt>
                <c:pt idx="26">
                  <c:v>933.16318739423446</c:v>
                </c:pt>
                <c:pt idx="27">
                  <c:v>947.54965764450719</c:v>
                </c:pt>
                <c:pt idx="28">
                  <c:v>961.62158060702109</c:v>
                </c:pt>
                <c:pt idx="29">
                  <c:v>975.38426801030505</c:v>
                </c:pt>
              </c:numCache>
            </c:numRef>
          </c:val>
          <c:smooth val="0"/>
          <c:extLst xmlns:c16r2="http://schemas.microsoft.com/office/drawing/2015/06/chart">
            <c:ext xmlns:c16="http://schemas.microsoft.com/office/drawing/2014/chart" uri="{C3380CC4-5D6E-409C-BE32-E72D297353CC}">
              <c16:uniqueId val="{00000000-5C9F-4E5A-BE2F-1F734D58616F}"/>
            </c:ext>
          </c:extLst>
        </c:ser>
        <c:ser>
          <c:idx val="6"/>
          <c:order val="5"/>
          <c:tx>
            <c:strRef>
              <c:f>N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9:$BL$9</c:f>
              <c:numCache>
                <c:formatCode>General</c:formatCode>
                <c:ptCount val="30"/>
                <c:pt idx="0">
                  <c:v>390.05349687490684</c:v>
                </c:pt>
                <c:pt idx="1">
                  <c:v>435.52405360108372</c:v>
                </c:pt>
                <c:pt idx="2">
                  <c:v>457.44982593921134</c:v>
                </c:pt>
                <c:pt idx="3">
                  <c:v>478.25716668779711</c:v>
                </c:pt>
                <c:pt idx="4">
                  <c:v>498.1143847386432</c:v>
                </c:pt>
                <c:pt idx="5">
                  <c:v>517.16893826849366</c:v>
                </c:pt>
                <c:pt idx="6">
                  <c:v>535.54446945834934</c:v>
                </c:pt>
                <c:pt idx="7">
                  <c:v>553.3412578046848</c:v>
                </c:pt>
                <c:pt idx="8">
                  <c:v>570.63846895800157</c:v>
                </c:pt>
                <c:pt idx="9">
                  <c:v>587.49715756723458</c:v>
                </c:pt>
                <c:pt idx="10">
                  <c:v>603.96340883351775</c:v>
                </c:pt>
                <c:pt idx="11">
                  <c:v>620.07128846092371</c:v>
                </c:pt>
                <c:pt idx="12">
                  <c:v>635.84544837863848</c:v>
                </c:pt>
                <c:pt idx="13">
                  <c:v>651.30333949823762</c:v>
                </c:pt>
                <c:pt idx="14">
                  <c:v>666.45703920115807</c:v>
                </c:pt>
                <c:pt idx="15">
                  <c:v>681.31472875194106</c:v>
                </c:pt>
                <c:pt idx="16">
                  <c:v>695.88186656484424</c:v>
                </c:pt>
                <c:pt idx="17">
                  <c:v>710.16210481230883</c:v>
                </c:pt>
                <c:pt idx="18">
                  <c:v>724.15799380731164</c:v>
                </c:pt>
                <c:pt idx="19">
                  <c:v>737.87151353933211</c:v>
                </c:pt>
                <c:pt idx="20">
                  <c:v>751.30446613522145</c:v>
                </c:pt>
                <c:pt idx="21">
                  <c:v>764.45875759217608</c:v>
                </c:pt>
                <c:pt idx="22">
                  <c:v>777.33659223011955</c:v>
                </c:pt>
                <c:pt idx="23">
                  <c:v>789.94059905395977</c:v>
                </c:pt>
                <c:pt idx="24">
                  <c:v>802.2739056065659</c:v>
                </c:pt>
                <c:pt idx="25">
                  <c:v>814.34017188000951</c:v>
                </c:pt>
                <c:pt idx="26">
                  <c:v>826.14359436294217</c:v>
                </c:pt>
                <c:pt idx="27">
                  <c:v>837.6888882597467</c:v>
                </c:pt>
                <c:pt idx="28">
                  <c:v>848.9812542499169</c:v>
                </c:pt>
                <c:pt idx="29">
                  <c:v>860.02633480028544</c:v>
                </c:pt>
              </c:numCache>
            </c:numRef>
          </c:val>
          <c:smooth val="0"/>
          <c:extLst xmlns:c16r2="http://schemas.microsoft.com/office/drawing/2015/06/chart">
            <c:ext xmlns:c16="http://schemas.microsoft.com/office/drawing/2014/chart" uri="{C3380CC4-5D6E-409C-BE32-E72D297353CC}">
              <c16:uniqueId val="{00000001-5C9F-4E5A-BE2F-1F734D58616F}"/>
            </c:ext>
          </c:extLst>
        </c:ser>
        <c:ser>
          <c:idx val="9"/>
          <c:order val="8"/>
          <c:tx>
            <c:strRef>
              <c:f>N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12:$BL$12</c:f>
              <c:numCache>
                <c:formatCode>General</c:formatCode>
                <c:ptCount val="30"/>
                <c:pt idx="0">
                  <c:v>400.27981915460373</c:v>
                </c:pt>
                <c:pt idx="1">
                  <c:v>452.60919447252007</c:v>
                </c:pt>
                <c:pt idx="2">
                  <c:v>481.42855001505416</c:v>
                </c:pt>
                <c:pt idx="3">
                  <c:v>509.52558788128965</c:v>
                </c:pt>
                <c:pt idx="4">
                  <c:v>536.87269086199046</c:v>
                </c:pt>
                <c:pt idx="5">
                  <c:v>563.45685145576044</c:v>
                </c:pt>
                <c:pt idx="6">
                  <c:v>589.27620441754812</c:v>
                </c:pt>
                <c:pt idx="7">
                  <c:v>614.33717543078933</c:v>
                </c:pt>
                <c:pt idx="8">
                  <c:v>638.6521876398325</c:v>
                </c:pt>
                <c:pt idx="9">
                  <c:v>662.23785425785309</c:v>
                </c:pt>
                <c:pt idx="10">
                  <c:v>685.11358226069387</c:v>
                </c:pt>
                <c:pt idx="11">
                  <c:v>707.30051530356445</c:v>
                </c:pt>
                <c:pt idx="12">
                  <c:v>728.82075063581544</c:v>
                </c:pt>
                <c:pt idx="13">
                  <c:v>749.69677303543347</c:v>
                </c:pt>
                <c:pt idx="14">
                  <c:v>769.95105741692578</c:v>
                </c:pt>
                <c:pt idx="15">
                  <c:v>789.60580004832866</c:v>
                </c:pt>
                <c:pt idx="16">
                  <c:v>808.68274584330516</c:v>
                </c:pt>
                <c:pt idx="17">
                  <c:v>827.20308579080699</c:v>
                </c:pt>
                <c:pt idx="18">
                  <c:v>845.18740420459858</c:v>
                </c:pt>
                <c:pt idx="19">
                  <c:v>862.65566015722186</c:v>
                </c:pt>
                <c:pt idx="20">
                  <c:v>879.6271912910687</c:v>
                </c:pt>
                <c:pt idx="21">
                  <c:v>896.1207312766353</c:v>
                </c:pt>
                <c:pt idx="22">
                  <c:v>912.15443462287703</c:v>
                </c:pt>
                <c:pt idx="23">
                  <c:v>927.74590444053024</c:v>
                </c:pt>
                <c:pt idx="24">
                  <c:v>942.91222021134024</c:v>
                </c:pt>
                <c:pt idx="25">
                  <c:v>957.66996370806146</c:v>
                </c:pt>
                <c:pt idx="26">
                  <c:v>972.03524201371965</c:v>
                </c:pt>
                <c:pt idx="27">
                  <c:v>986.02370716514861</c:v>
                </c:pt>
                <c:pt idx="28">
                  <c:v>999.65057234542383</c:v>
                </c:pt>
                <c:pt idx="29">
                  <c:v>1012.9306248141809</c:v>
                </c:pt>
              </c:numCache>
            </c:numRef>
          </c:val>
          <c:smooth val="0"/>
          <c:extLst xmlns:c16r2="http://schemas.microsoft.com/office/drawing/2015/06/chart">
            <c:ext xmlns:c16="http://schemas.microsoft.com/office/drawing/2014/chart" uri="{C3380CC4-5D6E-409C-BE32-E72D297353CC}">
              <c16:uniqueId val="{00000002-5C9F-4E5A-BE2F-1F734D58616F}"/>
            </c:ext>
          </c:extLst>
        </c:ser>
        <c:dLbls>
          <c:showLegendKey val="0"/>
          <c:showVal val="0"/>
          <c:showCatName val="0"/>
          <c:showSerName val="0"/>
          <c:showPercent val="0"/>
          <c:showBubbleSize val="0"/>
        </c:dLbls>
        <c:marker val="1"/>
        <c:smooth val="0"/>
        <c:axId val="-1802776608"/>
        <c:axId val="-1802761376"/>
        <c:extLst xmlns:c16r2="http://schemas.microsoft.com/office/drawing/2015/06/chart">
          <c:ext xmlns:c15="http://schemas.microsoft.com/office/drawing/2012/chart" uri="{02D57815-91ED-43cb-92C2-25804820EDAC}">
            <c15:filteredLineSeries>
              <c15:ser>
                <c:idx val="1"/>
                <c:order val="0"/>
                <c:tx>
                  <c:strRef>
                    <c:extLst xmlns:c16r2="http://schemas.microsoft.com/office/drawing/2015/06/chart">
                      <c:ext uri="{02D57815-91ED-43cb-92C2-25804820EDAC}">
                        <c15:formulaRef>
                          <c15:sqref>N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xmlns:c16r2="http://schemas.microsoft.com/office/drawing/2015/06/chart">
                      <c:ex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NA!$AI$4:$BL$4</c15:sqref>
                        </c15:formulaRef>
                      </c:ext>
                    </c:extLst>
                    <c:numCache>
                      <c:formatCode>General</c:formatCode>
                      <c:ptCount val="30"/>
                      <c:pt idx="0">
                        <c:v>403.88016894459605</c:v>
                      </c:pt>
                      <c:pt idx="1">
                        <c:v>421.11702096697928</c:v>
                      </c:pt>
                      <c:pt idx="2">
                        <c:v>434.97831825750677</c:v>
                      </c:pt>
                      <c:pt idx="3">
                        <c:v>445.88096422556043</c:v>
                      </c:pt>
                      <c:pt idx="4">
                        <c:v>454.30355588887466</c:v>
                      </c:pt>
                      <c:pt idx="5">
                        <c:v>460.71804922625688</c:v>
                      </c:pt>
                      <c:pt idx="6">
                        <c:v>465.54930761596705</c:v>
                      </c:pt>
                      <c:pt idx="7">
                        <c:v>469.15733550375211</c:v>
                      </c:pt>
                      <c:pt idx="8">
                        <c:v>471.83459791274072</c:v>
                      </c:pt>
                      <c:pt idx="9">
                        <c:v>473.81167439919801</c:v>
                      </c:pt>
                      <c:pt idx="10">
                        <c:v>475.2664731675689</c:v>
                      </c:pt>
                      <c:pt idx="11">
                        <c:v>476.33413483280754</c:v>
                      </c:pt>
                      <c:pt idx="12">
                        <c:v>477.11615527582433</c:v>
                      </c:pt>
                      <c:pt idx="13">
                        <c:v>477.68813542635121</c:v>
                      </c:pt>
                      <c:pt idx="14">
                        <c:v>478.10605067553695</c:v>
                      </c:pt>
                      <c:pt idx="15">
                        <c:v>478.41116464956542</c:v>
                      </c:pt>
                      <c:pt idx="16">
                        <c:v>478.63379907169877</c:v>
                      </c:pt>
                      <c:pt idx="17">
                        <c:v>478.79618357658489</c:v>
                      </c:pt>
                      <c:pt idx="18">
                        <c:v>478.91458774585078</c:v>
                      </c:pt>
                      <c:pt idx="19">
                        <c:v>479.0009044149599</c:v>
                      </c:pt>
                      <c:pt idx="20">
                        <c:v>479.06381928002486</c:v>
                      </c:pt>
                      <c:pt idx="21">
                        <c:v>479.10967161983382</c:v>
                      </c:pt>
                      <c:pt idx="22">
                        <c:v>479.14308597033084</c:v>
                      </c:pt>
                      <c:pt idx="23">
                        <c:v>479.16743478304215</c:v>
                      </c:pt>
                      <c:pt idx="24">
                        <c:v>479.18517680268474</c:v>
                      </c:pt>
                      <c:pt idx="25">
                        <c:v>479.19810428979451</c:v>
                      </c:pt>
                      <c:pt idx="26">
                        <c:v>479.20752350712348</c:v>
                      </c:pt>
                      <c:pt idx="27">
                        <c:v>479.21438641196886</c:v>
                      </c:pt>
                      <c:pt idx="28">
                        <c:v>479.21938670712524</c:v>
                      </c:pt>
                      <c:pt idx="29">
                        <c:v>479.22302987596402</c:v>
                      </c:pt>
                    </c:numCache>
                  </c:numRef>
                </c:val>
                <c:smooth val="0"/>
                <c:extLst xmlns:c16r2="http://schemas.microsoft.com/office/drawing/2015/06/chart">
                  <c:ext xmlns:c16="http://schemas.microsoft.com/office/drawing/2014/chart" uri="{C3380CC4-5D6E-409C-BE32-E72D297353CC}">
                    <c16:uniqueId val="{00000003-5C9F-4E5A-BE2F-1F734D58616F}"/>
                  </c:ext>
                </c:extLst>
              </c15:ser>
            </c15:filteredLineSeries>
            <c15:filteredLineSeries>
              <c15:ser>
                <c:idx val="2"/>
                <c:order val="1"/>
                <c:tx>
                  <c:strRef>
                    <c:extLst xmlns:c15="http://schemas.microsoft.com/office/drawing/2012/chart" xmlns:c16r2="http://schemas.microsoft.com/office/drawing/2015/06/chart">
                      <c:ext xmlns:c15="http://schemas.microsoft.com/office/drawing/2012/chart" uri="{02D57815-91ED-43cb-92C2-25804820EDAC}">
                        <c15:formulaRef>
                          <c15:sqref>N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NA!$AI$5:$BL$5</c15:sqref>
                        </c15:formulaRef>
                      </c:ext>
                    </c:extLst>
                    <c:numCache>
                      <c:formatCode>General</c:formatCode>
                      <c:ptCount val="30"/>
                      <c:pt idx="0">
                        <c:v>402.5518777555846</c:v>
                      </c:pt>
                      <c:pt idx="1">
                        <c:v>423.74004664862508</c:v>
                      </c:pt>
                      <c:pt idx="2">
                        <c:v>441.81738066436299</c:v>
                      </c:pt>
                      <c:pt idx="3">
                        <c:v>457.06042068713083</c:v>
                      </c:pt>
                      <c:pt idx="4">
                        <c:v>469.84339024471041</c:v>
                      </c:pt>
                      <c:pt idx="5">
                        <c:v>480.57015830014439</c:v>
                      </c:pt>
                      <c:pt idx="6">
                        <c:v>489.62776788664689</c:v>
                      </c:pt>
                      <c:pt idx="7">
                        <c:v>497.36049659279934</c:v>
                      </c:pt>
                      <c:pt idx="8">
                        <c:v>504.05947892697026</c:v>
                      </c:pt>
                      <c:pt idx="9">
                        <c:v>509.96228479682475</c:v>
                      </c:pt>
                      <c:pt idx="10">
                        <c:v>515.25786491844553</c:v>
                      </c:pt>
                      <c:pt idx="11">
                        <c:v>520.09372305598288</c:v>
                      </c:pt>
                      <c:pt idx="12">
                        <c:v>524.58344569840096</c:v>
                      </c:pt>
                      <c:pt idx="13">
                        <c:v>528.81362746201285</c:v>
                      </c:pt>
                      <c:pt idx="14">
                        <c:v>532.84979850707452</c:v>
                      </c:pt>
                      <c:pt idx="15">
                        <c:v>536.7412780268703</c:v>
                      </c:pt>
                      <c:pt idx="16">
                        <c:v>540.5250343695601</c:v>
                      </c:pt>
                      <c:pt idx="17">
                        <c:v>544.22869463411428</c:v>
                      </c:pt>
                      <c:pt idx="18">
                        <c:v>547.87285866653701</c:v>
                      </c:pt>
                      <c:pt idx="19">
                        <c:v>551.47286065258072</c:v>
                      </c:pt>
                      <c:pt idx="20">
                        <c:v>555.04010061523536</c:v>
                      </c:pt>
                      <c:pt idx="21">
                        <c:v>558.58304560007537</c:v>
                      </c:pt>
                      <c:pt idx="22">
                        <c:v>562.10797962472918</c:v>
                      </c:pt>
                      <c:pt idx="23">
                        <c:v>565.61956385871611</c:v>
                      </c:pt>
                      <c:pt idx="24">
                        <c:v>569.12125418022038</c:v>
                      </c:pt>
                      <c:pt idx="25">
                        <c:v>572.61561193606087</c:v>
                      </c:pt>
                      <c:pt idx="26">
                        <c:v>576.1045349476326</c:v>
                      </c:pt>
                      <c:pt idx="27">
                        <c:v>579.58942907724634</c:v>
                      </c:pt>
                      <c:pt idx="28">
                        <c:v>583.07133556131078</c:v>
                      </c:pt>
                      <c:pt idx="29">
                        <c:v>586.55102546373462</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4-5C9F-4E5A-BE2F-1F734D58616F}"/>
                  </c:ext>
                </c:extLst>
              </c15:ser>
            </c15:filteredLineSeries>
            <c15:filteredLineSeries>
              <c15:ser>
                <c:idx val="4"/>
                <c:order val="3"/>
                <c:tx>
                  <c:strRef>
                    <c:extLst xmlns:c15="http://schemas.microsoft.com/office/drawing/2012/chart" xmlns:c16r2="http://schemas.microsoft.com/office/drawing/2015/06/chart">
                      <c:ext xmlns:c15="http://schemas.microsoft.com/office/drawing/2012/chart" uri="{02D57815-91ED-43cb-92C2-25804820EDAC}">
                        <c15:formulaRef>
                          <c15:sqref>N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NA!$AI$7:$BL$7</c15:sqref>
                        </c15:formulaRef>
                      </c:ext>
                    </c:extLst>
                    <c:numCache>
                      <c:formatCode>General</c:formatCode>
                      <c:ptCount val="30"/>
                      <c:pt idx="0">
                        <c:v>395.75879397499079</c:v>
                      </c:pt>
                      <c:pt idx="1">
                        <c:v>410.42674702211491</c:v>
                      </c:pt>
                      <c:pt idx="2">
                        <c:v>422.19913541524255</c:v>
                      </c:pt>
                      <c:pt idx="3">
                        <c:v>431.50960701256253</c:v>
                      </c:pt>
                      <c:pt idx="4">
                        <c:v>438.78772262238897</c:v>
                      </c:pt>
                      <c:pt idx="5">
                        <c:v>444.42547334551142</c:v>
                      </c:pt>
                      <c:pt idx="6">
                        <c:v>448.76179897235227</c:v>
                      </c:pt>
                      <c:pt idx="7">
                        <c:v>452.07901663098545</c:v>
                      </c:pt>
                      <c:pt idx="8">
                        <c:v>454.60608226745791</c:v>
                      </c:pt>
                      <c:pt idx="9">
                        <c:v>456.52510398105869</c:v>
                      </c:pt>
                      <c:pt idx="10">
                        <c:v>457.97887336447718</c:v>
                      </c:pt>
                      <c:pt idx="11">
                        <c:v>459.07817581152108</c:v>
                      </c:pt>
                      <c:pt idx="12">
                        <c:v>459.90829102016608</c:v>
                      </c:pt>
                      <c:pt idx="13">
                        <c:v>460.53448085696323</c:v>
                      </c:pt>
                      <c:pt idx="14">
                        <c:v>461.00646944365388</c:v>
                      </c:pt>
                      <c:pt idx="15">
                        <c:v>461.36201810757899</c:v>
                      </c:pt>
                      <c:pt idx="16">
                        <c:v>461.62973285383521</c:v>
                      </c:pt>
                      <c:pt idx="17">
                        <c:v>461.83124406765745</c:v>
                      </c:pt>
                      <c:pt idx="18">
                        <c:v>461.98288484623725</c:v>
                      </c:pt>
                      <c:pt idx="19">
                        <c:v>462.0969754577975</c:v>
                      </c:pt>
                      <c:pt idx="20">
                        <c:v>462.18280196706814</c:v>
                      </c:pt>
                      <c:pt idx="21">
                        <c:v>462.24735937393297</c:v>
                      </c:pt>
                      <c:pt idx="22">
                        <c:v>462.2959145370711</c:v>
                      </c:pt>
                      <c:pt idx="23">
                        <c:v>462.33243179985806</c:v>
                      </c:pt>
                      <c:pt idx="24">
                        <c:v>462.35989436214123</c:v>
                      </c:pt>
                      <c:pt idx="25">
                        <c:v>462.38054668383376</c:v>
                      </c:pt>
                      <c:pt idx="26">
                        <c:v>462.39607718313897</c:v>
                      </c:pt>
                      <c:pt idx="27">
                        <c:v>462.40775585527564</c:v>
                      </c:pt>
                      <c:pt idx="28">
                        <c:v>462.41653788960213</c:v>
                      </c:pt>
                      <c:pt idx="29">
                        <c:v>462.4231416604344</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5-5C9F-4E5A-BE2F-1F734D58616F}"/>
                  </c:ext>
                </c:extLst>
              </c15:ser>
            </c15:filteredLineSeries>
            <c15:filteredLineSeries>
              <c15:ser>
                <c:idx val="5"/>
                <c:order val="4"/>
                <c:tx>
                  <c:strRef>
                    <c:extLst xmlns:c15="http://schemas.microsoft.com/office/drawing/2012/chart" xmlns:c16r2="http://schemas.microsoft.com/office/drawing/2015/06/chart">
                      <c:ext xmlns:c15="http://schemas.microsoft.com/office/drawing/2012/chart" uri="{02D57815-91ED-43cb-92C2-25804820EDAC}">
                        <c15:formulaRef>
                          <c15:sqref>N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NA!$AI$8:$BL$8</c15:sqref>
                        </c15:formulaRef>
                      </c:ext>
                    </c:extLst>
                    <c:numCache>
                      <c:formatCode>General</c:formatCode>
                      <c:ptCount val="30"/>
                      <c:pt idx="0">
                        <c:v>383.69287869206448</c:v>
                      </c:pt>
                      <c:pt idx="1">
                        <c:v>422.65715904561341</c:v>
                      </c:pt>
                      <c:pt idx="2">
                        <c:v>437.04924150286308</c:v>
                      </c:pt>
                      <c:pt idx="3">
                        <c:v>449.14682563042953</c:v>
                      </c:pt>
                      <c:pt idx="4">
                        <c:v>459.34465960916543</c:v>
                      </c:pt>
                      <c:pt idx="5">
                        <c:v>468.00381732912132</c:v>
                      </c:pt>
                      <c:pt idx="6">
                        <c:v>475.43740310918707</c:v>
                      </c:pt>
                      <c:pt idx="7">
                        <c:v>481.90710856083365</c:v>
                      </c:pt>
                      <c:pt idx="8">
                        <c:v>487.62599609947648</c:v>
                      </c:pt>
                      <c:pt idx="9">
                        <c:v>492.76426904700577</c:v>
                      </c:pt>
                      <c:pt idx="10">
                        <c:v>497.45600967215154</c:v>
                      </c:pt>
                      <c:pt idx="11">
                        <c:v>501.80576106125221</c:v>
                      </c:pt>
                      <c:pt idx="12">
                        <c:v>505.89441222779737</c:v>
                      </c:pt>
                      <c:pt idx="13">
                        <c:v>509.78419306048113</c:v>
                      </c:pt>
                      <c:pt idx="14">
                        <c:v>513.52277395878355</c:v>
                      </c:pt>
                      <c:pt idx="15">
                        <c:v>517.14655507048724</c:v>
                      </c:pt>
                      <c:pt idx="16">
                        <c:v>520.6832637266225</c:v>
                      </c:pt>
                      <c:pt idx="17">
                        <c:v>524.15398241829371</c:v>
                      </c:pt>
                      <c:pt idx="18">
                        <c:v>527.57471917907287</c:v>
                      </c:pt>
                      <c:pt idx="19">
                        <c:v>530.95761630984543</c:v>
                      </c:pt>
                      <c:pt idx="20">
                        <c:v>534.31187659912905</c:v>
                      </c:pt>
                      <c:pt idx="21">
                        <c:v>537.64447072045459</c:v>
                      </c:pt>
                      <c:pt idx="22">
                        <c:v>540.96067617096253</c:v>
                      </c:pt>
                      <c:pt idx="23">
                        <c:v>544.26448710773627</c:v>
                      </c:pt>
                      <c:pt idx="24">
                        <c:v>547.55892557386653</c:v>
                      </c:pt>
                      <c:pt idx="25">
                        <c:v>550.84627759186048</c:v>
                      </c:pt>
                      <c:pt idx="26">
                        <c:v>554.12827211885292</c:v>
                      </c:pt>
                      <c:pt idx="27">
                        <c:v>557.40621660924785</c:v>
                      </c:pt>
                      <c:pt idx="28">
                        <c:v>560.68109965845292</c:v>
                      </c:pt>
                      <c:pt idx="29">
                        <c:v>563.95366869336635</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6-5C9F-4E5A-BE2F-1F734D58616F}"/>
                  </c:ext>
                </c:extLst>
              </c15:ser>
            </c15:filteredLineSeries>
            <c15:filteredLineSeries>
              <c15:ser>
                <c:idx val="7"/>
                <c:order val="6"/>
                <c:tx>
                  <c:strRef>
                    <c:extLst xmlns:c15="http://schemas.microsoft.com/office/drawing/2012/chart" xmlns:c16r2="http://schemas.microsoft.com/office/drawing/2015/06/chart">
                      <c:ext xmlns:c15="http://schemas.microsoft.com/office/drawing/2012/chart" uri="{02D57815-91ED-43cb-92C2-25804820EDAC}">
                        <c15:formulaRef>
                          <c15:sqref>N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NA!$AI$10:$BL$10</c15:sqref>
                        </c15:formulaRef>
                      </c:ext>
                    </c:extLst>
                    <c:numCache>
                      <c:formatCode>General</c:formatCode>
                      <c:ptCount val="30"/>
                      <c:pt idx="0">
                        <c:v>411.34837845665356</c:v>
                      </c:pt>
                      <c:pt idx="1">
                        <c:v>436.66533822400788</c:v>
                      </c:pt>
                      <c:pt idx="2">
                        <c:v>460.51561545358265</c:v>
                      </c:pt>
                      <c:pt idx="3">
                        <c:v>482.84419087131926</c:v>
                      </c:pt>
                      <c:pt idx="4">
                        <c:v>503.63218485253179</c:v>
                      </c:pt>
                      <c:pt idx="5">
                        <c:v>522.89029469846639</c:v>
                      </c:pt>
                      <c:pt idx="6">
                        <c:v>540.65265248497519</c:v>
                      </c:pt>
                      <c:pt idx="7">
                        <c:v>556.97128825835875</c:v>
                      </c:pt>
                      <c:pt idx="8">
                        <c:v>571.91129024957206</c:v>
                      </c:pt>
                      <c:pt idx="9">
                        <c:v>585.54668588787217</c:v>
                      </c:pt>
                      <c:pt idx="10">
                        <c:v>597.95702093868385</c:v>
                      </c:pt>
                      <c:pt idx="11">
                        <c:v>609.22458480043792</c:v>
                      </c:pt>
                      <c:pt idx="12">
                        <c:v>619.43221376621091</c:v>
                      </c:pt>
                      <c:pt idx="13">
                        <c:v>628.66159728607522</c:v>
                      </c:pt>
                      <c:pt idx="14">
                        <c:v>636.99201198976198</c:v>
                      </c:pt>
                      <c:pt idx="15">
                        <c:v>644.49941212511567</c:v>
                      </c:pt>
                      <c:pt idx="16">
                        <c:v>651.25581139678457</c:v>
                      </c:pt>
                      <c:pt idx="17">
                        <c:v>657.32889870334873</c:v>
                      </c:pt>
                      <c:pt idx="18">
                        <c:v>662.78183811384395</c:v>
                      </c:pt>
                      <c:pt idx="19">
                        <c:v>667.67321104164716</c:v>
                      </c:pt>
                      <c:pt idx="20">
                        <c:v>672.0570656323589</c:v>
                      </c:pt>
                      <c:pt idx="21">
                        <c:v>675.98304470811729</c:v>
                      </c:pt>
                      <c:pt idx="22">
                        <c:v>679.49656913713181</c:v>
                      </c:pt>
                      <c:pt idx="23">
                        <c:v>682.63905822782328</c:v>
                      </c:pt>
                      <c:pt idx="24">
                        <c:v>685.44817272832017</c:v>
                      </c:pt>
                      <c:pt idx="25">
                        <c:v>687.95806931412255</c:v>
                      </c:pt>
                      <c:pt idx="26">
                        <c:v>690.19965814977479</c:v>
                      </c:pt>
                      <c:pt idx="27">
                        <c:v>692.20085729629477</c:v>
                      </c:pt>
                      <c:pt idx="28">
                        <c:v>693.98683948326163</c:v>
                      </c:pt>
                      <c:pt idx="29">
                        <c:v>695.58026814464483</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7-5C9F-4E5A-BE2F-1F734D58616F}"/>
                  </c:ext>
                </c:extLst>
              </c15:ser>
            </c15:filteredLineSeries>
            <c15:filteredLineSeries>
              <c15:ser>
                <c:idx val="8"/>
                <c:order val="7"/>
                <c:tx>
                  <c:strRef>
                    <c:extLst xmlns:c15="http://schemas.microsoft.com/office/drawing/2012/chart" xmlns:c16r2="http://schemas.microsoft.com/office/drawing/2015/06/chart">
                      <c:ext xmlns:c15="http://schemas.microsoft.com/office/drawing/2012/chart" uri="{02D57815-91ED-43cb-92C2-25804820EDAC}">
                        <c15:formulaRef>
                          <c15:sqref>N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NA!$AI$11:$BL$11</c15:sqref>
                        </c15:formulaRef>
                      </c:ext>
                    </c:extLst>
                    <c:numCache>
                      <c:formatCode>General</c:formatCode>
                      <c:ptCount val="30"/>
                      <c:pt idx="0">
                        <c:v>398.11087973851784</c:v>
                      </c:pt>
                      <c:pt idx="1">
                        <c:v>448.29552713106972</c:v>
                      </c:pt>
                      <c:pt idx="2">
                        <c:v>474.49512834150397</c:v>
                      </c:pt>
                      <c:pt idx="3">
                        <c:v>499.35982402098239</c:v>
                      </c:pt>
                      <c:pt idx="4">
                        <c:v>522.86508996332964</c:v>
                      </c:pt>
                      <c:pt idx="5">
                        <c:v>545.0146755543584</c:v>
                      </c:pt>
                      <c:pt idx="6">
                        <c:v>565.83469970268425</c:v>
                      </c:pt>
                      <c:pt idx="7">
                        <c:v>585.36836567506998</c:v>
                      </c:pt>
                      <c:pt idx="8">
                        <c:v>603.67136959577476</c:v>
                      </c:pt>
                      <c:pt idx="9">
                        <c:v>620.80801384608844</c:v>
                      </c:pt>
                      <c:pt idx="10">
                        <c:v>636.84799434153524</c:v>
                      </c:pt>
                      <c:pt idx="11">
                        <c:v>651.86380501924168</c:v>
                      </c:pt>
                      <c:pt idx="12">
                        <c:v>665.92868956392113</c:v>
                      </c:pt>
                      <c:pt idx="13">
                        <c:v>679.11506581363597</c:v>
                      </c:pt>
                      <c:pt idx="14">
                        <c:v>691.49334951432672</c:v>
                      </c:pt>
                      <c:pt idx="15">
                        <c:v>703.13110892059547</c:v>
                      </c:pt>
                      <c:pt idx="16">
                        <c:v>714.09248855058695</c:v>
                      </c:pt>
                      <c:pt idx="17">
                        <c:v>724.43784806202018</c:v>
                      </c:pt>
                      <c:pt idx="18">
                        <c:v>734.2235699701157</c:v>
                      </c:pt>
                      <c:pt idx="19">
                        <c:v>743.50199730455529</c:v>
                      </c:pt>
                      <c:pt idx="20">
                        <c:v>752.32146903356431</c:v>
                      </c:pt>
                      <c:pt idx="21">
                        <c:v>760.72642704203508</c:v>
                      </c:pt>
                      <c:pt idx="22">
                        <c:v>768.75757360425655</c:v>
                      </c:pt>
                      <c:pt idx="23">
                        <c:v>776.45206266593459</c:v>
                      </c:pt>
                      <c:pt idx="24">
                        <c:v>783.84371190481443</c:v>
                      </c:pt>
                      <c:pt idx="25">
                        <c:v>790.96322555125801</c:v>
                      </c:pt>
                      <c:pt idx="26">
                        <c:v>797.83842040207833</c:v>
                      </c:pt>
                      <c:pt idx="27">
                        <c:v>804.49444943450453</c:v>
                      </c:pt>
                      <c:pt idx="28">
                        <c:v>810.95401899791386</c:v>
                      </c:pt>
                      <c:pt idx="29">
                        <c:v>817.2375967974533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8-5C9F-4E5A-BE2F-1F734D58616F}"/>
                  </c:ext>
                </c:extLst>
              </c15:ser>
            </c15:filteredLineSeries>
          </c:ext>
        </c:extLst>
      </c:lineChart>
      <c:catAx>
        <c:axId val="-180277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61376"/>
        <c:crosses val="autoZero"/>
        <c:auto val="1"/>
        <c:lblAlgn val="ctr"/>
        <c:lblOffset val="100"/>
        <c:noMultiLvlLbl val="0"/>
      </c:catAx>
      <c:valAx>
        <c:axId val="-1802761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76608"/>
        <c:crosses val="autoZero"/>
        <c:crossBetween val="between"/>
      </c:valAx>
      <c:spPr>
        <a:noFill/>
        <a:ln>
          <a:noFill/>
        </a:ln>
        <a:effectLst/>
      </c:spPr>
    </c:plotArea>
    <c:legend>
      <c:legendPos val="t"/>
      <c:layout>
        <c:manualLayout>
          <c:xMode val="edge"/>
          <c:yMode val="edge"/>
          <c:x val="0.58508218646582222"/>
          <c:y val="0.68111260183840805"/>
          <c:w val="0.37355170603674542"/>
          <c:h val="0.1125008464571372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CD4-441A-B756-A326FCBC394D}"/>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2:$AH$32</c:f>
              <c:numCache>
                <c:formatCode>General</c:formatCode>
                <c:ptCount val="25"/>
                <c:pt idx="0">
                  <c:v>9.8474600077242354</c:v>
                </c:pt>
                <c:pt idx="1">
                  <c:v>12.064661201659687</c:v>
                </c:pt>
                <c:pt idx="2">
                  <c:v>14.819731291859011</c:v>
                </c:pt>
                <c:pt idx="3">
                  <c:v>18.486351386615379</c:v>
                </c:pt>
                <c:pt idx="4">
                  <c:v>22.943943194404472</c:v>
                </c:pt>
                <c:pt idx="5">
                  <c:v>28.933963623999642</c:v>
                </c:pt>
                <c:pt idx="6">
                  <c:v>36.003208353312004</c:v>
                </c:pt>
                <c:pt idx="7">
                  <c:v>44.272232808304572</c:v>
                </c:pt>
                <c:pt idx="8">
                  <c:v>54.944951144878715</c:v>
                </c:pt>
                <c:pt idx="9">
                  <c:v>67.663659589568326</c:v>
                </c:pt>
                <c:pt idx="10">
                  <c:v>82.283483543188652</c:v>
                </c:pt>
                <c:pt idx="11">
                  <c:v>99.238249427127315</c:v>
                </c:pt>
                <c:pt idx="12">
                  <c:v>118.66043476515001</c:v>
                </c:pt>
                <c:pt idx="13">
                  <c:v>140.07358198677392</c:v>
                </c:pt>
                <c:pt idx="14">
                  <c:v>155.74530945333183</c:v>
                </c:pt>
                <c:pt idx="15">
                  <c:v>188.1032749243727</c:v>
                </c:pt>
                <c:pt idx="16">
                  <c:v>214.03614398545676</c:v>
                </c:pt>
                <c:pt idx="17">
                  <c:v>246.79103314080751</c:v>
                </c:pt>
                <c:pt idx="18">
                  <c:v>278.44156528174926</c:v>
                </c:pt>
                <c:pt idx="19">
                  <c:v>308.30022998585639</c:v>
                </c:pt>
                <c:pt idx="20">
                  <c:v>350.30432407197327</c:v>
                </c:pt>
                <c:pt idx="21">
                  <c:v>395.43712186042001</c:v>
                </c:pt>
                <c:pt idx="22">
                  <c:v>444.20875996858109</c:v>
                </c:pt>
                <c:pt idx="23">
                  <c:v>492.26033106116876</c:v>
                </c:pt>
                <c:pt idx="24">
                  <c:v>532.68263180669692</c:v>
                </c:pt>
              </c:numCache>
            </c:numRef>
          </c:val>
          <c:smooth val="0"/>
          <c:extLst xmlns:c16r2="http://schemas.microsoft.com/office/drawing/2015/06/chart">
            <c:ext xmlns:c16="http://schemas.microsoft.com/office/drawing/2014/chart" uri="{C3380CC4-5D6E-409C-BE32-E72D297353CC}">
              <c16:uniqueId val="{00000001-ACD4-441A-B756-A326FCBC394D}"/>
            </c:ext>
          </c:extLst>
        </c:ser>
        <c:dLbls>
          <c:showLegendKey val="0"/>
          <c:showVal val="0"/>
          <c:showCatName val="0"/>
          <c:showSerName val="0"/>
          <c:showPercent val="0"/>
          <c:showBubbleSize val="0"/>
        </c:dLbls>
        <c:smooth val="0"/>
        <c:axId val="-1766607264"/>
        <c:axId val="-1766614336"/>
      </c:lineChart>
      <c:catAx>
        <c:axId val="-176660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4336"/>
        <c:crosses val="autoZero"/>
        <c:auto val="1"/>
        <c:lblAlgn val="ctr"/>
        <c:lblOffset val="100"/>
        <c:noMultiLvlLbl val="0"/>
      </c:catAx>
      <c:valAx>
        <c:axId val="-17666143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7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11D8-494B-81AD-B42F02BAECE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8:$AH$78</c:f>
              <c:numCache>
                <c:formatCode>General</c:formatCode>
                <c:ptCount val="25"/>
                <c:pt idx="0">
                  <c:v>7.7777777778059469E-3</c:v>
                </c:pt>
                <c:pt idx="1">
                  <c:v>7.7777777810046017E-3</c:v>
                </c:pt>
                <c:pt idx="2">
                  <c:v>7.7777779817710061E-3</c:v>
                </c:pt>
                <c:pt idx="3">
                  <c:v>7.7777853141344352E-3</c:v>
                </c:pt>
                <c:pt idx="4">
                  <c:v>7.7779520318425688E-3</c:v>
                </c:pt>
                <c:pt idx="5">
                  <c:v>7.7805234670534412E-3</c:v>
                </c:pt>
                <c:pt idx="6">
                  <c:v>7.8065285393558812E-3</c:v>
                </c:pt>
                <c:pt idx="7">
                  <c:v>8.0106690576733832E-3</c:v>
                </c:pt>
                <c:pt idx="8">
                  <c:v>9.2507095883809162E-3</c:v>
                </c:pt>
                <c:pt idx="9">
                  <c:v>1.5168752608042062E-2</c:v>
                </c:pt>
                <c:pt idx="10">
                  <c:v>3.8076880479367629E-2</c:v>
                </c:pt>
                <c:pt idx="11">
                  <c:v>0.11225157718924084</c:v>
                </c:pt>
                <c:pt idx="12">
                  <c:v>0.31656981542205337</c:v>
                </c:pt>
                <c:pt idx="13">
                  <c:v>0.79908168623281584</c:v>
                </c:pt>
                <c:pt idx="14">
                  <c:v>1.7686061865449756</c:v>
                </c:pt>
                <c:pt idx="15">
                  <c:v>3.6983558111006785</c:v>
                </c:pt>
                <c:pt idx="16">
                  <c:v>6.9724528451334065</c:v>
                </c:pt>
                <c:pt idx="17">
                  <c:v>12.260753361881783</c:v>
                </c:pt>
                <c:pt idx="18">
                  <c:v>19.911131147925826</c:v>
                </c:pt>
                <c:pt idx="19">
                  <c:v>30.091532423822063</c:v>
                </c:pt>
                <c:pt idx="20">
                  <c:v>42.869398285262278</c:v>
                </c:pt>
                <c:pt idx="21">
                  <c:v>58.401813616105109</c:v>
                </c:pt>
                <c:pt idx="22">
                  <c:v>76.083553331524584</c:v>
                </c:pt>
                <c:pt idx="23">
                  <c:v>97.504988035893817</c:v>
                </c:pt>
                <c:pt idx="24">
                  <c:v>119.86324052006441</c:v>
                </c:pt>
              </c:numCache>
            </c:numRef>
          </c:val>
          <c:smooth val="0"/>
          <c:extLst xmlns:c16r2="http://schemas.microsoft.com/office/drawing/2015/06/chart">
            <c:ext xmlns:c16="http://schemas.microsoft.com/office/drawing/2014/chart" uri="{C3380CC4-5D6E-409C-BE32-E72D297353CC}">
              <c16:uniqueId val="{00000001-11D8-494B-81AD-B42F02BAECE4}"/>
            </c:ext>
          </c:extLst>
        </c:ser>
        <c:dLbls>
          <c:showLegendKey val="0"/>
          <c:showVal val="0"/>
          <c:showCatName val="0"/>
          <c:showSerName val="0"/>
          <c:showPercent val="0"/>
          <c:showBubbleSize val="0"/>
        </c:dLbls>
        <c:smooth val="0"/>
        <c:axId val="-1766604000"/>
        <c:axId val="-1766630112"/>
      </c:lineChart>
      <c:catAx>
        <c:axId val="-1766604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0112"/>
        <c:crosses val="autoZero"/>
        <c:auto val="1"/>
        <c:lblAlgn val="ctr"/>
        <c:lblOffset val="100"/>
        <c:noMultiLvlLbl val="0"/>
      </c:catAx>
      <c:valAx>
        <c:axId val="-176663011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5D4-4142-9A02-56AA1F6E8A08}"/>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5:$AH$55</c:f>
              <c:numCache>
                <c:formatCode>General</c:formatCode>
                <c:ptCount val="25"/>
                <c:pt idx="0">
                  <c:v>3.2622502353856291</c:v>
                </c:pt>
                <c:pt idx="1">
                  <c:v>3.2627089854883247</c:v>
                </c:pt>
                <c:pt idx="2">
                  <c:v>3.2666889652793247</c:v>
                </c:pt>
                <c:pt idx="3">
                  <c:v>3.291034303841462</c:v>
                </c:pt>
                <c:pt idx="4">
                  <c:v>3.3985503820297254</c:v>
                </c:pt>
                <c:pt idx="5">
                  <c:v>3.7692711221264648</c:v>
                </c:pt>
                <c:pt idx="6">
                  <c:v>4.7188944817964167</c:v>
                </c:pt>
                <c:pt idx="7">
                  <c:v>6.9389413653194998</c:v>
                </c:pt>
                <c:pt idx="8">
                  <c:v>11.078935266692929</c:v>
                </c:pt>
                <c:pt idx="9">
                  <c:v>18.230046986640637</c:v>
                </c:pt>
                <c:pt idx="10">
                  <c:v>29.19112180341936</c:v>
                </c:pt>
                <c:pt idx="11">
                  <c:v>43.49244067674681</c:v>
                </c:pt>
                <c:pt idx="12">
                  <c:v>62.798268892373663</c:v>
                </c:pt>
                <c:pt idx="13">
                  <c:v>83.596768251566402</c:v>
                </c:pt>
                <c:pt idx="14">
                  <c:v>103.04149905975767</c:v>
                </c:pt>
                <c:pt idx="15">
                  <c:v>131.50493821434259</c:v>
                </c:pt>
                <c:pt idx="16">
                  <c:v>157.20456243680115</c:v>
                </c:pt>
                <c:pt idx="17">
                  <c:v>180.43301377243677</c:v>
                </c:pt>
                <c:pt idx="18">
                  <c:v>205.64430109145189</c:v>
                </c:pt>
                <c:pt idx="19">
                  <c:v>229.37007762487323</c:v>
                </c:pt>
                <c:pt idx="20">
                  <c:v>250.31543594630264</c:v>
                </c:pt>
                <c:pt idx="21">
                  <c:v>269.77797856219462</c:v>
                </c:pt>
                <c:pt idx="22">
                  <c:v>284.35517335664809</c:v>
                </c:pt>
                <c:pt idx="23">
                  <c:v>308.39207018393097</c:v>
                </c:pt>
                <c:pt idx="24">
                  <c:v>317.69663558330353</c:v>
                </c:pt>
              </c:numCache>
            </c:numRef>
          </c:val>
          <c:smooth val="0"/>
          <c:extLst xmlns:c16r2="http://schemas.microsoft.com/office/drawing/2015/06/chart">
            <c:ext xmlns:c16="http://schemas.microsoft.com/office/drawing/2014/chart" uri="{C3380CC4-5D6E-409C-BE32-E72D297353CC}">
              <c16:uniqueId val="{00000001-95D4-4142-9A02-56AA1F6E8A08}"/>
            </c:ext>
          </c:extLst>
        </c:ser>
        <c:dLbls>
          <c:showLegendKey val="0"/>
          <c:showVal val="0"/>
          <c:showCatName val="0"/>
          <c:showSerName val="0"/>
          <c:showPercent val="0"/>
          <c:showBubbleSize val="0"/>
        </c:dLbls>
        <c:smooth val="0"/>
        <c:axId val="-1766602368"/>
        <c:axId val="-1766625760"/>
      </c:lineChart>
      <c:catAx>
        <c:axId val="-1766602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5760"/>
        <c:crosses val="autoZero"/>
        <c:auto val="1"/>
        <c:lblAlgn val="ctr"/>
        <c:lblOffset val="100"/>
        <c:noMultiLvlLbl val="0"/>
      </c:catAx>
      <c:valAx>
        <c:axId val="-17666257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65FC-4331-812C-523B974634D3}"/>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AH$7</c:f>
              <c:numCache>
                <c:formatCode>General</c:formatCode>
                <c:ptCount val="25"/>
                <c:pt idx="0">
                  <c:v>10.14506287255297</c:v>
                </c:pt>
                <c:pt idx="1">
                  <c:v>11.643498562109741</c:v>
                </c:pt>
                <c:pt idx="2">
                  <c:v>14.030296579227661</c:v>
                </c:pt>
                <c:pt idx="3">
                  <c:v>17.734466285728381</c:v>
                </c:pt>
                <c:pt idx="4">
                  <c:v>23.263591037486641</c:v>
                </c:pt>
                <c:pt idx="5">
                  <c:v>31.525640818431633</c:v>
                </c:pt>
                <c:pt idx="6">
                  <c:v>42.275088801387319</c:v>
                </c:pt>
                <c:pt idx="7">
                  <c:v>57.517434851478086</c:v>
                </c:pt>
                <c:pt idx="8">
                  <c:v>77.700993441183911</c:v>
                </c:pt>
                <c:pt idx="9">
                  <c:v>104.86642406603396</c:v>
                </c:pt>
                <c:pt idx="10">
                  <c:v>138.82496316153467</c:v>
                </c:pt>
                <c:pt idx="11">
                  <c:v>180.5525562986814</c:v>
                </c:pt>
                <c:pt idx="12">
                  <c:v>233.09806072019418</c:v>
                </c:pt>
                <c:pt idx="13">
                  <c:v>288.86259467226739</c:v>
                </c:pt>
                <c:pt idx="14">
                  <c:v>343.85643814483393</c:v>
                </c:pt>
                <c:pt idx="15">
                  <c:v>432.38292805539822</c:v>
                </c:pt>
                <c:pt idx="16">
                  <c:v>520.7150497532175</c:v>
                </c:pt>
                <c:pt idx="17">
                  <c:v>615.4067500389275</c:v>
                </c:pt>
                <c:pt idx="18">
                  <c:v>721.26121926856354</c:v>
                </c:pt>
                <c:pt idx="19">
                  <c:v>834.91849891278275</c:v>
                </c:pt>
                <c:pt idx="20">
                  <c:v>942.92195151677163</c:v>
                </c:pt>
                <c:pt idx="21">
                  <c:v>1072.7277694420379</c:v>
                </c:pt>
                <c:pt idx="22">
                  <c:v>1212.6887508426423</c:v>
                </c:pt>
                <c:pt idx="23">
                  <c:v>1376.3549533469782</c:v>
                </c:pt>
                <c:pt idx="24">
                  <c:v>1510.4258077683828</c:v>
                </c:pt>
              </c:numCache>
            </c:numRef>
          </c:val>
          <c:smooth val="0"/>
          <c:extLst xmlns:c16r2="http://schemas.microsoft.com/office/drawing/2015/06/chart">
            <c:ext xmlns:c16="http://schemas.microsoft.com/office/drawing/2014/chart" uri="{C3380CC4-5D6E-409C-BE32-E72D297353CC}">
              <c16:uniqueId val="{00000001-65FC-4331-812C-523B974634D3}"/>
            </c:ext>
          </c:extLst>
        </c:ser>
        <c:dLbls>
          <c:showLegendKey val="0"/>
          <c:showVal val="0"/>
          <c:showCatName val="0"/>
          <c:showSerName val="0"/>
          <c:showPercent val="0"/>
          <c:showBubbleSize val="0"/>
        </c:dLbls>
        <c:smooth val="0"/>
        <c:axId val="-1766632288"/>
        <c:axId val="-1766606176"/>
      </c:lineChart>
      <c:catAx>
        <c:axId val="-1766632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6176"/>
        <c:crosses val="autoZero"/>
        <c:auto val="1"/>
        <c:lblAlgn val="ctr"/>
        <c:lblOffset val="100"/>
        <c:noMultiLvlLbl val="0"/>
      </c:catAx>
      <c:valAx>
        <c:axId val="-17666061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2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A771-4028-ACD3-DD068737324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7:$AH$147</c:f>
              <c:numCache>
                <c:formatCode>General</c:formatCode>
                <c:ptCount val="25"/>
                <c:pt idx="0">
                  <c:v>1.1216013134361054</c:v>
                </c:pt>
                <c:pt idx="1">
                  <c:v>1.1216013797367763</c:v>
                </c:pt>
                <c:pt idx="2">
                  <c:v>1.1216063023399863</c:v>
                </c:pt>
                <c:pt idx="3">
                  <c:v>1.1217575388326817</c:v>
                </c:pt>
                <c:pt idx="4">
                  <c:v>1.1241223562924454</c:v>
                </c:pt>
                <c:pt idx="5">
                  <c:v>1.1454213670442224</c:v>
                </c:pt>
                <c:pt idx="6">
                  <c:v>1.2647437900551335</c:v>
                </c:pt>
                <c:pt idx="7">
                  <c:v>1.7387128659758959</c:v>
                </c:pt>
                <c:pt idx="8">
                  <c:v>3.1462563499547005</c:v>
                </c:pt>
                <c:pt idx="9">
                  <c:v>6.5374519005587457</c:v>
                </c:pt>
                <c:pt idx="10">
                  <c:v>13.016977066891455</c:v>
                </c:pt>
                <c:pt idx="11">
                  <c:v>23.946271196019005</c:v>
                </c:pt>
                <c:pt idx="12">
                  <c:v>40.356646776002876</c:v>
                </c:pt>
                <c:pt idx="13">
                  <c:v>60.08118062745244</c:v>
                </c:pt>
                <c:pt idx="14">
                  <c:v>82.758850772388953</c:v>
                </c:pt>
                <c:pt idx="15">
                  <c:v>114.25181770630928</c:v>
                </c:pt>
                <c:pt idx="16">
                  <c:v>147.86049562293016</c:v>
                </c:pt>
                <c:pt idx="17">
                  <c:v>179.42680127005158</c:v>
                </c:pt>
                <c:pt idx="18">
                  <c:v>213.80952433279967</c:v>
                </c:pt>
                <c:pt idx="19">
                  <c:v>247.75204489708702</c:v>
                </c:pt>
                <c:pt idx="20">
                  <c:v>270.084651862881</c:v>
                </c:pt>
                <c:pt idx="21">
                  <c:v>301.26906763359631</c:v>
                </c:pt>
                <c:pt idx="22">
                  <c:v>334.36345061291098</c:v>
                </c:pt>
                <c:pt idx="23">
                  <c:v>370.82996892279107</c:v>
                </c:pt>
                <c:pt idx="24">
                  <c:v>395.12614072509433</c:v>
                </c:pt>
              </c:numCache>
            </c:numRef>
          </c:val>
          <c:smooth val="0"/>
          <c:extLst xmlns:c16r2="http://schemas.microsoft.com/office/drawing/2015/06/chart">
            <c:ext xmlns:c16="http://schemas.microsoft.com/office/drawing/2014/chart" uri="{C3380CC4-5D6E-409C-BE32-E72D297353CC}">
              <c16:uniqueId val="{00000001-A771-4028-ACD3-DD0687373244}"/>
            </c:ext>
          </c:extLst>
        </c:ser>
        <c:dLbls>
          <c:showLegendKey val="0"/>
          <c:showVal val="0"/>
          <c:showCatName val="0"/>
          <c:showSerName val="0"/>
          <c:showPercent val="0"/>
          <c:showBubbleSize val="0"/>
        </c:dLbls>
        <c:smooth val="0"/>
        <c:axId val="-1766623040"/>
        <c:axId val="-1766609984"/>
      </c:lineChart>
      <c:catAx>
        <c:axId val="-176662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9984"/>
        <c:crosses val="autoZero"/>
        <c:auto val="1"/>
        <c:lblAlgn val="ctr"/>
        <c:lblOffset val="100"/>
        <c:noMultiLvlLbl val="0"/>
      </c:catAx>
      <c:valAx>
        <c:axId val="-17666099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3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286-41E6-B423-51CBE8CDF65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2:$AH$32</c:f>
              <c:numCache>
                <c:formatCode>General</c:formatCode>
                <c:ptCount val="25"/>
                <c:pt idx="0">
                  <c:v>10.133391791322024</c:v>
                </c:pt>
                <c:pt idx="1">
                  <c:v>12.410516955478974</c:v>
                </c:pt>
                <c:pt idx="2">
                  <c:v>15.225638480615505</c:v>
                </c:pt>
                <c:pt idx="3">
                  <c:v>18.959768369980232</c:v>
                </c:pt>
                <c:pt idx="4">
                  <c:v>23.480457089121835</c:v>
                </c:pt>
                <c:pt idx="5">
                  <c:v>29.541837228179531</c:v>
                </c:pt>
                <c:pt idx="6">
                  <c:v>36.669474997411285</c:v>
                </c:pt>
                <c:pt idx="7">
                  <c:v>44.981117363071569</c:v>
                </c:pt>
                <c:pt idx="8">
                  <c:v>55.69377506574385</c:v>
                </c:pt>
                <c:pt idx="9">
                  <c:v>68.432903843998361</c:v>
                </c:pt>
                <c:pt idx="10">
                  <c:v>83.045310402550669</c:v>
                </c:pt>
                <c:pt idx="11">
                  <c:v>99.964301598064196</c:v>
                </c:pt>
                <c:pt idx="12">
                  <c:v>119.31852759229839</c:v>
                </c:pt>
                <c:pt idx="13">
                  <c:v>140.62631880265775</c:v>
                </c:pt>
                <c:pt idx="14">
                  <c:v>156.13608468131275</c:v>
                </c:pt>
                <c:pt idx="15">
                  <c:v>188.33595044518302</c:v>
                </c:pt>
                <c:pt idx="16">
                  <c:v>214.06020848692665</c:v>
                </c:pt>
                <c:pt idx="17">
                  <c:v>246.57608278620802</c:v>
                </c:pt>
                <c:pt idx="18">
                  <c:v>277.96194597220097</c:v>
                </c:pt>
                <c:pt idx="19">
                  <c:v>307.54459271358604</c:v>
                </c:pt>
                <c:pt idx="20">
                  <c:v>349.23004452840007</c:v>
                </c:pt>
                <c:pt idx="21">
                  <c:v>394.02253119140931</c:v>
                </c:pt>
                <c:pt idx="22">
                  <c:v>442.43600743490458</c:v>
                </c:pt>
                <c:pt idx="23">
                  <c:v>490.13641780247946</c:v>
                </c:pt>
                <c:pt idx="24">
                  <c:v>530.25594242125339</c:v>
                </c:pt>
              </c:numCache>
            </c:numRef>
          </c:val>
          <c:smooth val="0"/>
          <c:extLst xmlns:c16r2="http://schemas.microsoft.com/office/drawing/2015/06/chart">
            <c:ext xmlns:c16="http://schemas.microsoft.com/office/drawing/2014/chart" uri="{C3380CC4-5D6E-409C-BE32-E72D297353CC}">
              <c16:uniqueId val="{00000001-5286-41E6-B423-51CBE8CDF65B}"/>
            </c:ext>
          </c:extLst>
        </c:ser>
        <c:dLbls>
          <c:showLegendKey val="0"/>
          <c:showVal val="0"/>
          <c:showCatName val="0"/>
          <c:showSerName val="0"/>
          <c:showPercent val="0"/>
          <c:showBubbleSize val="0"/>
        </c:dLbls>
        <c:smooth val="0"/>
        <c:axId val="-1766624128"/>
        <c:axId val="-1766601824"/>
      </c:lineChart>
      <c:catAx>
        <c:axId val="-176662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1824"/>
        <c:crosses val="autoZero"/>
        <c:auto val="1"/>
        <c:lblAlgn val="ctr"/>
        <c:lblOffset val="100"/>
        <c:noMultiLvlLbl val="0"/>
      </c:catAx>
      <c:valAx>
        <c:axId val="-17666018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4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manualLayout>
          <c:xMode val="edge"/>
          <c:yMode val="edge"/>
          <c:x val="0.215916833039004"/>
          <c:y val="3.53356890459363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30F4-4129-92AB-2BAE26570B1F}"/>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8:$AH$78</c:f>
              <c:numCache>
                <c:formatCode>General</c:formatCode>
                <c:ptCount val="25"/>
                <c:pt idx="0">
                  <c:v>7.7777786664229194E-3</c:v>
                </c:pt>
                <c:pt idx="1">
                  <c:v>7.7777918094670915E-3</c:v>
                </c:pt>
                <c:pt idx="2">
                  <c:v>7.7779482250352906E-3</c:v>
                </c:pt>
                <c:pt idx="3">
                  <c:v>7.779381701547944E-3</c:v>
                </c:pt>
                <c:pt idx="4">
                  <c:v>7.7897710913701224E-3</c:v>
                </c:pt>
                <c:pt idx="5">
                  <c:v>7.8525612203467592E-3</c:v>
                </c:pt>
                <c:pt idx="6">
                  <c:v>8.145201605925162E-3</c:v>
                </c:pt>
                <c:pt idx="7">
                  <c:v>9.389548249645982E-3</c:v>
                </c:pt>
                <c:pt idx="8">
                  <c:v>1.400442018222013E-2</c:v>
                </c:pt>
                <c:pt idx="9">
                  <c:v>2.8887470314957094E-2</c:v>
                </c:pt>
                <c:pt idx="10">
                  <c:v>7.1380078507283978E-2</c:v>
                </c:pt>
                <c:pt idx="11">
                  <c:v>0.18064855116120429</c:v>
                </c:pt>
                <c:pt idx="12">
                  <c:v>0.43459944784205945</c:v>
                </c:pt>
                <c:pt idx="13">
                  <c:v>0.96622975932978417</c:v>
                </c:pt>
                <c:pt idx="14">
                  <c:v>1.9515262247170349</c:v>
                </c:pt>
                <c:pt idx="15">
                  <c:v>3.8414553729562129</c:v>
                </c:pt>
                <c:pt idx="16">
                  <c:v>6.9945096206884516</c:v>
                </c:pt>
                <c:pt idx="17">
                  <c:v>12.127639761401136</c:v>
                </c:pt>
                <c:pt idx="18">
                  <c:v>19.742702221198147</c:v>
                </c:pt>
                <c:pt idx="19">
                  <c:v>30.298675152719085</c:v>
                </c:pt>
                <c:pt idx="20">
                  <c:v>44.271375652419913</c:v>
                </c:pt>
                <c:pt idx="21">
                  <c:v>62.324291122763242</c:v>
                </c:pt>
                <c:pt idx="22">
                  <c:v>84.363664099687668</c:v>
                </c:pt>
                <c:pt idx="23">
                  <c:v>112.76684684344799</c:v>
                </c:pt>
                <c:pt idx="24">
                  <c:v>144.94347442237128</c:v>
                </c:pt>
              </c:numCache>
            </c:numRef>
          </c:val>
          <c:smooth val="0"/>
          <c:extLst xmlns:c16r2="http://schemas.microsoft.com/office/drawing/2015/06/chart">
            <c:ext xmlns:c16="http://schemas.microsoft.com/office/drawing/2014/chart" uri="{C3380CC4-5D6E-409C-BE32-E72D297353CC}">
              <c16:uniqueId val="{00000001-30F4-4129-92AB-2BAE26570B1F}"/>
            </c:ext>
          </c:extLst>
        </c:ser>
        <c:dLbls>
          <c:showLegendKey val="0"/>
          <c:showVal val="0"/>
          <c:showCatName val="0"/>
          <c:showSerName val="0"/>
          <c:showPercent val="0"/>
          <c:showBubbleSize val="0"/>
        </c:dLbls>
        <c:smooth val="0"/>
        <c:axId val="-1766623584"/>
        <c:axId val="-1766621408"/>
      </c:lineChart>
      <c:catAx>
        <c:axId val="-176662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1408"/>
        <c:crosses val="autoZero"/>
        <c:auto val="1"/>
        <c:lblAlgn val="ctr"/>
        <c:lblOffset val="100"/>
        <c:noMultiLvlLbl val="0"/>
      </c:catAx>
      <c:valAx>
        <c:axId val="-176662140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884E-4E11-BD73-012B2F75EE7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5:$AH$55</c:f>
              <c:numCache>
                <c:formatCode>General</c:formatCode>
                <c:ptCount val="25"/>
                <c:pt idx="0">
                  <c:v>3.2622175155571203</c:v>
                </c:pt>
                <c:pt idx="1">
                  <c:v>3.2622903120504865</c:v>
                </c:pt>
                <c:pt idx="2">
                  <c:v>3.2634481754259239</c:v>
                </c:pt>
                <c:pt idx="3">
                  <c:v>3.2743909219413241</c:v>
                </c:pt>
                <c:pt idx="4">
                  <c:v>3.34016223061644</c:v>
                </c:pt>
                <c:pt idx="5">
                  <c:v>3.6198813021355654</c:v>
                </c:pt>
                <c:pt idx="6">
                  <c:v>4.4468302032053133</c:v>
                </c:pt>
                <c:pt idx="7">
                  <c:v>6.5444794142436917</c:v>
                </c:pt>
                <c:pt idx="8">
                  <c:v>10.660020720780846</c:v>
                </c:pt>
                <c:pt idx="9">
                  <c:v>17.920848344663295</c:v>
                </c:pt>
                <c:pt idx="10">
                  <c:v>29.114821381926379</c:v>
                </c:pt>
                <c:pt idx="11">
                  <c:v>43.674964847840144</c:v>
                </c:pt>
                <c:pt idx="12">
                  <c:v>63.143288700104911</c:v>
                </c:pt>
                <c:pt idx="13">
                  <c:v>83.904795823554096</c:v>
                </c:pt>
                <c:pt idx="14">
                  <c:v>103.11908514370822</c:v>
                </c:pt>
                <c:pt idx="15">
                  <c:v>131.25514608820174</c:v>
                </c:pt>
                <c:pt idx="16">
                  <c:v>156.67595994075324</c:v>
                </c:pt>
                <c:pt idx="17">
                  <c:v>179.87592621664226</c:v>
                </c:pt>
                <c:pt idx="18">
                  <c:v>205.48190613513799</c:v>
                </c:pt>
                <c:pt idx="19">
                  <c:v>230.20523561209654</c:v>
                </c:pt>
                <c:pt idx="20">
                  <c:v>252.86727919585732</c:v>
                </c:pt>
                <c:pt idx="21">
                  <c:v>274.84564902948455</c:v>
                </c:pt>
                <c:pt idx="22">
                  <c:v>292.6794003559819</c:v>
                </c:pt>
                <c:pt idx="23">
                  <c:v>321.19644107231278</c:v>
                </c:pt>
                <c:pt idx="24">
                  <c:v>335.26936487672145</c:v>
                </c:pt>
              </c:numCache>
            </c:numRef>
          </c:val>
          <c:smooth val="0"/>
          <c:extLst xmlns:c16r2="http://schemas.microsoft.com/office/drawing/2015/06/chart">
            <c:ext xmlns:c16="http://schemas.microsoft.com/office/drawing/2014/chart" uri="{C3380CC4-5D6E-409C-BE32-E72D297353CC}">
              <c16:uniqueId val="{00000001-884E-4E11-BD73-012B2F75EE7B}"/>
            </c:ext>
          </c:extLst>
        </c:ser>
        <c:dLbls>
          <c:showLegendKey val="0"/>
          <c:showVal val="0"/>
          <c:showCatName val="0"/>
          <c:showSerName val="0"/>
          <c:showPercent val="0"/>
          <c:showBubbleSize val="0"/>
        </c:dLbls>
        <c:smooth val="0"/>
        <c:axId val="-1766611072"/>
        <c:axId val="-1766620864"/>
      </c:lineChart>
      <c:catAx>
        <c:axId val="-1766611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20864"/>
        <c:crosses val="autoZero"/>
        <c:auto val="1"/>
        <c:lblAlgn val="ctr"/>
        <c:lblOffset val="100"/>
        <c:noMultiLvlLbl val="0"/>
      </c:catAx>
      <c:valAx>
        <c:axId val="-1766620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1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FBCB-4AF3-8141-955CA9C29C22}"/>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AH$7</c:f>
              <c:numCache>
                <c:formatCode>General</c:formatCode>
                <c:ptCount val="25"/>
                <c:pt idx="0">
                  <c:v>10.037147862388068</c:v>
                </c:pt>
                <c:pt idx="1">
                  <c:v>11.516456734774593</c:v>
                </c:pt>
                <c:pt idx="2">
                  <c:v>13.899715353749688</c:v>
                </c:pt>
                <c:pt idx="3">
                  <c:v>17.623218342570773</c:v>
                </c:pt>
                <c:pt idx="4">
                  <c:v>23.201108700046138</c:v>
                </c:pt>
                <c:pt idx="5">
                  <c:v>31.543352177947746</c:v>
                </c:pt>
                <c:pt idx="6">
                  <c:v>42.398304049976019</c:v>
                </c:pt>
                <c:pt idx="7">
                  <c:v>57.760262934658229</c:v>
                </c:pt>
                <c:pt idx="8">
                  <c:v>78.056512317788361</c:v>
                </c:pt>
                <c:pt idx="9">
                  <c:v>105.30678234919949</c:v>
                </c:pt>
                <c:pt idx="10">
                  <c:v>139.28814600687184</c:v>
                </c:pt>
                <c:pt idx="11">
                  <c:v>180.95447156106258</c:v>
                </c:pt>
                <c:pt idx="12">
                  <c:v>233.3475207538998</c:v>
                </c:pt>
                <c:pt idx="13">
                  <c:v>288.87118750065309</c:v>
                </c:pt>
                <c:pt idx="14">
                  <c:v>343.59216742423155</c:v>
                </c:pt>
                <c:pt idx="15">
                  <c:v>431.84899337260686</c:v>
                </c:pt>
                <c:pt idx="16">
                  <c:v>520.03686796486841</c:v>
                </c:pt>
                <c:pt idx="17">
                  <c:v>614.83501631202057</c:v>
                </c:pt>
                <c:pt idx="18">
                  <c:v>721.19578476199933</c:v>
                </c:pt>
                <c:pt idx="19">
                  <c:v>835.93880251989572</c:v>
                </c:pt>
                <c:pt idx="20">
                  <c:v>945.75686335546436</c:v>
                </c:pt>
                <c:pt idx="21">
                  <c:v>1078.3614642115047</c:v>
                </c:pt>
                <c:pt idx="22">
                  <c:v>1222.3160799530297</c:v>
                </c:pt>
                <c:pt idx="23">
                  <c:v>1391.5556876871944</c:v>
                </c:pt>
                <c:pt idx="24">
                  <c:v>1532.3826967181271</c:v>
                </c:pt>
              </c:numCache>
            </c:numRef>
          </c:val>
          <c:smooth val="0"/>
          <c:extLst xmlns:c16r2="http://schemas.microsoft.com/office/drawing/2015/06/chart">
            <c:ext xmlns:c16="http://schemas.microsoft.com/office/drawing/2014/chart" uri="{C3380CC4-5D6E-409C-BE32-E72D297353CC}">
              <c16:uniqueId val="{00000001-FBCB-4AF3-8141-955CA9C29C22}"/>
            </c:ext>
          </c:extLst>
        </c:ser>
        <c:dLbls>
          <c:showLegendKey val="0"/>
          <c:showVal val="0"/>
          <c:showCatName val="0"/>
          <c:showSerName val="0"/>
          <c:showPercent val="0"/>
          <c:showBubbleSize val="0"/>
        </c:dLbls>
        <c:smooth val="0"/>
        <c:axId val="-1766613248"/>
        <c:axId val="-1766632832"/>
      </c:lineChart>
      <c:catAx>
        <c:axId val="-176661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2832"/>
        <c:crosses val="autoZero"/>
        <c:auto val="1"/>
        <c:lblAlgn val="ctr"/>
        <c:lblOffset val="100"/>
        <c:noMultiLvlLbl val="0"/>
      </c:catAx>
      <c:valAx>
        <c:axId val="-17666328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13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9307-47C6-9A2A-B9E4CDB8B383}"/>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7:$AH$147</c:f>
              <c:numCache>
                <c:formatCode>General</c:formatCode>
                <c:ptCount val="25"/>
                <c:pt idx="0">
                  <c:v>1.1216013131314315</c:v>
                </c:pt>
                <c:pt idx="1">
                  <c:v>1.1216013134617584</c:v>
                </c:pt>
                <c:pt idx="2">
                  <c:v>1.1216014602977971</c:v>
                </c:pt>
                <c:pt idx="3">
                  <c:v>1.121617133198735</c:v>
                </c:pt>
                <c:pt idx="4">
                  <c:v>1.1221934042802457</c:v>
                </c:pt>
                <c:pt idx="5">
                  <c:v>1.1314305157612317</c:v>
                </c:pt>
                <c:pt idx="6">
                  <c:v>1.2070363753788127</c:v>
                </c:pt>
                <c:pt idx="7">
                  <c:v>1.5873090298903811</c:v>
                </c:pt>
                <c:pt idx="8">
                  <c:v>2.8846392992766572</c:v>
                </c:pt>
                <c:pt idx="9">
                  <c:v>6.2420663205744509</c:v>
                </c:pt>
                <c:pt idx="10">
                  <c:v>12.862110452928665</c:v>
                </c:pt>
                <c:pt idx="11">
                  <c:v>24.07404193435675</c:v>
                </c:pt>
                <c:pt idx="12">
                  <c:v>40.761184062313674</c:v>
                </c:pt>
                <c:pt idx="13">
                  <c:v>60.544564860698699</c:v>
                </c:pt>
                <c:pt idx="14">
                  <c:v>82.988487868560611</c:v>
                </c:pt>
                <c:pt idx="15">
                  <c:v>114.02972995958781</c:v>
                </c:pt>
                <c:pt idx="16">
                  <c:v>147.15511614312197</c:v>
                </c:pt>
                <c:pt idx="17">
                  <c:v>178.56101515230213</c:v>
                </c:pt>
                <c:pt idx="18">
                  <c:v>213.4369992213027</c:v>
                </c:pt>
                <c:pt idx="19">
                  <c:v>248.87534113801792</c:v>
                </c:pt>
                <c:pt idx="20">
                  <c:v>273.83177416972296</c:v>
                </c:pt>
                <c:pt idx="21">
                  <c:v>309.11786248229419</c:v>
                </c:pt>
                <c:pt idx="22">
                  <c:v>348.00274928600152</c:v>
                </c:pt>
                <c:pt idx="23">
                  <c:v>392.26230818160786</c:v>
                </c:pt>
                <c:pt idx="24">
                  <c:v>425.45473029757528</c:v>
                </c:pt>
              </c:numCache>
            </c:numRef>
          </c:val>
          <c:smooth val="0"/>
          <c:extLst xmlns:c16r2="http://schemas.microsoft.com/office/drawing/2015/06/chart">
            <c:ext xmlns:c16="http://schemas.microsoft.com/office/drawing/2014/chart" uri="{C3380CC4-5D6E-409C-BE32-E72D297353CC}">
              <c16:uniqueId val="{00000001-9307-47C6-9A2A-B9E4CDB8B383}"/>
            </c:ext>
          </c:extLst>
        </c:ser>
        <c:dLbls>
          <c:showLegendKey val="0"/>
          <c:showVal val="0"/>
          <c:showCatName val="0"/>
          <c:showSerName val="0"/>
          <c:showPercent val="0"/>
          <c:showBubbleSize val="0"/>
        </c:dLbls>
        <c:smooth val="0"/>
        <c:axId val="-1766601280"/>
        <c:axId val="-1766631744"/>
      </c:lineChart>
      <c:catAx>
        <c:axId val="-176660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31744"/>
        <c:crosses val="autoZero"/>
        <c:auto val="1"/>
        <c:lblAlgn val="ctr"/>
        <c:lblOffset val="100"/>
        <c:noMultiLvlLbl val="0"/>
      </c:catAx>
      <c:valAx>
        <c:axId val="-17666317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6601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South and Central</a:t>
            </a:r>
            <a:r>
              <a:rPr lang="en-US" b="1" baseline="0"/>
              <a:t> America</a:t>
            </a:r>
            <a:endParaRPr lang="ru-RU" b="1"/>
          </a:p>
        </c:rich>
      </c:tx>
      <c:layout>
        <c:manualLayout>
          <c:xMode val="edge"/>
          <c:yMode val="edge"/>
          <c:x val="7.2471041281018778E-2"/>
          <c:y val="0.1455515357877562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5.4442029077472844E-2"/>
          <c:y val="4.2582582582582601E-2"/>
          <c:w val="0.91339307891602195"/>
          <c:h val="0.79509635619871832"/>
        </c:manualLayout>
      </c:layout>
      <c:lineChart>
        <c:grouping val="standard"/>
        <c:varyColors val="0"/>
        <c:ser>
          <c:idx val="3"/>
          <c:order val="2"/>
          <c:tx>
            <c:strRef>
              <c:f>S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6:$BL$6</c:f>
              <c:numCache>
                <c:formatCode>General</c:formatCode>
                <c:ptCount val="30"/>
                <c:pt idx="0">
                  <c:v>89.949471822358504</c:v>
                </c:pt>
                <c:pt idx="1">
                  <c:v>99.036045689139002</c:v>
                </c:pt>
                <c:pt idx="2">
                  <c:v>106.89812301943064</c:v>
                </c:pt>
                <c:pt idx="3">
                  <c:v>113.90776017104105</c:v>
                </c:pt>
                <c:pt idx="4">
                  <c:v>120.3952369984398</c:v>
                </c:pt>
                <c:pt idx="5">
                  <c:v>126.59496039014522</c:v>
                </c:pt>
                <c:pt idx="6">
                  <c:v>132.65392895826267</c:v>
                </c:pt>
                <c:pt idx="7">
                  <c:v>138.65705078181162</c:v>
                </c:pt>
                <c:pt idx="8">
                  <c:v>144.64989212174984</c:v>
                </c:pt>
                <c:pt idx="9">
                  <c:v>150.65457218720101</c:v>
                </c:pt>
                <c:pt idx="10">
                  <c:v>156.67975486014674</c:v>
                </c:pt>
                <c:pt idx="11">
                  <c:v>162.72660893950263</c:v>
                </c:pt>
                <c:pt idx="12">
                  <c:v>168.79226570995826</c:v>
                </c:pt>
                <c:pt idx="13">
                  <c:v>174.87179427356361</c:v>
                </c:pt>
                <c:pt idx="14">
                  <c:v>180.95932084865871</c:v>
                </c:pt>
                <c:pt idx="15">
                  <c:v>187.04866045421934</c:v>
                </c:pt>
                <c:pt idx="16">
                  <c:v>193.13367267220255</c:v>
                </c:pt>
                <c:pt idx="17">
                  <c:v>199.20846138759686</c:v>
                </c:pt>
                <c:pt idx="18">
                  <c:v>205.26748580092379</c:v>
                </c:pt>
                <c:pt idx="19">
                  <c:v>211.30562029024824</c:v>
                </c:pt>
                <c:pt idx="20">
                  <c:v>217.31818408841514</c:v>
                </c:pt>
                <c:pt idx="21">
                  <c:v>223.30095253413452</c:v>
                </c:pt>
                <c:pt idx="22">
                  <c:v>229.25015658691069</c:v>
                </c:pt>
                <c:pt idx="23">
                  <c:v>235.16247451852058</c:v>
                </c:pt>
                <c:pt idx="24">
                  <c:v>241.03501817356192</c:v>
                </c:pt>
                <c:pt idx="25">
                  <c:v>246.86531535471414</c:v>
                </c:pt>
                <c:pt idx="26">
                  <c:v>252.65128941928114</c:v>
                </c:pt>
                <c:pt idx="27">
                  <c:v>258.39123690059142</c:v>
                </c:pt>
                <c:pt idx="28">
                  <c:v>264.08380379842242</c:v>
                </c:pt>
                <c:pt idx="29">
                  <c:v>269.72796106772387</c:v>
                </c:pt>
              </c:numCache>
            </c:numRef>
          </c:val>
          <c:smooth val="0"/>
          <c:extLst xmlns:c16r2="http://schemas.microsoft.com/office/drawing/2015/06/chart">
            <c:ext xmlns:c16="http://schemas.microsoft.com/office/drawing/2014/chart" uri="{C3380CC4-5D6E-409C-BE32-E72D297353CC}">
              <c16:uniqueId val="{00000000-C1C6-40AC-B839-3FB7F2109DF4}"/>
            </c:ext>
          </c:extLst>
        </c:ser>
        <c:ser>
          <c:idx val="6"/>
          <c:order val="5"/>
          <c:tx>
            <c:strRef>
              <c:f>S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9:$BL$9</c:f>
              <c:numCache>
                <c:formatCode>General</c:formatCode>
                <c:ptCount val="30"/>
                <c:pt idx="0">
                  <c:v>87.264881575984006</c:v>
                </c:pt>
                <c:pt idx="1">
                  <c:v>102.96860208168312</c:v>
                </c:pt>
                <c:pt idx="2">
                  <c:v>109.30291497144739</c:v>
                </c:pt>
                <c:pt idx="3">
                  <c:v>115.30559559412958</c:v>
                </c:pt>
                <c:pt idx="4">
                  <c:v>121.13259525896861</c:v>
                </c:pt>
                <c:pt idx="5">
                  <c:v>126.87822224175231</c:v>
                </c:pt>
                <c:pt idx="6">
                  <c:v>132.59674076736539</c:v>
                </c:pt>
                <c:pt idx="7">
                  <c:v>138.31748260926466</c:v>
                </c:pt>
                <c:pt idx="8">
                  <c:v>144.05464813118203</c:v>
                </c:pt>
                <c:pt idx="9">
                  <c:v>149.8134265906229</c:v>
                </c:pt>
                <c:pt idx="10">
                  <c:v>155.59374367027917</c:v>
                </c:pt>
                <c:pt idx="11">
                  <c:v>161.39253364142948</c:v>
                </c:pt>
                <c:pt idx="12">
                  <c:v>167.20511124891823</c:v>
                </c:pt>
                <c:pt idx="13">
                  <c:v>173.02599941285033</c:v>
                </c:pt>
                <c:pt idx="14">
                  <c:v>178.84942918934752</c:v>
                </c:pt>
                <c:pt idx="15">
                  <c:v>184.6696421964435</c:v>
                </c:pt>
                <c:pt idx="16">
                  <c:v>190.48107339758243</c:v>
                </c:pt>
                <c:pt idx="17">
                  <c:v>196.27846073197679</c:v>
                </c:pt>
                <c:pt idx="18">
                  <c:v>202.05690935526852</c:v>
                </c:pt>
                <c:pt idx="19">
                  <c:v>207.81192713771048</c:v>
                </c:pt>
                <c:pt idx="20">
                  <c:v>213.53944148816134</c:v>
                </c:pt>
                <c:pt idx="21">
                  <c:v>219.23580368517364</c:v>
                </c:pt>
                <c:pt idx="22">
                  <c:v>224.897784599614</c:v>
                </c:pt>
                <c:pt idx="23">
                  <c:v>230.52256433187773</c:v>
                </c:pt>
                <c:pt idx="24">
                  <c:v>236.10771747334937</c:v>
                </c:pt>
                <c:pt idx="25">
                  <c:v>241.65119520797586</c:v>
                </c:pt>
                <c:pt idx="26">
                  <c:v>247.15130516165576</c:v>
                </c:pt>
                <c:pt idx="27">
                  <c:v>252.60668970660325</c:v>
                </c:pt>
                <c:pt idx="28">
                  <c:v>258.01630328964569</c:v>
                </c:pt>
                <c:pt idx="29">
                  <c:v>263.37938925173154</c:v>
                </c:pt>
              </c:numCache>
            </c:numRef>
          </c:val>
          <c:smooth val="0"/>
          <c:extLst xmlns:c16r2="http://schemas.microsoft.com/office/drawing/2015/06/chart">
            <c:ext xmlns:c16="http://schemas.microsoft.com/office/drawing/2014/chart" uri="{C3380CC4-5D6E-409C-BE32-E72D297353CC}">
              <c16:uniqueId val="{00000001-C1C6-40AC-B839-3FB7F2109DF4}"/>
            </c:ext>
          </c:extLst>
        </c:ser>
        <c:ser>
          <c:idx val="9"/>
          <c:order val="8"/>
          <c:tx>
            <c:strRef>
              <c:f>S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12:$BL$12</c:f>
              <c:numCache>
                <c:formatCode>General</c:formatCode>
                <c:ptCount val="30"/>
                <c:pt idx="0">
                  <c:v>90.722984252624514</c:v>
                </c:pt>
                <c:pt idx="1">
                  <c:v>109.47247006610884</c:v>
                </c:pt>
                <c:pt idx="2">
                  <c:v>118.48985055911115</c:v>
                </c:pt>
                <c:pt idx="3">
                  <c:v>127.01402417350761</c:v>
                </c:pt>
                <c:pt idx="4">
                  <c:v>135.13849739648302</c:v>
                </c:pt>
                <c:pt idx="5">
                  <c:v>142.94651493314615</c:v>
                </c:pt>
                <c:pt idx="6">
                  <c:v>150.50822272123807</c:v>
                </c:pt>
                <c:pt idx="7">
                  <c:v>157.88047336427678</c:v>
                </c:pt>
                <c:pt idx="8">
                  <c:v>165.10795445819076</c:v>
                </c:pt>
                <c:pt idx="9">
                  <c:v>172.22485904563194</c:v>
                </c:pt>
                <c:pt idx="10">
                  <c:v>179.25666745095785</c:v>
                </c:pt>
                <c:pt idx="11">
                  <c:v>186.22182308496488</c:v>
                </c:pt>
                <c:pt idx="12">
                  <c:v>193.13320805679399</c:v>
                </c:pt>
                <c:pt idx="13">
                  <c:v>199.99939178722042</c:v>
                </c:pt>
                <c:pt idx="14">
                  <c:v>206.82566005135365</c:v>
                </c:pt>
                <c:pt idx="15">
                  <c:v>213.61484727731155</c:v>
                </c:pt>
                <c:pt idx="16">
                  <c:v>220.36800008924524</c:v>
                </c:pt>
                <c:pt idx="17">
                  <c:v>227.08490000949357</c:v>
                </c:pt>
                <c:pt idx="18">
                  <c:v>233.76447074044825</c:v>
                </c:pt>
                <c:pt idx="19">
                  <c:v>240.40509205755953</c:v>
                </c:pt>
                <c:pt idx="20">
                  <c:v>247.00483884570232</c:v>
                </c:pt>
                <c:pt idx="21">
                  <c:v>253.56166057254168</c:v>
                </c:pt>
                <c:pt idx="22">
                  <c:v>260.07351366093962</c:v>
                </c:pt>
                <c:pt idx="23">
                  <c:v>266.53845682806485</c:v>
                </c:pt>
                <c:pt idx="24">
                  <c:v>272.95471747611975</c:v>
                </c:pt>
                <c:pt idx="25">
                  <c:v>279.32073559983297</c:v>
                </c:pt>
                <c:pt idx="26">
                  <c:v>285.63519036420678</c:v>
                </c:pt>
                <c:pt idx="27">
                  <c:v>291.8970134500297</c:v>
                </c:pt>
                <c:pt idx="28">
                  <c:v>298.10539241747375</c:v>
                </c:pt>
                <c:pt idx="29">
                  <c:v>304.25976665991618</c:v>
                </c:pt>
              </c:numCache>
            </c:numRef>
          </c:val>
          <c:smooth val="0"/>
          <c:extLst xmlns:c16r2="http://schemas.microsoft.com/office/drawing/2015/06/chart">
            <c:ext xmlns:c16="http://schemas.microsoft.com/office/drawing/2014/chart" uri="{C3380CC4-5D6E-409C-BE32-E72D297353CC}">
              <c16:uniqueId val="{00000002-C1C6-40AC-B839-3FB7F2109DF4}"/>
            </c:ext>
          </c:extLst>
        </c:ser>
        <c:dLbls>
          <c:showLegendKey val="0"/>
          <c:showVal val="0"/>
          <c:showCatName val="0"/>
          <c:showSerName val="0"/>
          <c:showPercent val="0"/>
          <c:showBubbleSize val="0"/>
        </c:dLbls>
        <c:marker val="1"/>
        <c:smooth val="0"/>
        <c:axId val="-1802757024"/>
        <c:axId val="-1802770624"/>
        <c:extLst xmlns:c16r2="http://schemas.microsoft.com/office/drawing/2015/06/chart">
          <c:ext xmlns:c15="http://schemas.microsoft.com/office/drawing/2012/chart" uri="{02D57815-91ED-43cb-92C2-25804820EDAC}">
            <c15:filteredLineSeries>
              <c15:ser>
                <c:idx val="1"/>
                <c:order val="0"/>
                <c:tx>
                  <c:strRef>
                    <c:extLst xmlns:c16r2="http://schemas.microsoft.com/office/drawing/2015/06/chart">
                      <c:ext uri="{02D57815-91ED-43cb-92C2-25804820EDAC}">
                        <c15:formulaRef>
                          <c15:sqref>S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xmlns:c16r2="http://schemas.microsoft.com/office/drawing/2015/06/chart">
                      <c:ex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SA!$AI$4:$BL$4</c15:sqref>
                        </c15:formulaRef>
                      </c:ext>
                    </c:extLst>
                    <c:numCache>
                      <c:formatCode>General</c:formatCode>
                      <c:ptCount val="30"/>
                      <c:pt idx="0">
                        <c:v>88.580192810056332</c:v>
                      </c:pt>
                      <c:pt idx="1">
                        <c:v>90.981160699693248</c:v>
                      </c:pt>
                      <c:pt idx="2">
                        <c:v>92.196403337579028</c:v>
                      </c:pt>
                      <c:pt idx="3">
                        <c:v>92.786331402127814</c:v>
                      </c:pt>
                      <c:pt idx="4">
                        <c:v>93.066608675243117</c:v>
                      </c:pt>
                      <c:pt idx="5">
                        <c:v>93.198373007350853</c:v>
                      </c:pt>
                      <c:pt idx="6">
                        <c:v>93.26000735587067</c:v>
                      </c:pt>
                      <c:pt idx="7">
                        <c:v>93.288769308554038</c:v>
                      </c:pt>
                      <c:pt idx="8">
                        <c:v>93.30217631882914</c:v>
                      </c:pt>
                      <c:pt idx="9">
                        <c:v>93.308422585099223</c:v>
                      </c:pt>
                      <c:pt idx="10">
                        <c:v>93.311331989764568</c:v>
                      </c:pt>
                      <c:pt idx="11">
                        <c:v>93.312686988482056</c:v>
                      </c:pt>
                      <c:pt idx="12">
                        <c:v>93.313318019732137</c:v>
                      </c:pt>
                      <c:pt idx="13">
                        <c:v>93.313611887696595</c:v>
                      </c:pt>
                      <c:pt idx="14">
                        <c:v>93.313748738919799</c:v>
                      </c:pt>
                      <c:pt idx="15">
                        <c:v>93.313812468758954</c:v>
                      </c:pt>
                      <c:pt idx="16">
                        <c:v>93.313842146845047</c:v>
                      </c:pt>
                      <c:pt idx="17">
                        <c:v>93.313855967494732</c:v>
                      </c:pt>
                      <c:pt idx="18">
                        <c:v>93.313862403565281</c:v>
                      </c:pt>
                      <c:pt idx="19">
                        <c:v>93.31386540074665</c:v>
                      </c:pt>
                      <c:pt idx="20">
                        <c:v>93.313866796488824</c:v>
                      </c:pt>
                      <c:pt idx="21">
                        <c:v>93.313867446464883</c:v>
                      </c:pt>
                      <c:pt idx="22">
                        <c:v>93.313867749148898</c:v>
                      </c:pt>
                      <c:pt idx="23">
                        <c:v>93.313867890104262</c:v>
                      </c:pt>
                      <c:pt idx="24">
                        <c:v>93.313867955745053</c:v>
                      </c:pt>
                      <c:pt idx="25">
                        <c:v>93.313867986312971</c:v>
                      </c:pt>
                      <c:pt idx="26">
                        <c:v>93.313868000547998</c:v>
                      </c:pt>
                      <c:pt idx="27">
                        <c:v>93.313868007177035</c:v>
                      </c:pt>
                      <c:pt idx="28">
                        <c:v>93.313868010264059</c:v>
                      </c:pt>
                      <c:pt idx="29">
                        <c:v>93.313868011701658</c:v>
                      </c:pt>
                    </c:numCache>
                  </c:numRef>
                </c:val>
                <c:smooth val="0"/>
                <c:extLst xmlns:c16r2="http://schemas.microsoft.com/office/drawing/2015/06/chart">
                  <c:ext xmlns:c16="http://schemas.microsoft.com/office/drawing/2014/chart" uri="{C3380CC4-5D6E-409C-BE32-E72D297353CC}">
                    <c16:uniqueId val="{00000003-C1C6-40AC-B839-3FB7F2109DF4}"/>
                  </c:ext>
                </c:extLst>
              </c15:ser>
            </c15:filteredLineSeries>
            <c15:filteredLineSeries>
              <c15:ser>
                <c:idx val="2"/>
                <c:order val="1"/>
                <c:tx>
                  <c:strRef>
                    <c:extLst xmlns:c15="http://schemas.microsoft.com/office/drawing/2012/chart" xmlns:c16r2="http://schemas.microsoft.com/office/drawing/2015/06/chart">
                      <c:ext xmlns:c15="http://schemas.microsoft.com/office/drawing/2012/chart" uri="{02D57815-91ED-43cb-92C2-25804820EDAC}">
                        <c15:formulaRef>
                          <c15:sqref>S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A!$AI$5:$BL$5</c15:sqref>
                        </c15:formulaRef>
                      </c:ext>
                    </c:extLst>
                    <c:numCache>
                      <c:formatCode>General</c:formatCode>
                      <c:ptCount val="30"/>
                      <c:pt idx="0">
                        <c:v>90.834633348175757</c:v>
                      </c:pt>
                      <c:pt idx="1">
                        <c:v>98.016043940354237</c:v>
                      </c:pt>
                      <c:pt idx="2">
                        <c:v>103.24050259213658</c:v>
                      </c:pt>
                      <c:pt idx="3">
                        <c:v>107.15937740754707</c:v>
                      </c:pt>
                      <c:pt idx="4">
                        <c:v>110.30483000670473</c:v>
                      </c:pt>
                      <c:pt idx="5">
                        <c:v>113.0230123749877</c:v>
                      </c:pt>
                      <c:pt idx="6">
                        <c:v>115.51415769381413</c:v>
                      </c:pt>
                      <c:pt idx="7">
                        <c:v>117.88717565470051</c:v>
                      </c:pt>
                      <c:pt idx="8">
                        <c:v>120.19941883251485</c:v>
                      </c:pt>
                      <c:pt idx="9">
                        <c:v>122.480575474712</c:v>
                      </c:pt>
                      <c:pt idx="10">
                        <c:v>124.74587027258988</c:v>
                      </c:pt>
                      <c:pt idx="11">
                        <c:v>127.0030691608642</c:v>
                      </c:pt>
                      <c:pt idx="12">
                        <c:v>129.25612088780389</c:v>
                      </c:pt>
                      <c:pt idx="13">
                        <c:v>131.50702954797845</c:v>
                      </c:pt>
                      <c:pt idx="14">
                        <c:v>133.75681147273406</c:v>
                      </c:pt>
                      <c:pt idx="15">
                        <c:v>136.00598232171356</c:v>
                      </c:pt>
                      <c:pt idx="16">
                        <c:v>138.25480436772932</c:v>
                      </c:pt>
                      <c:pt idx="17">
                        <c:v>140.50341178247197</c:v>
                      </c:pt>
                      <c:pt idx="18">
                        <c:v>142.75187400662855</c:v>
                      </c:pt>
                      <c:pt idx="19">
                        <c:v>145.00022775799636</c:v>
                      </c:pt>
                      <c:pt idx="20">
                        <c:v>147.2484931800937</c:v>
                      </c:pt>
                      <c:pt idx="21">
                        <c:v>149.49668198254946</c:v>
                      </c:pt>
                      <c:pt idx="22">
                        <c:v>151.74480154312323</c:v>
                      </c:pt>
                      <c:pt idx="23">
                        <c:v>153.99285697566489</c:v>
                      </c:pt>
                      <c:pt idx="24">
                        <c:v>156.24085217455837</c:v>
                      </c:pt>
                      <c:pt idx="25">
                        <c:v>158.48879034450601</c:v>
                      </c:pt>
                      <c:pt idx="26">
                        <c:v>160.7366742715771</c:v>
                      </c:pt>
                      <c:pt idx="27">
                        <c:v>162.98450646410615</c:v>
                      </c:pt>
                      <c:pt idx="28">
                        <c:v>165.23228922799089</c:v>
                      </c:pt>
                      <c:pt idx="29">
                        <c:v>167.4800247087750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4-C1C6-40AC-B839-3FB7F2109DF4}"/>
                  </c:ext>
                </c:extLst>
              </c15:ser>
            </c15:filteredLineSeries>
            <c15:filteredLineSeries>
              <c15:ser>
                <c:idx val="4"/>
                <c:order val="3"/>
                <c:tx>
                  <c:strRef>
                    <c:extLst xmlns:c15="http://schemas.microsoft.com/office/drawing/2012/chart" xmlns:c16r2="http://schemas.microsoft.com/office/drawing/2015/06/chart">
                      <c:ext xmlns:c15="http://schemas.microsoft.com/office/drawing/2012/chart" uri="{02D57815-91ED-43cb-92C2-25804820EDAC}">
                        <c15:formulaRef>
                          <c15:sqref>S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A!$AI$7:$BL$7</c15:sqref>
                        </c15:formulaRef>
                      </c:ext>
                    </c:extLst>
                    <c:numCache>
                      <c:formatCode>General</c:formatCode>
                      <c:ptCount val="30"/>
                      <c:pt idx="0">
                        <c:v>89.246296806083521</c:v>
                      </c:pt>
                      <c:pt idx="1">
                        <c:v>91.970152131308197</c:v>
                      </c:pt>
                      <c:pt idx="2">
                        <c:v>93.596356503615979</c:v>
                      </c:pt>
                      <c:pt idx="3">
                        <c:v>94.548061700711784</c:v>
                      </c:pt>
                      <c:pt idx="4">
                        <c:v>95.098537838352087</c:v>
                      </c:pt>
                      <c:pt idx="5">
                        <c:v>95.414781947472434</c:v>
                      </c:pt>
                      <c:pt idx="6">
                        <c:v>95.595752526435774</c:v>
                      </c:pt>
                      <c:pt idx="7">
                        <c:v>95.699081181567053</c:v>
                      </c:pt>
                      <c:pt idx="8">
                        <c:v>95.758003240204417</c:v>
                      </c:pt>
                      <c:pt idx="9">
                        <c:v>95.79157840069611</c:v>
                      </c:pt>
                      <c:pt idx="10">
                        <c:v>95.810702352872838</c:v>
                      </c:pt>
                      <c:pt idx="11">
                        <c:v>95.821592513987653</c:v>
                      </c:pt>
                      <c:pt idx="12">
                        <c:v>95.82779309468394</c:v>
                      </c:pt>
                      <c:pt idx="13">
                        <c:v>95.83132327637496</c:v>
                      </c:pt>
                      <c:pt idx="14">
                        <c:v>95.833333029703553</c:v>
                      </c:pt>
                      <c:pt idx="15">
                        <c:v>95.834477165676432</c:v>
                      </c:pt>
                      <c:pt idx="16">
                        <c:v>95.835128503603613</c:v>
                      </c:pt>
                      <c:pt idx="17">
                        <c:v>95.835499296657687</c:v>
                      </c:pt>
                      <c:pt idx="18">
                        <c:v>95.83571038041552</c:v>
                      </c:pt>
                      <c:pt idx="19">
                        <c:v>95.835830545115982</c:v>
                      </c:pt>
                      <c:pt idx="20">
                        <c:v>95.83589895177073</c:v>
                      </c:pt>
                      <c:pt idx="21">
                        <c:v>95.835937893876263</c:v>
                      </c:pt>
                      <c:pt idx="22">
                        <c:v>95.835960062579858</c:v>
                      </c:pt>
                      <c:pt idx="23">
                        <c:v>95.835972682628935</c:v>
                      </c:pt>
                      <c:pt idx="24">
                        <c:v>95.835979866883662</c:v>
                      </c:pt>
                      <c:pt idx="25">
                        <c:v>95.835983956686434</c:v>
                      </c:pt>
                      <c:pt idx="26">
                        <c:v>95.835986284900912</c:v>
                      </c:pt>
                      <c:pt idx="27">
                        <c:v>95.835987610290616</c:v>
                      </c:pt>
                      <c:pt idx="28">
                        <c:v>95.835988364799192</c:v>
                      </c:pt>
                      <c:pt idx="29">
                        <c:v>95.835988794320585</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5-C1C6-40AC-B839-3FB7F2109DF4}"/>
                  </c:ext>
                </c:extLst>
              </c15:ser>
            </c15:filteredLineSeries>
            <c15:filteredLineSeries>
              <c15:ser>
                <c:idx val="5"/>
                <c:order val="4"/>
                <c:tx>
                  <c:strRef>
                    <c:extLst xmlns:c15="http://schemas.microsoft.com/office/drawing/2012/chart" xmlns:c16r2="http://schemas.microsoft.com/office/drawing/2015/06/chart">
                      <c:ext xmlns:c15="http://schemas.microsoft.com/office/drawing/2012/chart" uri="{02D57815-91ED-43cb-92C2-25804820EDAC}">
                        <c15:formulaRef>
                          <c15:sqref>S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A!$AI$8:$BL$8</c15:sqref>
                        </c15:formulaRef>
                      </c:ext>
                    </c:extLst>
                    <c:numCache>
                      <c:formatCode>General</c:formatCode>
                      <c:ptCount val="30"/>
                      <c:pt idx="0">
                        <c:v>85.449372304507662</c:v>
                      </c:pt>
                      <c:pt idx="1">
                        <c:v>98.834092390011008</c:v>
                      </c:pt>
                      <c:pt idx="2">
                        <c:v>102.59224617124653</c:v>
                      </c:pt>
                      <c:pt idx="3">
                        <c:v>105.71114216914435</c:v>
                      </c:pt>
                      <c:pt idx="4">
                        <c:v>108.44038124151517</c:v>
                      </c:pt>
                      <c:pt idx="5">
                        <c:v>110.93654421727362</c:v>
                      </c:pt>
                      <c:pt idx="6">
                        <c:v>113.29481954021919</c:v>
                      </c:pt>
                      <c:pt idx="7">
                        <c:v>115.57204865875188</c:v>
                      </c:pt>
                      <c:pt idx="8">
                        <c:v>117.80182595500347</c:v>
                      </c:pt>
                      <c:pt idx="9">
                        <c:v>120.00388676946763</c:v>
                      </c:pt>
                      <c:pt idx="10">
                        <c:v>122.18978302188499</c:v>
                      </c:pt>
                      <c:pt idx="11">
                        <c:v>124.36626151477394</c:v>
                      </c:pt>
                      <c:pt idx="12">
                        <c:v>126.53725704240703</c:v>
                      </c:pt>
                      <c:pt idx="13">
                        <c:v>128.70506219246906</c:v>
                      </c:pt>
                      <c:pt idx="14">
                        <c:v>130.87101179529543</c:v>
                      </c:pt>
                      <c:pt idx="15">
                        <c:v>133.03588261831464</c:v>
                      </c:pt>
                      <c:pt idx="16">
                        <c:v>135.20012647804833</c:v>
                      </c:pt>
                      <c:pt idx="17">
                        <c:v>137.3640060774959</c:v>
                      </c:pt>
                      <c:pt idx="18">
                        <c:v>139.52767410869276</c:v>
                      </c:pt>
                      <c:pt idx="19">
                        <c:v>141.69121929285993</c:v>
                      </c:pt>
                      <c:pt idx="20">
                        <c:v>143.85469316551706</c:v>
                      </c:pt>
                      <c:pt idx="21">
                        <c:v>146.01812565346046</c:v>
                      </c:pt>
                      <c:pt idx="22">
                        <c:v>148.18153413043657</c:v>
                      </c:pt>
                      <c:pt idx="23">
                        <c:v>150.34492867993745</c:v>
                      </c:pt>
                      <c:pt idx="24">
                        <c:v>152.50831515278102</c:v>
                      </c:pt>
                      <c:pt idx="25">
                        <c:v>154.67169694298747</c:v>
                      </c:pt>
                      <c:pt idx="26">
                        <c:v>156.83507601893007</c:v>
                      </c:pt>
                      <c:pt idx="27">
                        <c:v>158.99845352190724</c:v>
                      </c:pt>
                      <c:pt idx="28">
                        <c:v>161.16183011351467</c:v>
                      </c:pt>
                      <c:pt idx="29">
                        <c:v>163.32520617718657</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6-C1C6-40AC-B839-3FB7F2109DF4}"/>
                  </c:ext>
                </c:extLst>
              </c15:ser>
            </c15:filteredLineSeries>
            <c15:filteredLineSeries>
              <c15:ser>
                <c:idx val="7"/>
                <c:order val="6"/>
                <c:tx>
                  <c:strRef>
                    <c:extLst xmlns:c15="http://schemas.microsoft.com/office/drawing/2012/chart" xmlns:c16r2="http://schemas.microsoft.com/office/drawing/2015/06/chart">
                      <c:ext xmlns:c15="http://schemas.microsoft.com/office/drawing/2012/chart" uri="{02D57815-91ED-43cb-92C2-25804820EDAC}">
                        <c15:formulaRef>
                          <c15:sqref>S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A!$AI$10:$BL$10</c15:sqref>
                        </c15:formulaRef>
                      </c:ext>
                    </c:extLst>
                    <c:numCache>
                      <c:formatCode>General</c:formatCode>
                      <c:ptCount val="30"/>
                      <c:pt idx="0">
                        <c:v>94.06106309454205</c:v>
                      </c:pt>
                      <c:pt idx="1">
                        <c:v>100.39984490574797</c:v>
                      </c:pt>
                      <c:pt idx="2">
                        <c:v>105.55335873856733</c:v>
                      </c:pt>
                      <c:pt idx="3">
                        <c:v>109.68758928355852</c:v>
                      </c:pt>
                      <c:pt idx="4">
                        <c:v>112.97025776147856</c:v>
                      </c:pt>
                      <c:pt idx="5">
                        <c:v>115.5563001366077</c:v>
                      </c:pt>
                      <c:pt idx="6">
                        <c:v>117.58125632056922</c:v>
                      </c:pt>
                      <c:pt idx="7">
                        <c:v>119.15951287605922</c:v>
                      </c:pt>
                      <c:pt idx="8">
                        <c:v>120.38523040993184</c:v>
                      </c:pt>
                      <c:pt idx="9">
                        <c:v>121.33455338277355</c:v>
                      </c:pt>
                      <c:pt idx="10">
                        <c:v>122.06826388101857</c:v>
                      </c:pt>
                      <c:pt idx="11">
                        <c:v>122.63441813925266</c:v>
                      </c:pt>
                      <c:pt idx="12">
                        <c:v>123.07074000922175</c:v>
                      </c:pt>
                      <c:pt idx="13">
                        <c:v>123.406683596761</c:v>
                      </c:pt>
                      <c:pt idx="14">
                        <c:v>123.6651528320658</c:v>
                      </c:pt>
                      <c:pt idx="15">
                        <c:v>123.86390329289664</c:v>
                      </c:pt>
                      <c:pt idx="16">
                        <c:v>124.01666719767032</c:v>
                      </c:pt>
                      <c:pt idx="17">
                        <c:v>124.13404610764174</c:v>
                      </c:pt>
                      <c:pt idx="18">
                        <c:v>124.22421348053787</c:v>
                      </c:pt>
                      <c:pt idx="19">
                        <c:v>124.29346420939275</c:v>
                      </c:pt>
                      <c:pt idx="20">
                        <c:v>124.34664251454113</c:v>
                      </c:pt>
                      <c:pt idx="21">
                        <c:v>124.38747397432201</c:v>
                      </c:pt>
                      <c:pt idx="22">
                        <c:v>124.41882250238895</c:v>
                      </c:pt>
                      <c:pt idx="23">
                        <c:v>124.4428888455854</c:v>
                      </c:pt>
                      <c:pt idx="24">
                        <c:v>124.46136368075325</c:v>
                      </c:pt>
                      <c:pt idx="25">
                        <c:v>124.47554555992616</c:v>
                      </c:pt>
                      <c:pt idx="26">
                        <c:v>124.48643169562065</c:v>
                      </c:pt>
                      <c:pt idx="27">
                        <c:v>124.49478779389767</c:v>
                      </c:pt>
                      <c:pt idx="28">
                        <c:v>124.50120174332723</c:v>
                      </c:pt>
                      <c:pt idx="29">
                        <c:v>124.50612487594039</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7-C1C6-40AC-B839-3FB7F2109DF4}"/>
                  </c:ext>
                </c:extLst>
              </c15:ser>
            </c15:filteredLineSeries>
            <c15:filteredLineSeries>
              <c15:ser>
                <c:idx val="8"/>
                <c:order val="7"/>
                <c:tx>
                  <c:strRef>
                    <c:extLst xmlns:c15="http://schemas.microsoft.com/office/drawing/2012/chart" xmlns:c16r2="http://schemas.microsoft.com/office/drawing/2015/06/chart">
                      <c:ext xmlns:c15="http://schemas.microsoft.com/office/drawing/2012/chart" uri="{02D57815-91ED-43cb-92C2-25804820EDAC}">
                        <c15:formulaRef>
                          <c15:sqref>S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SA!$AI$11:$BL$11</c15:sqref>
                        </c15:formulaRef>
                      </c:ext>
                    </c:extLst>
                    <c:numCache>
                      <c:formatCode>General</c:formatCode>
                      <c:ptCount val="30"/>
                      <c:pt idx="0">
                        <c:v>89.711921932739813</c:v>
                      </c:pt>
                      <c:pt idx="1">
                        <c:v>107.14966210824915</c:v>
                      </c:pt>
                      <c:pt idx="2">
                        <c:v>114.55381831727966</c:v>
                      </c:pt>
                      <c:pt idx="3">
                        <c:v>121.086232538346</c:v>
                      </c:pt>
                      <c:pt idx="4">
                        <c:v>126.87705009836556</c:v>
                      </c:pt>
                      <c:pt idx="5">
                        <c:v>132.05114980743747</c:v>
                      </c:pt>
                      <c:pt idx="6">
                        <c:v>136.72084170290975</c:v>
                      </c:pt>
                      <c:pt idx="7">
                        <c:v>140.98305330704957</c:v>
                      </c:pt>
                      <c:pt idx="8">
                        <c:v>144.91913288594364</c:v>
                      </c:pt>
                      <c:pt idx="9">
                        <c:v>148.59602362710811</c:v>
                      </c:pt>
                      <c:pt idx="10">
                        <c:v>152.06803632818838</c:v>
                      </c:pt>
                      <c:pt idx="11">
                        <c:v>155.37877365658366</c:v>
                      </c:pt>
                      <c:pt idx="12">
                        <c:v>158.56296813359597</c:v>
                      </c:pt>
                      <c:pt idx="13">
                        <c:v>161.64812308356613</c:v>
                      </c:pt>
                      <c:pt idx="14">
                        <c:v>164.65591888832338</c:v>
                      </c:pt>
                      <c:pt idx="15">
                        <c:v>167.60338619343864</c:v>
                      </c:pt>
                      <c:pt idx="16">
                        <c:v>170.50386676923824</c:v>
                      </c:pt>
                      <c:pt idx="17">
                        <c:v>173.36779018467908</c:v>
                      </c:pt>
                      <c:pt idx="18">
                        <c:v>176.20329561900502</c:v>
                      </c:pt>
                      <c:pt idx="19">
                        <c:v>179.01672616654895</c:v>
                      </c:pt>
                      <c:pt idx="20">
                        <c:v>181.81301968586743</c:v>
                      </c:pt>
                      <c:pt idx="21">
                        <c:v>184.59601658897265</c:v>
                      </c:pt>
                      <c:pt idx="22">
                        <c:v>187.36870146096103</c:v>
                      </c:pt>
                      <c:pt idx="23">
                        <c:v>190.13339227062784</c:v>
                      </c:pt>
                      <c:pt idx="24">
                        <c:v>192.89188825324285</c:v>
                      </c:pt>
                      <c:pt idx="25">
                        <c:v>195.64558531366143</c:v>
                      </c:pt>
                      <c:pt idx="26">
                        <c:v>198.3955659705411</c:v>
                      </c:pt>
                      <c:pt idx="27">
                        <c:v>201.14266938607696</c:v>
                      </c:pt>
                      <c:pt idx="28">
                        <c:v>203.88754584385478</c:v>
                      </c:pt>
                      <c:pt idx="29">
                        <c:v>206.6306990978783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8-C1C6-40AC-B839-3FB7F2109DF4}"/>
                  </c:ext>
                </c:extLst>
              </c15:ser>
            </c15:filteredLineSeries>
          </c:ext>
        </c:extLst>
      </c:lineChart>
      <c:catAx>
        <c:axId val="-180275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70624"/>
        <c:crosses val="autoZero"/>
        <c:auto val="1"/>
        <c:lblAlgn val="ctr"/>
        <c:lblOffset val="100"/>
        <c:noMultiLvlLbl val="0"/>
      </c:catAx>
      <c:valAx>
        <c:axId val="-1802770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57024"/>
        <c:crosses val="autoZero"/>
        <c:crossBetween val="between"/>
      </c:valAx>
      <c:spPr>
        <a:noFill/>
        <a:ln>
          <a:noFill/>
        </a:ln>
        <a:effectLst/>
      </c:spPr>
    </c:plotArea>
    <c:legend>
      <c:legendPos val="t"/>
      <c:layout>
        <c:manualLayout>
          <c:xMode val="edge"/>
          <c:yMode val="edge"/>
          <c:x val="0.61458496884297475"/>
          <c:y val="0.71044288382871068"/>
          <c:w val="0.36221286841674299"/>
          <c:h val="0.1013520607221394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endParaRPr lang="ru-RU" sz="1100"/>
          </a:p>
        </c:rich>
      </c:tx>
      <c:layout>
        <c:manualLayout>
          <c:xMode val="edge"/>
          <c:yMode val="edge"/>
          <c:x val="0.2933215781353317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C5C2-4643-B299-E70184E10AE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numCache>
            </c:numRef>
          </c:val>
          <c:smooth val="0"/>
          <c:extLst xmlns:c16r2="http://schemas.microsoft.com/office/drawing/2015/06/chart">
            <c:ext xmlns:c16="http://schemas.microsoft.com/office/drawing/2014/chart" uri="{C3380CC4-5D6E-409C-BE32-E72D297353CC}">
              <c16:uniqueId val="{00000001-C5C2-4643-B299-E70184E10AEB}"/>
            </c:ext>
          </c:extLst>
        </c:ser>
        <c:dLbls>
          <c:showLegendKey val="0"/>
          <c:showVal val="0"/>
          <c:showCatName val="0"/>
          <c:showSerName val="0"/>
          <c:showPercent val="0"/>
          <c:showBubbleSize val="0"/>
        </c:dLbls>
        <c:smooth val="0"/>
        <c:axId val="-1763726016"/>
        <c:axId val="-1763705888"/>
      </c:lineChart>
      <c:catAx>
        <c:axId val="-176372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5888"/>
        <c:crosses val="autoZero"/>
        <c:auto val="1"/>
        <c:lblAlgn val="ctr"/>
        <c:lblOffset val="100"/>
        <c:noMultiLvlLbl val="0"/>
      </c:catAx>
      <c:valAx>
        <c:axId val="-1763705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a:t>
            </a:r>
            <a:r>
              <a:rPr lang="en-US" sz="1100" baseline="0"/>
              <a:t> prognosis</a:t>
            </a:r>
            <a:endParaRPr lang="ru-RU" sz="1100"/>
          </a:p>
        </c:rich>
      </c:tx>
      <c:layout>
        <c:manualLayout>
          <c:xMode val="edge"/>
          <c:yMode val="edge"/>
          <c:x val="0.2883754217014236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2A6-4279-9955-67D512DF4D38}"/>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pt idx="25">
                  <c:v>1711.2961049277828</c:v>
                </c:pt>
                <c:pt idx="26">
                  <c:v>1835.1238926145606</c:v>
                </c:pt>
                <c:pt idx="27">
                  <c:v>1944.2565233448281</c:v>
                </c:pt>
                <c:pt idx="28">
                  <c:v>2037.8025414904246</c:v>
                </c:pt>
                <c:pt idx="29">
                  <c:v>2116.0227109500652</c:v>
                </c:pt>
                <c:pt idx="30">
                  <c:v>2180.0351761843103</c:v>
                </c:pt>
                <c:pt idx="31">
                  <c:v>2231.4768040857762</c:v>
                </c:pt>
                <c:pt idx="32">
                  <c:v>2272.200621556643</c:v>
                </c:pt>
                <c:pt idx="33">
                  <c:v>2304.050605980723</c:v>
                </c:pt>
                <c:pt idx="34">
                  <c:v>2328.7207844271447</c:v>
                </c:pt>
                <c:pt idx="35">
                  <c:v>2347.6851312570457</c:v>
                </c:pt>
                <c:pt idx="36">
                  <c:v>2362.1775391847632</c:v>
                </c:pt>
                <c:pt idx="37">
                  <c:v>2373.2022646381015</c:v>
                </c:pt>
                <c:pt idx="38">
                  <c:v>2381.5598787381209</c:v>
                </c:pt>
                <c:pt idx="39">
                  <c:v>2387.8788196456476</c:v>
                </c:pt>
                <c:pt idx="40">
                  <c:v>2392.6467676136272</c:v>
                </c:pt>
                <c:pt idx="41">
                  <c:v>2396.2389364343258</c:v>
                </c:pt>
                <c:pt idx="42">
                  <c:v>2398.9421610419308</c:v>
                </c:pt>
                <c:pt idx="43">
                  <c:v>2400.9746619747552</c:v>
                </c:pt>
                <c:pt idx="44">
                  <c:v>2402.5018613292964</c:v>
                </c:pt>
                <c:pt idx="45">
                  <c:v>2403.6488189786514</c:v>
                </c:pt>
                <c:pt idx="46">
                  <c:v>2404.5098894673647</c:v>
                </c:pt>
                <c:pt idx="47">
                  <c:v>2405.1561529234395</c:v>
                </c:pt>
                <c:pt idx="48">
                  <c:v>2405.6410952258861</c:v>
                </c:pt>
                <c:pt idx="49">
                  <c:v>2406.0049287138422</c:v>
                </c:pt>
                <c:pt idx="50">
                  <c:v>2406.2778669224394</c:v>
                </c:pt>
                <c:pt idx="51">
                  <c:v>2406.4825998933848</c:v>
                </c:pt>
                <c:pt idx="52">
                  <c:v>2406.63616147325</c:v>
                </c:pt>
                <c:pt idx="53">
                  <c:v>2406.7513358442138</c:v>
                </c:pt>
                <c:pt idx="54">
                  <c:v>2406.837715803641</c:v>
                </c:pt>
              </c:numCache>
            </c:numRef>
          </c:val>
          <c:smooth val="0"/>
          <c:extLst xmlns:c16r2="http://schemas.microsoft.com/office/drawing/2015/06/chart">
            <c:ext xmlns:c16="http://schemas.microsoft.com/office/drawing/2014/chart" uri="{C3380CC4-5D6E-409C-BE32-E72D297353CC}">
              <c16:uniqueId val="{00000001-02A6-4279-9955-67D512DF4D38}"/>
            </c:ext>
          </c:extLst>
        </c:ser>
        <c:dLbls>
          <c:showLegendKey val="0"/>
          <c:showVal val="0"/>
          <c:showCatName val="0"/>
          <c:showSerName val="0"/>
          <c:showPercent val="0"/>
          <c:showBubbleSize val="0"/>
        </c:dLbls>
        <c:smooth val="0"/>
        <c:axId val="-1763736352"/>
        <c:axId val="-1763723840"/>
      </c:lineChart>
      <c:catAx>
        <c:axId val="-1763736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3840"/>
        <c:crosses val="autoZero"/>
        <c:auto val="1"/>
        <c:lblAlgn val="ctr"/>
        <c:lblOffset val="100"/>
        <c:noMultiLvlLbl val="0"/>
      </c:catAx>
      <c:valAx>
        <c:axId val="-17637238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6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a:t>Bass model with variable upper limit training</a:t>
            </a:r>
            <a:endParaRPr lang="ru-RU" sz="900"/>
          </a:p>
        </c:rich>
      </c:tx>
      <c:layout>
        <c:manualLayout>
          <c:xMode val="edge"/>
          <c:yMode val="edge"/>
          <c:x val="0.16066046626252389"/>
          <c:y val="7.292543029657814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59FA-4A38-827C-39385BFE87D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7:$AH$7</c:f>
              <c:numCache>
                <c:formatCode>General</c:formatCode>
                <c:ptCount val="2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numCache>
            </c:numRef>
          </c:val>
          <c:smooth val="0"/>
          <c:extLst xmlns:c16r2="http://schemas.microsoft.com/office/drawing/2015/06/chart">
            <c:ext xmlns:c16="http://schemas.microsoft.com/office/drawing/2014/chart" uri="{C3380CC4-5D6E-409C-BE32-E72D297353CC}">
              <c16:uniqueId val="{00000001-59FA-4A38-827C-39385BFE87D7}"/>
            </c:ext>
          </c:extLst>
        </c:ser>
        <c:dLbls>
          <c:showLegendKey val="0"/>
          <c:showVal val="0"/>
          <c:showCatName val="0"/>
          <c:showSerName val="0"/>
          <c:showPercent val="0"/>
          <c:showBubbleSize val="0"/>
        </c:dLbls>
        <c:smooth val="0"/>
        <c:axId val="-1763716224"/>
        <c:axId val="-1763733632"/>
      </c:lineChart>
      <c:catAx>
        <c:axId val="-176371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3632"/>
        <c:crosses val="autoZero"/>
        <c:auto val="1"/>
        <c:lblAlgn val="ctr"/>
        <c:lblOffset val="100"/>
        <c:noMultiLvlLbl val="0"/>
      </c:catAx>
      <c:valAx>
        <c:axId val="-17637336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0" i="0" baseline="0">
                <a:effectLst/>
              </a:rPr>
              <a:t>Bass model with variable upper limit prognosis</a:t>
            </a:r>
            <a:endParaRPr lang="ru-RU" sz="700">
              <a:effectLst/>
            </a:endParaRPr>
          </a:p>
        </c:rich>
      </c:tx>
      <c:layout>
        <c:manualLayout>
          <c:xMode val="edge"/>
          <c:yMode val="edge"/>
          <c:x val="0.1346600740369212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48D-4ECE-8C04-9B929401EC8E}"/>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BL$7</c:f>
              <c:numCache>
                <c:formatCode>General</c:formatCode>
                <c:ptCount val="5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pt idx="25">
                  <c:v>1714.7382203409641</c:v>
                </c:pt>
                <c:pt idx="26">
                  <c:v>1849.7997786341582</c:v>
                </c:pt>
                <c:pt idx="27">
                  <c:v>1975.9461519905294</c:v>
                </c:pt>
                <c:pt idx="28">
                  <c:v>2092.4949308509476</c:v>
                </c:pt>
                <c:pt idx="29">
                  <c:v>2199.4631536330417</c:v>
                </c:pt>
                <c:pt idx="30">
                  <c:v>2297.3874297724465</c:v>
                </c:pt>
                <c:pt idx="31">
                  <c:v>2387.1325852156669</c:v>
                </c:pt>
                <c:pt idx="32">
                  <c:v>2469.7241347057188</c:v>
                </c:pt>
                <c:pt idx="33">
                  <c:v>2546.2213386422486</c:v>
                </c:pt>
                <c:pt idx="34">
                  <c:v>2617.6329475036955</c:v>
                </c:pt>
                <c:pt idx="35">
                  <c:v>2684.8693128075865</c:v>
                </c:pt>
                <c:pt idx="36">
                  <c:v>2748.7214727740775</c:v>
                </c:pt>
                <c:pt idx="37">
                  <c:v>2809.858088038538</c:v>
                </c:pt>
                <c:pt idx="38">
                  <c:v>2868.832878771892</c:v>
                </c:pt>
                <c:pt idx="39">
                  <c:v>2926.0973151258395</c:v>
                </c:pt>
                <c:pt idx="40">
                  <c:v>2982.0151543526008</c:v>
                </c:pt>
                <c:pt idx="41">
                  <c:v>3036.8768103365837</c:v>
                </c:pt>
                <c:pt idx="42">
                  <c:v>3090.9124964944526</c:v>
                </c:pt>
                <c:pt idx="43">
                  <c:v>3144.3036894165921</c:v>
                </c:pt>
                <c:pt idx="44">
                  <c:v>3197.192817844832</c:v>
                </c:pt>
                <c:pt idx="45">
                  <c:v>3249.6912738143387</c:v>
                </c:pt>
                <c:pt idx="46">
                  <c:v>3301.8859323513102</c:v>
                </c:pt>
                <c:pt idx="47">
                  <c:v>3353.8443955312009</c:v>
                </c:pt>
                <c:pt idx="48">
                  <c:v>3405.6191733191235</c:v>
                </c:pt>
                <c:pt idx="49">
                  <c:v>3457.2509941834319</c:v>
                </c:pt>
                <c:pt idx="50">
                  <c:v>3508.7714127624131</c:v>
                </c:pt>
                <c:pt idx="51">
                  <c:v>3560.2048552445099</c:v>
                </c:pt>
                <c:pt idx="52">
                  <c:v>3611.5702183104963</c:v>
                </c:pt>
                <c:pt idx="53">
                  <c:v>3662.8821156515965</c:v>
                </c:pt>
                <c:pt idx="54">
                  <c:v>3714.1518475365033</c:v>
                </c:pt>
              </c:numCache>
            </c:numRef>
          </c:val>
          <c:smooth val="0"/>
          <c:extLst xmlns:c16r2="http://schemas.microsoft.com/office/drawing/2015/06/chart">
            <c:ext xmlns:c16="http://schemas.microsoft.com/office/drawing/2014/chart" uri="{C3380CC4-5D6E-409C-BE32-E72D297353CC}">
              <c16:uniqueId val="{00000001-048D-4ECE-8C04-9B929401EC8E}"/>
            </c:ext>
          </c:extLst>
        </c:ser>
        <c:dLbls>
          <c:showLegendKey val="0"/>
          <c:showVal val="0"/>
          <c:showCatName val="0"/>
          <c:showSerName val="0"/>
          <c:showPercent val="0"/>
          <c:showBubbleSize val="0"/>
        </c:dLbls>
        <c:smooth val="0"/>
        <c:axId val="-1763736896"/>
        <c:axId val="-1763705344"/>
      </c:lineChart>
      <c:catAx>
        <c:axId val="-1763736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5344"/>
        <c:crosses val="autoZero"/>
        <c:auto val="1"/>
        <c:lblAlgn val="ctr"/>
        <c:lblOffset val="100"/>
        <c:noMultiLvlLbl val="0"/>
      </c:catAx>
      <c:valAx>
        <c:axId val="-17637053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6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t>Bass model variable upper limit considering costs training</a:t>
            </a:r>
            <a:r>
              <a:rPr lang="en-US" sz="800" baseline="0"/>
              <a:t> </a:t>
            </a:r>
            <a:endParaRPr lang="ru-RU" sz="800"/>
          </a:p>
        </c:rich>
      </c:tx>
      <c:layout>
        <c:manualLayout>
          <c:xMode val="edge"/>
          <c:yMode val="edge"/>
          <c:x val="0.1044605427192806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F2A-4C70-BFDE-9DC14B255C4F}"/>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xmlns:c16r2="http://schemas.microsoft.com/office/drawing/2015/06/chart">
            <c:ext xmlns:c16="http://schemas.microsoft.com/office/drawing/2014/chart" uri="{C3380CC4-5D6E-409C-BE32-E72D297353CC}">
              <c16:uniqueId val="{00000001-3F2A-4C70-BFDE-9DC14B255C4F}"/>
            </c:ext>
          </c:extLst>
        </c:ser>
        <c:dLbls>
          <c:showLegendKey val="0"/>
          <c:showVal val="0"/>
          <c:showCatName val="0"/>
          <c:showSerName val="0"/>
          <c:showPercent val="0"/>
          <c:showBubbleSize val="0"/>
        </c:dLbls>
        <c:smooth val="0"/>
        <c:axId val="-1763735808"/>
        <c:axId val="-1763735264"/>
      </c:lineChart>
      <c:catAx>
        <c:axId val="-176373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5264"/>
        <c:crosses val="autoZero"/>
        <c:auto val="1"/>
        <c:lblAlgn val="ctr"/>
        <c:lblOffset val="100"/>
        <c:noMultiLvlLbl val="0"/>
      </c:catAx>
      <c:valAx>
        <c:axId val="-17637352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b="0" i="0" baseline="0">
                <a:effectLst/>
              </a:rPr>
              <a:t>Bass model variable upper limit considering costs prognosis</a:t>
            </a:r>
            <a:endParaRPr lang="ru-RU" sz="600">
              <a:effectLst/>
            </a:endParaRPr>
          </a:p>
        </c:rich>
      </c:tx>
      <c:layout>
        <c:manualLayout>
          <c:xMode val="edge"/>
          <c:yMode val="edge"/>
          <c:x val="0.141817619300178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8AD-48E4-BDB4-DA1E5FD75005}"/>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xmlns:c16r2="http://schemas.microsoft.com/office/drawing/2015/06/chart">
            <c:ext xmlns:c16="http://schemas.microsoft.com/office/drawing/2014/chart" uri="{C3380CC4-5D6E-409C-BE32-E72D297353CC}">
              <c16:uniqueId val="{00000001-78AD-48E4-BDB4-DA1E5FD75005}"/>
            </c:ext>
          </c:extLst>
        </c:ser>
        <c:dLbls>
          <c:showLegendKey val="0"/>
          <c:showVal val="0"/>
          <c:showCatName val="0"/>
          <c:showSerName val="0"/>
          <c:showPercent val="0"/>
          <c:showBubbleSize val="0"/>
        </c:dLbls>
        <c:smooth val="0"/>
        <c:axId val="-1763731456"/>
        <c:axId val="-1763733088"/>
      </c:lineChart>
      <c:catAx>
        <c:axId val="-1763731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3088"/>
        <c:crosses val="autoZero"/>
        <c:auto val="1"/>
        <c:lblAlgn val="ctr"/>
        <c:lblOffset val="100"/>
        <c:noMultiLvlLbl val="0"/>
      </c:catAx>
      <c:valAx>
        <c:axId val="-17637330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1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Logistic</a:t>
            </a:r>
            <a:r>
              <a:rPr lang="en-US" sz="1100" baseline="0"/>
              <a:t> Growth model training</a:t>
            </a:r>
            <a:endParaRPr lang="ru-RU" sz="1100"/>
          </a:p>
        </c:rich>
      </c:tx>
      <c:layout>
        <c:manualLayout>
          <c:xMode val="edge"/>
          <c:yMode val="edge"/>
          <c:x val="0.1264435012740993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B165-4983-9229-A01DF583739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numCache>
            </c:numRef>
          </c:val>
          <c:smooth val="0"/>
          <c:extLst xmlns:c16r2="http://schemas.microsoft.com/office/drawing/2015/06/chart">
            <c:ext xmlns:c16="http://schemas.microsoft.com/office/drawing/2014/chart" uri="{C3380CC4-5D6E-409C-BE32-E72D297353CC}">
              <c16:uniqueId val="{00000001-B165-4983-9229-A01DF583739F}"/>
            </c:ext>
          </c:extLst>
        </c:ser>
        <c:dLbls>
          <c:showLegendKey val="0"/>
          <c:showVal val="0"/>
          <c:showCatName val="0"/>
          <c:showSerName val="0"/>
          <c:showPercent val="0"/>
          <c:showBubbleSize val="0"/>
        </c:dLbls>
        <c:smooth val="0"/>
        <c:axId val="-1763718400"/>
        <c:axId val="-1763722752"/>
      </c:lineChart>
      <c:catAx>
        <c:axId val="-176371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2752"/>
        <c:crosses val="autoZero"/>
        <c:auto val="1"/>
        <c:lblAlgn val="ctr"/>
        <c:lblOffset val="100"/>
        <c:noMultiLvlLbl val="0"/>
      </c:catAx>
      <c:valAx>
        <c:axId val="-17637227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Logistic Growth model prognosis</a:t>
            </a:r>
            <a:endParaRPr lang="ru-RU" sz="1050">
              <a:effectLst/>
            </a:endParaRPr>
          </a:p>
        </c:rich>
      </c:tx>
      <c:layout>
        <c:manualLayout>
          <c:xMode val="edge"/>
          <c:yMode val="edge"/>
          <c:x val="0.152933057280883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6B9-4F09-AD57-ADC6C3CA3D3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pt idx="25">
                  <c:v>1703.3725615542032</c:v>
                </c:pt>
                <c:pt idx="26">
                  <c:v>1824.8158769781585</c:v>
                </c:pt>
                <c:pt idx="27">
                  <c:v>1933.0906657382527</c:v>
                </c:pt>
                <c:pt idx="28">
                  <c:v>2027.5938494619006</c:v>
                </c:pt>
                <c:pt idx="29">
                  <c:v>2108.5583463910507</c:v>
                </c:pt>
                <c:pt idx="30">
                  <c:v>2176.8266293269553</c:v>
                </c:pt>
                <c:pt idx="31">
                  <c:v>2233.6200441274286</c:v>
                </c:pt>
                <c:pt idx="32">
                  <c:v>2280.34067094583</c:v>
                </c:pt>
                <c:pt idx="33">
                  <c:v>2318.4218583896127</c:v>
                </c:pt>
                <c:pt idx="34">
                  <c:v>2349.2283306376062</c:v>
                </c:pt>
                <c:pt idx="35">
                  <c:v>2373.9983278874124</c:v>
                </c:pt>
                <c:pt idx="36">
                  <c:v>2393.8172464811414</c:v>
                </c:pt>
                <c:pt idx="37">
                  <c:v>2409.6125824602409</c:v>
                </c:pt>
                <c:pt idx="38">
                  <c:v>2422.1618483495317</c:v>
                </c:pt>
                <c:pt idx="39">
                  <c:v>2432.1073649318869</c:v>
                </c:pt>
                <c:pt idx="40">
                  <c:v>2439.9738349390991</c:v>
                </c:pt>
                <c:pt idx="41">
                  <c:v>2446.1861698242474</c:v>
                </c:pt>
                <c:pt idx="42">
                  <c:v>2451.0861535803533</c:v>
                </c:pt>
                <c:pt idx="43">
                  <c:v>2454.9472641443854</c:v>
                </c:pt>
                <c:pt idx="44">
                  <c:v>2457.9874289505578</c:v>
                </c:pt>
                <c:pt idx="45">
                  <c:v>2460.3797531139039</c:v>
                </c:pt>
                <c:pt idx="46">
                  <c:v>2462.2613940465912</c:v>
                </c:pt>
                <c:pt idx="47">
                  <c:v>2463.7408134351867</c:v>
                </c:pt>
                <c:pt idx="48">
                  <c:v>2464.9036491171551</c:v>
                </c:pt>
                <c:pt idx="49">
                  <c:v>2465.8174365187374</c:v>
                </c:pt>
                <c:pt idx="50">
                  <c:v>2466.535384897657</c:v>
                </c:pt>
                <c:pt idx="51">
                  <c:v>2467.0993852666011</c:v>
                </c:pt>
                <c:pt idx="52">
                  <c:v>2467.5423987471131</c:v>
                </c:pt>
                <c:pt idx="53">
                  <c:v>2467.8903483203376</c:v>
                </c:pt>
                <c:pt idx="54">
                  <c:v>2468.1636143719188</c:v>
                </c:pt>
              </c:numCache>
            </c:numRef>
          </c:val>
          <c:smooth val="0"/>
          <c:extLst xmlns:c16r2="http://schemas.microsoft.com/office/drawing/2015/06/chart">
            <c:ext xmlns:c16="http://schemas.microsoft.com/office/drawing/2014/chart" uri="{C3380CC4-5D6E-409C-BE32-E72D297353CC}">
              <c16:uniqueId val="{00000001-06B9-4F09-AD57-ADC6C3CA3D3D}"/>
            </c:ext>
          </c:extLst>
        </c:ser>
        <c:dLbls>
          <c:showLegendKey val="0"/>
          <c:showVal val="0"/>
          <c:showCatName val="0"/>
          <c:showSerName val="0"/>
          <c:showPercent val="0"/>
          <c:showBubbleSize val="0"/>
        </c:dLbls>
        <c:smooth val="0"/>
        <c:axId val="-1763730912"/>
        <c:axId val="-1763704800"/>
      </c:lineChart>
      <c:catAx>
        <c:axId val="-1763730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4800"/>
        <c:crosses val="autoZero"/>
        <c:auto val="1"/>
        <c:lblAlgn val="ctr"/>
        <c:lblOffset val="100"/>
        <c:noMultiLvlLbl val="0"/>
      </c:catAx>
      <c:valAx>
        <c:axId val="-17637048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0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model training</a:t>
            </a:r>
            <a:endParaRPr lang="ru-RU" sz="1000">
              <a:effectLst/>
            </a:endParaRPr>
          </a:p>
        </c:rich>
      </c:tx>
      <c:layout>
        <c:manualLayout>
          <c:xMode val="edge"/>
          <c:yMode val="edge"/>
          <c:x val="0.1763471128608923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28E-4FC1-A67D-3D0DA1630127}"/>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numCache>
            </c:numRef>
          </c:val>
          <c:smooth val="0"/>
          <c:extLst xmlns:c16r2="http://schemas.microsoft.com/office/drawing/2015/06/chart">
            <c:ext xmlns:c16="http://schemas.microsoft.com/office/drawing/2014/chart" uri="{C3380CC4-5D6E-409C-BE32-E72D297353CC}">
              <c16:uniqueId val="{00000001-028E-4FC1-A67D-3D0DA1630127}"/>
            </c:ext>
          </c:extLst>
        </c:ser>
        <c:dLbls>
          <c:showLegendKey val="0"/>
          <c:showVal val="0"/>
          <c:showCatName val="0"/>
          <c:showSerName val="0"/>
          <c:showPercent val="0"/>
          <c:showBubbleSize val="0"/>
        </c:dLbls>
        <c:smooth val="0"/>
        <c:axId val="-1763734720"/>
        <c:axId val="-1763707520"/>
      </c:lineChart>
      <c:catAx>
        <c:axId val="-176373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7520"/>
        <c:crosses val="autoZero"/>
        <c:auto val="1"/>
        <c:lblAlgn val="ctr"/>
        <c:lblOffset val="100"/>
        <c:noMultiLvlLbl val="0"/>
      </c:catAx>
      <c:valAx>
        <c:axId val="-17637075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with variable upper limit model prognosis</a:t>
            </a:r>
            <a:endParaRPr lang="ru-RU" sz="1000"/>
          </a:p>
        </c:rich>
      </c:tx>
      <c:layout>
        <c:manualLayout>
          <c:xMode val="edge"/>
          <c:yMode val="edge"/>
          <c:x val="0.1537858629740248"/>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CF8-4EBD-BDAB-4964246C6C04}"/>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BL$7</c:f>
              <c:numCache>
                <c:formatCode>General</c:formatCode>
                <c:ptCount val="5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pt idx="25">
                  <c:v>1663.9818620964897</c:v>
                </c:pt>
                <c:pt idx="26">
                  <c:v>1825.9428153546939</c:v>
                </c:pt>
                <c:pt idx="27">
                  <c:v>1949.9332591551126</c:v>
                </c:pt>
                <c:pt idx="28">
                  <c:v>2065.6948427109046</c:v>
                </c:pt>
                <c:pt idx="29">
                  <c:v>2173.1746874128403</c:v>
                </c:pt>
                <c:pt idx="30">
                  <c:v>2272.694609162912</c:v>
                </c:pt>
                <c:pt idx="31">
                  <c:v>2364.8269518776556</c:v>
                </c:pt>
                <c:pt idx="32">
                  <c:v>2450.2869099155009</c:v>
                </c:pt>
                <c:pt idx="33">
                  <c:v>2529.8482489657918</c:v>
                </c:pt>
                <c:pt idx="34">
                  <c:v>2604.2830408193508</c:v>
                </c:pt>
                <c:pt idx="35">
                  <c:v>2674.3224494621259</c:v>
                </c:pt>
                <c:pt idx="36">
                  <c:v>2740.6341596065495</c:v>
                </c:pt>
                <c:pt idx="37">
                  <c:v>2803.8119443712221</c:v>
                </c:pt>
                <c:pt idx="38">
                  <c:v>2864.3734644312885</c:v>
                </c:pt>
                <c:pt idx="39">
                  <c:v>2922.763228392058</c:v>
                </c:pt>
                <c:pt idx="40">
                  <c:v>2979.3584703246888</c:v>
                </c:pt>
                <c:pt idx="41">
                  <c:v>3034.4764006162782</c:v>
                </c:pt>
                <c:pt idx="42">
                  <c:v>3088.3818284546951</c:v>
                </c:pt>
                <c:pt idx="43">
                  <c:v>3141.2945481604729</c:v>
                </c:pt>
                <c:pt idx="44">
                  <c:v>3193.396153493652</c:v>
                </c:pt>
                <c:pt idx="45">
                  <c:v>3244.8361232416296</c:v>
                </c:pt>
                <c:pt idx="46">
                  <c:v>3295.7371338408716</c:v>
                </c:pt>
                <c:pt idx="47">
                  <c:v>3346.1996212367198</c:v>
                </c:pt>
                <c:pt idx="48">
                  <c:v>3396.3056501186434</c:v>
                </c:pt>
                <c:pt idx="49">
                  <c:v>3446.1221650939533</c:v>
                </c:pt>
                <c:pt idx="50">
                  <c:v>3495.7037028481864</c:v>
                </c:pt>
                <c:pt idx="51">
                  <c:v>3545.0946419127458</c:v>
                </c:pt>
                <c:pt idx="52">
                  <c:v>3594.3310605742827</c:v>
                </c:pt>
                <c:pt idx="53">
                  <c:v>3643.4422657433224</c:v>
                </c:pt>
                <c:pt idx="54">
                  <c:v>3692.4520474777037</c:v>
                </c:pt>
              </c:numCache>
            </c:numRef>
          </c:val>
          <c:smooth val="0"/>
          <c:extLst xmlns:c16r2="http://schemas.microsoft.com/office/drawing/2015/06/chart">
            <c:ext xmlns:c16="http://schemas.microsoft.com/office/drawing/2014/chart" uri="{C3380CC4-5D6E-409C-BE32-E72D297353CC}">
              <c16:uniqueId val="{00000001-3CF8-4EBD-BDAB-4964246C6C04}"/>
            </c:ext>
          </c:extLst>
        </c:ser>
        <c:dLbls>
          <c:showLegendKey val="0"/>
          <c:showVal val="0"/>
          <c:showCatName val="0"/>
          <c:showSerName val="0"/>
          <c:showPercent val="0"/>
          <c:showBubbleSize val="0"/>
        </c:dLbls>
        <c:smooth val="0"/>
        <c:axId val="-1763730368"/>
        <c:axId val="-1763712416"/>
      </c:lineChart>
      <c:catAx>
        <c:axId val="-1763730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2416"/>
        <c:crosses val="autoZero"/>
        <c:auto val="1"/>
        <c:lblAlgn val="ctr"/>
        <c:lblOffset val="100"/>
        <c:noMultiLvlLbl val="0"/>
      </c:catAx>
      <c:valAx>
        <c:axId val="-17637124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0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Asia Pacific </a:t>
            </a:r>
            <a:endParaRPr lang="ru-RU" b="1"/>
          </a:p>
        </c:rich>
      </c:tx>
      <c:layout>
        <c:manualLayout>
          <c:xMode val="edge"/>
          <c:yMode val="edge"/>
          <c:x val="5.9117845563422221E-2"/>
          <c:y val="0.2738715869471540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0939323761000461E-2"/>
          <c:y val="3.3764510779436173E-2"/>
          <c:w val="0.90820335693332455"/>
          <c:h val="0.78695551115812012"/>
        </c:manualLayout>
      </c:layout>
      <c:lineChart>
        <c:grouping val="standard"/>
        <c:varyColors val="0"/>
        <c:ser>
          <c:idx val="4"/>
          <c:order val="2"/>
          <c:tx>
            <c:strRef>
              <c:f>AP!$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6:$BL$6</c:f>
              <c:numCache>
                <c:formatCode>General</c:formatCode>
                <c:ptCount val="30"/>
                <c:pt idx="0">
                  <c:v>647.00896341753719</c:v>
                </c:pt>
                <c:pt idx="1">
                  <c:v>709.86036100962667</c:v>
                </c:pt>
                <c:pt idx="2">
                  <c:v>772.30628238005158</c:v>
                </c:pt>
                <c:pt idx="3">
                  <c:v>834.32895841737536</c:v>
                </c:pt>
                <c:pt idx="4">
                  <c:v>896.01394975995413</c:v>
                </c:pt>
                <c:pt idx="5">
                  <c:v>957.49829328817987</c:v>
                </c:pt>
                <c:pt idx="6">
                  <c:v>1018.932382512415</c:v>
                </c:pt>
                <c:pt idx="7">
                  <c:v>1080.4556217586917</c:v>
                </c:pt>
                <c:pt idx="8">
                  <c:v>1142.1832582470706</c:v>
                </c:pt>
                <c:pt idx="9">
                  <c:v>1204.2011312366212</c:v>
                </c:pt>
                <c:pt idx="10">
                  <c:v>1266.5654364832506</c:v>
                </c:pt>
                <c:pt idx="11">
                  <c:v>1329.3053132334735</c:v>
                </c:pt>
                <c:pt idx="12">
                  <c:v>1392.4267636035538</c:v>
                </c:pt>
                <c:pt idx="13">
                  <c:v>1455.9169743271502</c:v>
                </c:pt>
                <c:pt idx="14">
                  <c:v>1519.7485081007444</c:v>
                </c:pt>
                <c:pt idx="15">
                  <c:v>1583.8830921609349</c:v>
                </c:pt>
                <c:pt idx="16">
                  <c:v>1648.2748919352132</c:v>
                </c:pt>
                <c:pt idx="17">
                  <c:v>1712.8732501794589</c:v>
                </c:pt>
                <c:pt idx="18">
                  <c:v>1777.6249214536806</c:v>
                </c:pt>
                <c:pt idx="19">
                  <c:v>1842.4758549704102</c:v>
                </c:pt>
                <c:pt idx="20">
                  <c:v>1907.3725867729304</c:v>
                </c:pt>
                <c:pt idx="21">
                  <c:v>1972.263301743405</c:v>
                </c:pt>
                <c:pt idx="22">
                  <c:v>2037.0986212676503</c:v>
                </c:pt>
                <c:pt idx="23">
                  <c:v>2101.8321659293742</c:v>
                </c:pt>
                <c:pt idx="24">
                  <c:v>2166.4209357381787</c:v>
                </c:pt>
                <c:pt idx="25">
                  <c:v>2230.8255438322258</c:v>
                </c:pt>
                <c:pt idx="26">
                  <c:v>2295.0103336763141</c:v>
                </c:pt>
                <c:pt idx="27">
                  <c:v>2358.9434046186566</c:v>
                </c:pt>
                <c:pt idx="28">
                  <c:v>2422.5965662756989</c:v>
                </c:pt>
                <c:pt idx="29">
                  <c:v>2485.9452385243162</c:v>
                </c:pt>
              </c:numCache>
            </c:numRef>
          </c:val>
          <c:smooth val="0"/>
          <c:extLst xmlns:c16r2="http://schemas.microsoft.com/office/drawing/2015/06/chart">
            <c:ext xmlns:c16="http://schemas.microsoft.com/office/drawing/2014/chart" uri="{C3380CC4-5D6E-409C-BE32-E72D297353CC}">
              <c16:uniqueId val="{00000000-7D3B-45FD-8C6D-67E0FFC85AC5}"/>
            </c:ext>
          </c:extLst>
        </c:ser>
        <c:ser>
          <c:idx val="7"/>
          <c:order val="5"/>
          <c:tx>
            <c:strRef>
              <c:f>AP!$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2">
                    <a:lumMod val="6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9:$BL$9</c:f>
              <c:numCache>
                <c:formatCode>General</c:formatCode>
                <c:ptCount val="30"/>
                <c:pt idx="0">
                  <c:v>626.50826701360529</c:v>
                </c:pt>
                <c:pt idx="1">
                  <c:v>668.63202052143765</c:v>
                </c:pt>
                <c:pt idx="2">
                  <c:v>726.3809830693184</c:v>
                </c:pt>
                <c:pt idx="3">
                  <c:v>783.47853638696665</c:v>
                </c:pt>
                <c:pt idx="4">
                  <c:v>839.98008830193589</c:v>
                </c:pt>
                <c:pt idx="5">
                  <c:v>895.9807738836023</c:v>
                </c:pt>
                <c:pt idx="6">
                  <c:v>951.59002881819117</c:v>
                </c:pt>
                <c:pt idx="7">
                  <c:v>1006.9149975365501</c:v>
                </c:pt>
                <c:pt idx="8">
                  <c:v>1062.0508393676384</c:v>
                </c:pt>
                <c:pt idx="9">
                  <c:v>1117.0759645450144</c:v>
                </c:pt>
                <c:pt idx="10">
                  <c:v>1172.0505430516578</c:v>
                </c:pt>
                <c:pt idx="11">
                  <c:v>1227.0170304336516</c:v>
                </c:pt>
                <c:pt idx="12">
                  <c:v>1282.0018243639377</c:v>
                </c:pt>
                <c:pt idx="13">
                  <c:v>1337.0174608789812</c:v>
                </c:pt>
                <c:pt idx="14">
                  <c:v>1392.0649760994763</c:v>
                </c:pt>
                <c:pt idx="15">
                  <c:v>1447.136209918451</c:v>
                </c:pt>
                <c:pt idx="16">
                  <c:v>1502.2159284004179</c:v>
                </c:pt>
                <c:pt idx="17">
                  <c:v>1557.2837058911075</c:v>
                </c:pt>
                <c:pt idx="18">
                  <c:v>1612.3155474792522</c:v>
                </c:pt>
                <c:pt idx="19">
                  <c:v>1667.2852558109962</c:v>
                </c:pt>
                <c:pt idx="20">
                  <c:v>1722.1655591395167</c:v>
                </c:pt>
                <c:pt idx="21">
                  <c:v>1776.9290238054164</c:v>
                </c:pt>
                <c:pt idx="22">
                  <c:v>1831.5487766545657</c:v>
                </c:pt>
                <c:pt idx="23">
                  <c:v>1885.9990628598566</c:v>
                </c:pt>
                <c:pt idx="24">
                  <c:v>1940.2556632625949</c:v>
                </c:pt>
                <c:pt idx="25">
                  <c:v>1994.2961933341855</c:v>
                </c:pt>
                <c:pt idx="26">
                  <c:v>2048.1003035705676</c:v>
                </c:pt>
                <c:pt idx="27">
                  <c:v>2101.649798800287</c:v>
                </c:pt>
                <c:pt idx="28">
                  <c:v>2154.9286916438055</c:v>
                </c:pt>
                <c:pt idx="29">
                  <c:v>2207.9232032742912</c:v>
                </c:pt>
              </c:numCache>
            </c:numRef>
          </c:val>
          <c:smooth val="0"/>
          <c:extLst xmlns:c16r2="http://schemas.microsoft.com/office/drawing/2015/06/chart">
            <c:ext xmlns:c16="http://schemas.microsoft.com/office/drawing/2014/chart" uri="{C3380CC4-5D6E-409C-BE32-E72D297353CC}">
              <c16:uniqueId val="{00000001-7D3B-45FD-8C6D-67E0FFC85AC5}"/>
            </c:ext>
          </c:extLst>
        </c:ser>
        <c:ser>
          <c:idx val="0"/>
          <c:order val="8"/>
          <c:tx>
            <c:strRef>
              <c:f>AP!$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1"/>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12:$BL$12</c:f>
              <c:numCache>
                <c:formatCode>General</c:formatCode>
                <c:ptCount val="30"/>
                <c:pt idx="0">
                  <c:v>637.58658042014372</c:v>
                </c:pt>
                <c:pt idx="1">
                  <c:v>688.99135463403775</c:v>
                </c:pt>
                <c:pt idx="2">
                  <c:v>758.59628839406014</c:v>
                </c:pt>
                <c:pt idx="3">
                  <c:v>829.56690769190345</c:v>
                </c:pt>
                <c:pt idx="4">
                  <c:v>901.64319694629637</c:v>
                </c:pt>
                <c:pt idx="5">
                  <c:v>974.59378755351543</c:v>
                </c:pt>
                <c:pt idx="6">
                  <c:v>1048.2142793516609</c:v>
                </c:pt>
                <c:pt idx="7">
                  <c:v>1122.3251275486637</c:v>
                </c:pt>
                <c:pt idx="8">
                  <c:v>1196.7693305713699</c:v>
                </c:pt>
                <c:pt idx="9">
                  <c:v>1271.4100864508443</c:v>
                </c:pt>
                <c:pt idx="10">
                  <c:v>1346.128530382678</c:v>
                </c:pt>
                <c:pt idx="11">
                  <c:v>1420.8216234011634</c:v>
                </c:pt>
                <c:pt idx="12">
                  <c:v>1495.4002302309145</c:v>
                </c:pt>
                <c:pt idx="13">
                  <c:v>1569.7874015421394</c:v>
                </c:pt>
                <c:pt idx="14">
                  <c:v>1643.9168602281115</c:v>
                </c:pt>
                <c:pt idx="15">
                  <c:v>1717.7316812938247</c:v>
                </c:pt>
                <c:pt idx="16">
                  <c:v>1791.1831490746445</c:v>
                </c:pt>
                <c:pt idx="17">
                  <c:v>1864.2297726277097</c:v>
                </c:pt>
                <c:pt idx="18">
                  <c:v>1936.8364393362194</c:v>
                </c:pt>
                <c:pt idx="19">
                  <c:v>2008.9736873284412</c:v>
                </c:pt>
                <c:pt idx="20">
                  <c:v>2080.6170787126557</c:v>
                </c:pt>
                <c:pt idx="21">
                  <c:v>2151.7466574824971</c:v>
                </c:pt>
                <c:pt idx="22">
                  <c:v>2222.3464779874353</c:v>
                </c:pt>
                <c:pt idx="23">
                  <c:v>2292.4041919102692</c:v>
                </c:pt>
                <c:pt idx="24">
                  <c:v>2361.9106836318711</c:v>
                </c:pt>
                <c:pt idx="25">
                  <c:v>2430.85974562716</c:v>
                </c:pt>
                <c:pt idx="26">
                  <c:v>2499.2477870924786</c:v>
                </c:pt>
                <c:pt idx="27">
                  <c:v>2567.0735703424953</c:v>
                </c:pt>
                <c:pt idx="28">
                  <c:v>2634.337970641604</c:v>
                </c:pt>
                <c:pt idx="29">
                  <c:v>2701.0437560642295</c:v>
                </c:pt>
              </c:numCache>
            </c:numRef>
          </c:val>
          <c:smooth val="0"/>
          <c:extLst xmlns:c16r2="http://schemas.microsoft.com/office/drawing/2015/06/chart">
            <c:ext xmlns:c16="http://schemas.microsoft.com/office/drawing/2014/chart" uri="{C3380CC4-5D6E-409C-BE32-E72D297353CC}">
              <c16:uniqueId val="{00000002-7D3B-45FD-8C6D-67E0FFC85AC5}"/>
            </c:ext>
          </c:extLst>
        </c:ser>
        <c:dLbls>
          <c:showLegendKey val="0"/>
          <c:showVal val="0"/>
          <c:showCatName val="0"/>
          <c:showSerName val="0"/>
          <c:showPercent val="0"/>
          <c:showBubbleSize val="0"/>
        </c:dLbls>
        <c:marker val="1"/>
        <c:smooth val="0"/>
        <c:axId val="-1802752128"/>
        <c:axId val="-1802765184"/>
        <c:extLst xmlns:c16r2="http://schemas.microsoft.com/office/drawing/2015/06/chart">
          <c:ext xmlns:c15="http://schemas.microsoft.com/office/drawing/2012/chart" uri="{02D57815-91ED-43cb-92C2-25804820EDAC}">
            <c15:filteredLineSeries>
              <c15:ser>
                <c:idx val="2"/>
                <c:order val="0"/>
                <c:tx>
                  <c:strRef>
                    <c:extLst xmlns:c16r2="http://schemas.microsoft.com/office/drawing/2015/06/chart">
                      <c:ext uri="{02D57815-91ED-43cb-92C2-25804820EDAC}">
                        <c15:formulaRef>
                          <c15:sqref>AP!$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3"/>
                      </a:solidFill>
                    </a:ln>
                    <a:effectLst/>
                  </c:spPr>
                </c:marker>
                <c:cat>
                  <c:numRef>
                    <c:extLst xmlns:c16r2="http://schemas.microsoft.com/office/drawing/2015/06/chart">
                      <c:ex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AP!$AI$4:$BL$4</c15:sqref>
                        </c15:formulaRef>
                      </c:ext>
                    </c:extLst>
                    <c:numCache>
                      <c:formatCode>General</c:formatCode>
                      <c:ptCount val="30"/>
                      <c:pt idx="0">
                        <c:v>622.56325048176427</c:v>
                      </c:pt>
                      <c:pt idx="1">
                        <c:v>663.38647297406965</c:v>
                      </c:pt>
                      <c:pt idx="2">
                        <c:v>695.16804784642409</c:v>
                      </c:pt>
                      <c:pt idx="3">
                        <c:v>718.91206401001546</c:v>
                      </c:pt>
                      <c:pt idx="4">
                        <c:v>736.08073127185628</c:v>
                      </c:pt>
                      <c:pt idx="5">
                        <c:v>748.19099414335483</c:v>
                      </c:pt>
                      <c:pt idx="6">
                        <c:v>756.57978102767584</c:v>
                      </c:pt>
                      <c:pt idx="7">
                        <c:v>762.31628892452466</c:v>
                      </c:pt>
                      <c:pt idx="8">
                        <c:v>766.20402505641778</c:v>
                      </c:pt>
                      <c:pt idx="9">
                        <c:v>768.82262421406131</c:v>
                      </c:pt>
                      <c:pt idx="10">
                        <c:v>770.57901910142846</c:v>
                      </c:pt>
                      <c:pt idx="11">
                        <c:v>771.7537754593701</c:v>
                      </c:pt>
                      <c:pt idx="12">
                        <c:v>772.53801565890058</c:v>
                      </c:pt>
                      <c:pt idx="13">
                        <c:v>773.06089150817479</c:v>
                      </c:pt>
                      <c:pt idx="14">
                        <c:v>773.40921236905069</c:v>
                      </c:pt>
                      <c:pt idx="15">
                        <c:v>773.64111974033267</c:v>
                      </c:pt>
                      <c:pt idx="16">
                        <c:v>773.79546234152212</c:v>
                      </c:pt>
                      <c:pt idx="17">
                        <c:v>773.89815703427428</c:v>
                      </c:pt>
                      <c:pt idx="18">
                        <c:v>773.96647541773564</c:v>
                      </c:pt>
                      <c:pt idx="19">
                        <c:v>774.01191965850421</c:v>
                      </c:pt>
                      <c:pt idx="20">
                        <c:v>774.04214616683169</c:v>
                      </c:pt>
                      <c:pt idx="21">
                        <c:v>774.062249854622</c:v>
                      </c:pt>
                      <c:pt idx="22">
                        <c:v>774.07562040421931</c:v>
                      </c:pt>
                      <c:pt idx="23">
                        <c:v>774.08451268830902</c:v>
                      </c:pt>
                      <c:pt idx="24">
                        <c:v>774.0904265492461</c:v>
                      </c:pt>
                      <c:pt idx="25">
                        <c:v>774.09435955609911</c:v>
                      </c:pt>
                      <c:pt idx="26">
                        <c:v>774.09697518131679</c:v>
                      </c:pt>
                      <c:pt idx="27">
                        <c:v>774.09871468149674</c:v>
                      </c:pt>
                      <c:pt idx="28">
                        <c:v>774.09987151860071</c:v>
                      </c:pt>
                      <c:pt idx="29">
                        <c:v>774.1006408600349</c:v>
                      </c:pt>
                    </c:numCache>
                  </c:numRef>
                </c:val>
                <c:smooth val="0"/>
                <c:extLst xmlns:c16r2="http://schemas.microsoft.com/office/drawing/2015/06/chart">
                  <c:ext xmlns:c16="http://schemas.microsoft.com/office/drawing/2014/chart" uri="{C3380CC4-5D6E-409C-BE32-E72D297353CC}">
                    <c16:uniqueId val="{00000003-7D3B-45FD-8C6D-67E0FFC85AC5}"/>
                  </c:ext>
                </c:extLst>
              </c15:ser>
            </c15:filteredLineSeries>
            <c15:filteredLineSeries>
              <c15:ser>
                <c:idx val="3"/>
                <c:order val="1"/>
                <c:tx>
                  <c:strRef>
                    <c:extLst xmlns:c15="http://schemas.microsoft.com/office/drawing/2012/chart" xmlns:c16r2="http://schemas.microsoft.com/office/drawing/2015/06/chart">
                      <c:ext xmlns:c15="http://schemas.microsoft.com/office/drawing/2012/chart" uri="{02D57815-91ED-43cb-92C2-25804820EDAC}">
                        <c15:formulaRef>
                          <c15:sqref>AP!$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4"/>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AP!$AI$5:$BL$5</c15:sqref>
                        </c15:formulaRef>
                      </c:ext>
                    </c:extLst>
                    <c:numCache>
                      <c:formatCode>General</c:formatCode>
                      <c:ptCount val="30"/>
                      <c:pt idx="0">
                        <c:v>645.21376318764874</c:v>
                      </c:pt>
                      <c:pt idx="1">
                        <c:v>699.62276907309047</c:v>
                      </c:pt>
                      <c:pt idx="2">
                        <c:v>749.35934076347928</c:v>
                      </c:pt>
                      <c:pt idx="3">
                        <c:v>794.61617978871277</c:v>
                      </c:pt>
                      <c:pt idx="4">
                        <c:v>835.8951911686471</c:v>
                      </c:pt>
                      <c:pt idx="5">
                        <c:v>873.83381660024975</c:v>
                      </c:pt>
                      <c:pt idx="6">
                        <c:v>909.08051979309971</c:v>
                      </c:pt>
                      <c:pt idx="7">
                        <c:v>942.22297648076801</c:v>
                      </c:pt>
                      <c:pt idx="8">
                        <c:v>973.75719176785299</c:v>
                      </c:pt>
                      <c:pt idx="9">
                        <c:v>1004.0824933199942</c:v>
                      </c:pt>
                      <c:pt idx="10">
                        <c:v>1033.5100666365506</c:v>
                      </c:pt>
                      <c:pt idx="11">
                        <c:v>1062.2768848982821</c:v>
                      </c:pt>
                      <c:pt idx="12">
                        <c:v>1090.5604378583375</c:v>
                      </c:pt>
                      <c:pt idx="13">
                        <c:v>1118.4920619835543</c:v>
                      </c:pt>
                      <c:pt idx="14">
                        <c:v>1146.1680755217019</c:v>
                      </c:pt>
                      <c:pt idx="15">
                        <c:v>1173.6586455298589</c:v>
                      </c:pt>
                      <c:pt idx="16">
                        <c:v>1201.0146339406697</c:v>
                      </c:pt>
                      <c:pt idx="17">
                        <c:v>1228.272773358877</c:v>
                      </c:pt>
                      <c:pt idx="18">
                        <c:v>1255.4595224476618</c:v>
                      </c:pt>
                      <c:pt idx="19">
                        <c:v>1282.5939068646326</c:v>
                      </c:pt>
                      <c:pt idx="20">
                        <c:v>1309.6895957713011</c:v>
                      </c:pt>
                      <c:pt idx="21">
                        <c:v>1336.7564101657408</c:v>
                      </c:pt>
                      <c:pt idx="22">
                        <c:v>1363.8014131309483</c:v>
                      </c:pt>
                      <c:pt idx="23">
                        <c:v>1390.8296947747108</c:v>
                      </c:pt>
                      <c:pt idx="24">
                        <c:v>1417.84493553469</c:v>
                      </c:pt>
                      <c:pt idx="25">
                        <c:v>1444.8498093529258</c:v>
                      </c:pt>
                      <c:pt idx="26">
                        <c:v>1471.8462716062472</c:v>
                      </c:pt>
                      <c:pt idx="27">
                        <c:v>1498.8357643667623</c:v>
                      </c:pt>
                      <c:pt idx="28">
                        <c:v>1525.8193625234201</c:v>
                      </c:pt>
                      <c:pt idx="29">
                        <c:v>1552.7978776981126</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4-7D3B-45FD-8C6D-67E0FFC85AC5}"/>
                  </c:ext>
                </c:extLst>
              </c15:ser>
            </c15:filteredLineSeries>
            <c15:filteredLineSeries>
              <c15:ser>
                <c:idx val="5"/>
                <c:order val="3"/>
                <c:tx>
                  <c:strRef>
                    <c:extLst xmlns:c15="http://schemas.microsoft.com/office/drawing/2012/chart" xmlns:c16r2="http://schemas.microsoft.com/office/drawing/2015/06/chart">
                      <c:ext xmlns:c15="http://schemas.microsoft.com/office/drawing/2012/chart" uri="{02D57815-91ED-43cb-92C2-25804820EDAC}">
                        <c15:formulaRef>
                          <c15:sqref>AP!$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AP!$AI$7:$BL$7</c15:sqref>
                        </c15:formulaRef>
                      </c:ext>
                    </c:extLst>
                    <c:numCache>
                      <c:formatCode>General</c:formatCode>
                      <c:ptCount val="30"/>
                      <c:pt idx="0">
                        <c:v>626.07460730571245</c:v>
                      </c:pt>
                      <c:pt idx="1">
                        <c:v>672.81399856660312</c:v>
                      </c:pt>
                      <c:pt idx="2">
                        <c:v>712.14602677020048</c:v>
                      </c:pt>
                      <c:pt idx="3">
                        <c:v>744.33565446078558</c:v>
                      </c:pt>
                      <c:pt idx="4">
                        <c:v>770.08481831761799</c:v>
                      </c:pt>
                      <c:pt idx="5">
                        <c:v>790.30826081941234</c:v>
                      </c:pt>
                      <c:pt idx="6">
                        <c:v>805.9644749648661</c:v>
                      </c:pt>
                      <c:pt idx="7">
                        <c:v>817.95019365701626</c:v>
                      </c:pt>
                      <c:pt idx="8">
                        <c:v>827.04765618707972</c:v>
                      </c:pt>
                      <c:pt idx="9">
                        <c:v>833.90805125002294</c:v>
                      </c:pt>
                      <c:pt idx="10">
                        <c:v>839.05611801855855</c:v>
                      </c:pt>
                      <c:pt idx="11">
                        <c:v>842.90502149244151</c:v>
                      </c:pt>
                      <c:pt idx="12">
                        <c:v>845.77468809904281</c:v>
                      </c:pt>
                      <c:pt idx="13">
                        <c:v>847.90985600714339</c:v>
                      </c:pt>
                      <c:pt idx="14">
                        <c:v>849.49609050890535</c:v>
                      </c:pt>
                      <c:pt idx="15">
                        <c:v>850.673177195118</c:v>
                      </c:pt>
                      <c:pt idx="16">
                        <c:v>851.54591270155913</c:v>
                      </c:pt>
                      <c:pt idx="17">
                        <c:v>852.19258582449106</c:v>
                      </c:pt>
                      <c:pt idx="18">
                        <c:v>852.67153054760581</c:v>
                      </c:pt>
                      <c:pt idx="19">
                        <c:v>853.02612886133227</c:v>
                      </c:pt>
                      <c:pt idx="20">
                        <c:v>853.28859748291427</c:v>
                      </c:pt>
                      <c:pt idx="21">
                        <c:v>853.48283641670616</c:v>
                      </c:pt>
                      <c:pt idx="22">
                        <c:v>853.6265621792495</c:v>
                      </c:pt>
                      <c:pt idx="23">
                        <c:v>853.73290009565073</c:v>
                      </c:pt>
                      <c:pt idx="24">
                        <c:v>853.81156998090751</c:v>
                      </c:pt>
                      <c:pt idx="25">
                        <c:v>853.86976748487916</c:v>
                      </c:pt>
                      <c:pt idx="26">
                        <c:v>853.91281836703888</c:v>
                      </c:pt>
                      <c:pt idx="27">
                        <c:v>853.94466373919113</c:v>
                      </c:pt>
                      <c:pt idx="28">
                        <c:v>853.9682196918468</c:v>
                      </c:pt>
                      <c:pt idx="29">
                        <c:v>853.98564368422399</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5-7D3B-45FD-8C6D-67E0FFC85AC5}"/>
                  </c:ext>
                </c:extLst>
              </c15:ser>
            </c15:filteredLineSeries>
            <c15:filteredLineSeries>
              <c15:ser>
                <c:idx val="6"/>
                <c:order val="4"/>
                <c:tx>
                  <c:strRef>
                    <c:extLst xmlns:c15="http://schemas.microsoft.com/office/drawing/2012/chart" xmlns:c16r2="http://schemas.microsoft.com/office/drawing/2015/06/chart">
                      <c:ext xmlns:c15="http://schemas.microsoft.com/office/drawing/2012/chart" uri="{02D57815-91ED-43cb-92C2-25804820EDAC}">
                        <c15:formulaRef>
                          <c15:sqref>AP!$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1">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AP!$AI$8:$BL$8</c15:sqref>
                        </c15:formulaRef>
                      </c:ext>
                    </c:extLst>
                    <c:numCache>
                      <c:formatCode>General</c:formatCode>
                      <c:ptCount val="30"/>
                      <c:pt idx="0">
                        <c:v>618.00912642809135</c:v>
                      </c:pt>
                      <c:pt idx="1">
                        <c:v>651.53070831688535</c:v>
                      </c:pt>
                      <c:pt idx="2">
                        <c:v>697.53128990174832</c:v>
                      </c:pt>
                      <c:pt idx="3">
                        <c:v>740.07409711681919</c:v>
                      </c:pt>
                      <c:pt idx="4">
                        <c:v>779.43869627406173</c:v>
                      </c:pt>
                      <c:pt idx="5">
                        <c:v>815.99830668299546</c:v>
                      </c:pt>
                      <c:pt idx="6">
                        <c:v>850.15588848841264</c:v>
                      </c:pt>
                      <c:pt idx="7">
                        <c:v>882.30272971635929</c:v>
                      </c:pt>
                      <c:pt idx="8">
                        <c:v>912.79519342143669</c:v>
                      </c:pt>
                      <c:pt idx="9">
                        <c:v>941.94433945193941</c:v>
                      </c:pt>
                      <c:pt idx="10">
                        <c:v>970.01375781530533</c:v>
                      </c:pt>
                      <c:pt idx="11">
                        <c:v>997.22209842011387</c:v>
                      </c:pt>
                      <c:pt idx="12">
                        <c:v>1023.7479090180091</c:v>
                      </c:pt>
                      <c:pt idx="13">
                        <c:v>1049.7352905583093</c:v>
                      </c:pt>
                      <c:pt idx="14">
                        <c:v>1075.2995155714602</c:v>
                      </c:pt>
                      <c:pt idx="15">
                        <c:v>1100.5321716848591</c:v>
                      </c:pt>
                      <c:pt idx="16">
                        <c:v>1125.5056473023878</c:v>
                      </c:pt>
                      <c:pt idx="17">
                        <c:v>1150.2769222750458</c:v>
                      </c:pt>
                      <c:pt idx="18">
                        <c:v>1174.8907028563008</c:v>
                      </c:pt>
                      <c:pt idx="19">
                        <c:v>1199.3819749229897</c:v>
                      </c:pt>
                      <c:pt idx="20">
                        <c:v>1223.7780602912353</c:v>
                      </c:pt>
                      <c:pt idx="21">
                        <c:v>1248.1002591107172</c:v>
                      </c:pt>
                      <c:pt idx="22">
                        <c:v>1272.365153419237</c:v>
                      </c:pt>
                      <c:pt idx="23">
                        <c:v>1296.585636765974</c:v>
                      </c:pt>
                      <c:pt idx="24">
                        <c:v>1320.7717244035814</c:v>
                      </c:pt>
                      <c:pt idx="25">
                        <c:v>1344.9311889135047</c:v>
                      </c:pt>
                      <c:pt idx="26">
                        <c:v>1369.0700576847578</c:v>
                      </c:pt>
                      <c:pt idx="27">
                        <c:v>1393.193001512685</c:v>
                      </c:pt>
                      <c:pt idx="28">
                        <c:v>1417.3036376592866</c:v>
                      </c:pt>
                      <c:pt idx="29">
                        <c:v>1441.4047658847705</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6-7D3B-45FD-8C6D-67E0FFC85AC5}"/>
                  </c:ext>
                </c:extLst>
              </c15:ser>
            </c15:filteredLineSeries>
            <c15:filteredLineSeries>
              <c15:ser>
                <c:idx val="8"/>
                <c:order val="6"/>
                <c:tx>
                  <c:strRef>
                    <c:extLst xmlns:c15="http://schemas.microsoft.com/office/drawing/2012/chart" xmlns:c16r2="http://schemas.microsoft.com/office/drawing/2015/06/chart">
                      <c:ext xmlns:c15="http://schemas.microsoft.com/office/drawing/2012/chart" uri="{02D57815-91ED-43cb-92C2-25804820EDAC}">
                        <c15:formulaRef>
                          <c15:sqref>AP!$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AP!$AI$10:$BL$10</c15:sqref>
                        </c15:formulaRef>
                      </c:ext>
                    </c:extLst>
                    <c:numCache>
                      <c:formatCode>General</c:formatCode>
                      <c:ptCount val="30"/>
                      <c:pt idx="0">
                        <c:v>650.96417385066115</c:v>
                      </c:pt>
                      <c:pt idx="1">
                        <c:v>724.23411824666982</c:v>
                      </c:pt>
                      <c:pt idx="2">
                        <c:v>798.33680721916858</c:v>
                      </c:pt>
                      <c:pt idx="3">
                        <c:v>872.62068910841356</c:v>
                      </c:pt>
                      <c:pt idx="4">
                        <c:v>946.48613097497037</c:v>
                      </c:pt>
                      <c:pt idx="5">
                        <c:v>1019.3947345345144</c:v>
                      </c:pt>
                      <c:pt idx="6">
                        <c:v>1090.8748633710159</c:v>
                      </c:pt>
                      <c:pt idx="7">
                        <c:v>1160.5239021564701</c:v>
                      </c:pt>
                      <c:pt idx="8">
                        <c:v>1228.0078289450712</c:v>
                      </c:pt>
                      <c:pt idx="9">
                        <c:v>1293.0586865572645</c:v>
                      </c:pt>
                      <c:pt idx="10">
                        <c:v>1355.4705049725405</c:v>
                      </c:pt>
                      <c:pt idx="11">
                        <c:v>1415.0941678982813</c:v>
                      </c:pt>
                      <c:pt idx="12">
                        <c:v>1471.8316449862398</c:v>
                      </c:pt>
                      <c:pt idx="13">
                        <c:v>1525.6299354072762</c:v>
                      </c:pt>
                      <c:pt idx="14">
                        <c:v>1576.4749949175834</c:v>
                      </c:pt>
                      <c:pt idx="15">
                        <c:v>1624.3858511650562</c:v>
                      </c:pt>
                      <c:pt idx="16">
                        <c:v>1669.4090530221613</c:v>
                      </c:pt>
                      <c:pt idx="17">
                        <c:v>1711.6135500936359</c:v>
                      </c:pt>
                      <c:pt idx="18">
                        <c:v>1751.0860582087776</c:v>
                      </c:pt>
                      <c:pt idx="19">
                        <c:v>1787.9269350480611</c:v>
                      </c:pt>
                      <c:pt idx="20">
                        <c:v>1822.2465661111953</c:v>
                      </c:pt>
                      <c:pt idx="21">
                        <c:v>1854.1622438950662</c:v>
                      </c:pt>
                      <c:pt idx="22">
                        <c:v>1883.7955112790589</c:v>
                      </c:pt>
                      <c:pt idx="23">
                        <c:v>1911.2699326359887</c:v>
                      </c:pt>
                      <c:pt idx="24">
                        <c:v>1936.7092521313934</c:v>
                      </c:pt>
                      <c:pt idx="25">
                        <c:v>1960.2358972049287</c:v>
                      </c:pt>
                      <c:pt idx="26">
                        <c:v>1981.9697856435139</c:v>
                      </c:pt>
                      <c:pt idx="27">
                        <c:v>2002.0273963852519</c:v>
                      </c:pt>
                      <c:pt idx="28">
                        <c:v>2020.5210667823878</c:v>
                      </c:pt>
                      <c:pt idx="29">
                        <c:v>2037.5584821498646</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7-7D3B-45FD-8C6D-67E0FFC85AC5}"/>
                  </c:ext>
                </c:extLst>
              </c15:ser>
            </c15:filteredLineSeries>
            <c15:filteredLineSeries>
              <c15:ser>
                <c:idx val="9"/>
                <c:order val="7"/>
                <c:tx>
                  <c:strRef>
                    <c:extLst xmlns:c15="http://schemas.microsoft.com/office/drawing/2012/chart" xmlns:c16r2="http://schemas.microsoft.com/office/drawing/2015/06/chart">
                      <c:ext xmlns:c15="http://schemas.microsoft.com/office/drawing/2012/chart" uri="{02D57815-91ED-43cb-92C2-25804820EDAC}">
                        <c15:formulaRef>
                          <c15:sqref>AP!$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4">
                        <a:lumMod val="60000"/>
                      </a:schemeClr>
                    </a:solidFill>
                    <a:ln w="9525">
                      <a:solidFill>
                        <a:schemeClr val="accent4">
                          <a:lumMod val="60000"/>
                        </a:schemeClr>
                      </a:solidFill>
                    </a:ln>
                    <a:effectLst/>
                  </c:spPr>
                </c:marker>
                <c:cat>
                  <c:numRef>
                    <c:extLst xmlns:c15="http://schemas.microsoft.com/office/drawing/2012/chart" xmlns:c16r2="http://schemas.microsoft.com/office/drawing/2015/06/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xmlns:c16r2="http://schemas.microsoft.com/office/drawing/2015/06/chart">
                      <c:ext xmlns:c15="http://schemas.microsoft.com/office/drawing/2012/chart" uri="{02D57815-91ED-43cb-92C2-25804820EDAC}">
                        <c15:formulaRef>
                          <c15:sqref>AP!$AI$11:$BL$11</c15:sqref>
                        </c15:formulaRef>
                      </c:ext>
                    </c:extLst>
                    <c:numCache>
                      <c:formatCode>General</c:formatCode>
                      <c:ptCount val="30"/>
                      <c:pt idx="0">
                        <c:v>634.77658185111341</c:v>
                      </c:pt>
                      <c:pt idx="1">
                        <c:v>683.5765648097539</c:v>
                      </c:pt>
                      <c:pt idx="2">
                        <c:v>749.49941758721752</c:v>
                      </c:pt>
                      <c:pt idx="3">
                        <c:v>815.67726352123202</c:v>
                      </c:pt>
                      <c:pt idx="4">
                        <c:v>881.76677570066147</c:v>
                      </c:pt>
                      <c:pt idx="5">
                        <c:v>947.47728739941942</c:v>
                      </c:pt>
                      <c:pt idx="6">
                        <c:v>1012.5687878711044</c:v>
                      </c:pt>
                      <c:pt idx="7">
                        <c:v>1076.8485567648424</c:v>
                      </c:pt>
                      <c:pt idx="8">
                        <c:v>1140.1669370256934</c:v>
                      </c:pt>
                      <c:pt idx="9">
                        <c:v>1202.4126500102175</c:v>
                      </c:pt>
                      <c:pt idx="10">
                        <c:v>1263.5079643394949</c:v>
                      </c:pt>
                      <c:pt idx="11">
                        <c:v>1323.4039475069169</c:v>
                      </c:pt>
                      <c:pt idx="12">
                        <c:v>1382.0759591820674</c:v>
                      </c:pt>
                      <c:pt idx="13">
                        <c:v>1439.5194881478672</c:v>
                      </c:pt>
                      <c:pt idx="14">
                        <c:v>1495.7463902129157</c:v>
                      </c:pt>
                      <c:pt idx="15">
                        <c:v>1550.7815508741492</c:v>
                      </c:pt>
                      <c:pt idx="16">
                        <c:v>1604.6599722747367</c:v>
                      </c:pt>
                      <c:pt idx="17">
                        <c:v>1657.4242673715</c:v>
                      </c:pt>
                      <c:pt idx="18">
                        <c:v>1709.1225335739364</c:v>
                      </c:pt>
                      <c:pt idx="19">
                        <c:v>1759.8065720155962</c:v>
                      </c:pt>
                      <c:pt idx="20">
                        <c:v>1809.5304158696683</c:v>
                      </c:pt>
                      <c:pt idx="21">
                        <c:v>1858.3491307490649</c:v>
                      </c:pt>
                      <c:pt idx="22">
                        <c:v>1906.3178514713927</c:v>
                      </c:pt>
                      <c:pt idx="23">
                        <c:v>1953.4910217340241</c:v>
                      </c:pt>
                      <c:pt idx="24">
                        <c:v>1999.9218060964204</c:v>
                      </c:pt>
                      <c:pt idx="25">
                        <c:v>2045.6616467909059</c:v>
                      </c:pt>
                      <c:pt idx="26">
                        <c:v>2090.7599410588409</c:v>
                      </c:pt>
                      <c:pt idx="27">
                        <c:v>2135.2638177881149</c:v>
                      </c:pt>
                      <c:pt idx="28">
                        <c:v>2179.2179951186854</c:v>
                      </c:pt>
                      <c:pt idx="29">
                        <c:v>2222.6647033314271</c:v>
                      </c:pt>
                    </c:numCache>
                  </c:numRef>
                </c:val>
                <c:smooth val="0"/>
                <c:extLst xmlns:c15="http://schemas.microsoft.com/office/drawing/2012/chart" xmlns:c16r2="http://schemas.microsoft.com/office/drawing/2015/06/chart">
                  <c:ext xmlns:c16="http://schemas.microsoft.com/office/drawing/2014/chart" uri="{C3380CC4-5D6E-409C-BE32-E72D297353CC}">
                    <c16:uniqueId val="{00000008-7D3B-45FD-8C6D-67E0FFC85AC5}"/>
                  </c:ext>
                </c:extLst>
              </c15:ser>
            </c15:filteredLineSeries>
          </c:ext>
        </c:extLst>
      </c:lineChart>
      <c:catAx>
        <c:axId val="-1802752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65184"/>
        <c:crosses val="autoZero"/>
        <c:auto val="1"/>
        <c:lblAlgn val="ctr"/>
        <c:lblOffset val="100"/>
        <c:noMultiLvlLbl val="0"/>
      </c:catAx>
      <c:valAx>
        <c:axId val="-1802765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1802752128"/>
        <c:crosses val="autoZero"/>
        <c:crossBetween val="between"/>
      </c:valAx>
      <c:spPr>
        <a:noFill/>
        <a:ln>
          <a:noFill/>
        </a:ln>
        <a:effectLst/>
      </c:spPr>
    </c:plotArea>
    <c:legend>
      <c:legendPos val="t"/>
      <c:layout>
        <c:manualLayout>
          <c:xMode val="edge"/>
          <c:yMode val="edge"/>
          <c:x val="0.55305304483998319"/>
          <c:y val="0.68420992152100391"/>
          <c:w val="0.40661082070623533"/>
          <c:h val="0.111941081991616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training</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F0E4-46CD-AC7D-56182D2D88FC}"/>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AH$7</c:f>
              <c:numCache>
                <c:formatCode>General</c:formatCode>
                <c:ptCount val="2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numCache>
            </c:numRef>
          </c:val>
          <c:smooth val="0"/>
          <c:extLst xmlns:c16r2="http://schemas.microsoft.com/office/drawing/2015/06/chart">
            <c:ext xmlns:c16="http://schemas.microsoft.com/office/drawing/2014/chart" uri="{C3380CC4-5D6E-409C-BE32-E72D297353CC}">
              <c16:uniqueId val="{00000001-F0E4-46CD-AC7D-56182D2D88FC}"/>
            </c:ext>
          </c:extLst>
        </c:ser>
        <c:dLbls>
          <c:showLegendKey val="0"/>
          <c:showVal val="0"/>
          <c:showCatName val="0"/>
          <c:showSerName val="0"/>
          <c:showPercent val="0"/>
          <c:showBubbleSize val="0"/>
        </c:dLbls>
        <c:smooth val="0"/>
        <c:axId val="-1763711872"/>
        <c:axId val="-1763704256"/>
      </c:lineChart>
      <c:catAx>
        <c:axId val="-1763711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4256"/>
        <c:crosses val="autoZero"/>
        <c:auto val="1"/>
        <c:lblAlgn val="ctr"/>
        <c:lblOffset val="100"/>
        <c:noMultiLvlLbl val="0"/>
      </c:catAx>
      <c:valAx>
        <c:axId val="-17637042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1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prognosis</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79-4564-90B6-0A0EEA9BDA81}"/>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BL$7</c:f>
              <c:numCache>
                <c:formatCode>General</c:formatCode>
                <c:ptCount val="5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pt idx="25">
                  <c:v>1682.7283073626077</c:v>
                </c:pt>
                <c:pt idx="26">
                  <c:v>1864.4129018410124</c:v>
                </c:pt>
                <c:pt idx="27">
                  <c:v>2014.3800700911902</c:v>
                </c:pt>
                <c:pt idx="28">
                  <c:v>2162.7154393842061</c:v>
                </c:pt>
                <c:pt idx="29">
                  <c:v>2309.0794155479284</c:v>
                </c:pt>
                <c:pt idx="30">
                  <c:v>2453.2991152604368</c:v>
                </c:pt>
                <c:pt idx="31">
                  <c:v>2595.3243868201653</c:v>
                </c:pt>
                <c:pt idx="32">
                  <c:v>2735.1891255929754</c:v>
                </c:pt>
                <c:pt idx="33">
                  <c:v>2872.9796827869909</c:v>
                </c:pt>
                <c:pt idx="34">
                  <c:v>3008.8106193426788</c:v>
                </c:pt>
                <c:pt idx="35">
                  <c:v>3142.8071504454151</c:v>
                </c:pt>
                <c:pt idx="36">
                  <c:v>3275.0932042096615</c:v>
                </c:pt>
                <c:pt idx="37">
                  <c:v>3405.7839136687967</c:v>
                </c:pt>
                <c:pt idx="38">
                  <c:v>3534.9814374477296</c:v>
                </c:pt>
                <c:pt idx="39">
                  <c:v>3662.7731650433361</c:v>
                </c:pt>
                <c:pt idx="40">
                  <c:v>3789.2315474206139</c:v>
                </c:pt>
                <c:pt idx="41">
                  <c:v>3914.4149696461536</c:v>
                </c:pt>
                <c:pt idx="42">
                  <c:v>4038.3692343627899</c:v>
                </c:pt>
                <c:pt idx="43">
                  <c:v>4161.1293485258793</c:v>
                </c:pt>
                <c:pt idx="44">
                  <c:v>4282.7214020633564</c:v>
                </c:pt>
                <c:pt idx="45">
                  <c:v>4403.1643996029252</c:v>
                </c:pt>
                <c:pt idx="46">
                  <c:v>4522.4719594933549</c:v>
                </c:pt>
                <c:pt idx="47">
                  <c:v>4640.6538322236192</c:v>
                </c:pt>
                <c:pt idx="48">
                  <c:v>4757.717216657401</c:v>
                </c:pt>
                <c:pt idx="49">
                  <c:v>4873.6678702139125</c:v>
                </c:pt>
                <c:pt idx="50">
                  <c:v>4988.5110205760457</c:v>
                </c:pt>
                <c:pt idx="51">
                  <c:v>5102.2520934668328</c:v>
                </c:pt>
                <c:pt idx="52">
                  <c:v>5214.8972748443848</c:v>
                </c:pt>
                <c:pt idx="53">
                  <c:v>5326.4539274994249</c:v>
                </c:pt>
                <c:pt idx="54">
                  <c:v>5436.9308822205785</c:v>
                </c:pt>
              </c:numCache>
            </c:numRef>
          </c:val>
          <c:smooth val="0"/>
          <c:extLst xmlns:c16r2="http://schemas.microsoft.com/office/drawing/2015/06/chart">
            <c:ext xmlns:c16="http://schemas.microsoft.com/office/drawing/2014/chart" uri="{C3380CC4-5D6E-409C-BE32-E72D297353CC}">
              <c16:uniqueId val="{00000001-D579-4564-90B6-0A0EEA9BDA81}"/>
            </c:ext>
          </c:extLst>
        </c:ser>
        <c:dLbls>
          <c:showLegendKey val="0"/>
          <c:showVal val="0"/>
          <c:showCatName val="0"/>
          <c:showSerName val="0"/>
          <c:showPercent val="0"/>
          <c:showBubbleSize val="0"/>
        </c:dLbls>
        <c:smooth val="0"/>
        <c:axId val="-1763719488"/>
        <c:axId val="-1763729824"/>
      </c:lineChart>
      <c:catAx>
        <c:axId val="-176371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9824"/>
        <c:crosses val="autoZero"/>
        <c:auto val="1"/>
        <c:lblAlgn val="ctr"/>
        <c:lblOffset val="100"/>
        <c:noMultiLvlLbl val="0"/>
      </c:catAx>
      <c:valAx>
        <c:axId val="-17637298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training</a:t>
            </a:r>
            <a:endParaRPr lang="ru-RU" sz="1000">
              <a:effectLst/>
            </a:endParaRPr>
          </a:p>
        </c:rich>
      </c:tx>
      <c:layout>
        <c:manualLayout>
          <c:xMode val="edge"/>
          <c:yMode val="edge"/>
          <c:x val="0.237558511047448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FCE-411F-89AD-45812E6359FA}"/>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numCache>
            </c:numRef>
          </c:val>
          <c:smooth val="0"/>
          <c:extLst xmlns:c16r2="http://schemas.microsoft.com/office/drawing/2015/06/chart">
            <c:ext xmlns:c16="http://schemas.microsoft.com/office/drawing/2014/chart" uri="{C3380CC4-5D6E-409C-BE32-E72D297353CC}">
              <c16:uniqueId val="{00000001-7FCE-411F-89AD-45812E6359FA}"/>
            </c:ext>
          </c:extLst>
        </c:ser>
        <c:dLbls>
          <c:showLegendKey val="0"/>
          <c:showVal val="0"/>
          <c:showCatName val="0"/>
          <c:showSerName val="0"/>
          <c:showPercent val="0"/>
          <c:showBubbleSize val="0"/>
        </c:dLbls>
        <c:smooth val="0"/>
        <c:axId val="-1763709152"/>
        <c:axId val="-1763709696"/>
      </c:lineChart>
      <c:catAx>
        <c:axId val="-1763709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9696"/>
        <c:crosses val="autoZero"/>
        <c:auto val="1"/>
        <c:lblAlgn val="ctr"/>
        <c:lblOffset val="100"/>
        <c:noMultiLvlLbl val="0"/>
      </c:catAx>
      <c:valAx>
        <c:axId val="-17637096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9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prognosis</a:t>
            </a:r>
            <a:endParaRPr lang="ru-RU" sz="1000">
              <a:effectLst/>
            </a:endParaRPr>
          </a:p>
        </c:rich>
      </c:tx>
      <c:layout>
        <c:manualLayout>
          <c:xMode val="edge"/>
          <c:yMode val="edge"/>
          <c:x val="0.1816545709427296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558D-4A7B-A292-C8E6D7D0E7C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pt idx="25">
                  <c:v>1763.4472667770076</c:v>
                </c:pt>
                <c:pt idx="26">
                  <c:v>1941.7532548645891</c:v>
                </c:pt>
                <c:pt idx="27">
                  <c:v>2124.7473344893983</c:v>
                </c:pt>
                <c:pt idx="28">
                  <c:v>2311.4086841072617</c:v>
                </c:pt>
                <c:pt idx="29">
                  <c:v>2500.7264136774761</c:v>
                </c:pt>
                <c:pt idx="30">
                  <c:v>2691.7159901794762</c:v>
                </c:pt>
                <c:pt idx="31">
                  <c:v>2883.4331284817126</c:v>
                </c:pt>
                <c:pt idx="32">
                  <c:v>3074.9850999518144</c:v>
                </c:pt>
                <c:pt idx="33">
                  <c:v>3265.5395159747773</c:v>
                </c:pt>
                <c:pt idx="34">
                  <c:v>3454.3307244305597</c:v>
                </c:pt>
                <c:pt idx="35">
                  <c:v>3640.6640154658835</c:v>
                </c:pt>
                <c:pt idx="36">
                  <c:v>3823.9178708806494</c:v>
                </c:pt>
                <c:pt idx="37">
                  <c:v>4003.5445120181143</c:v>
                </c:pt>
                <c:pt idx="38">
                  <c:v>4179.0690073106261</c:v>
                </c:pt>
                <c:pt idx="39">
                  <c:v>4350.0871956708907</c:v>
                </c:pt>
                <c:pt idx="40">
                  <c:v>4516.2626686049216</c:v>
                </c:pt>
                <c:pt idx="41">
                  <c:v>4677.3230348091793</c:v>
                </c:pt>
                <c:pt idx="42">
                  <c:v>4833.0556682764936</c:v>
                </c:pt>
                <c:pt idx="43">
                  <c:v>4983.3031163564156</c:v>
                </c:pt>
                <c:pt idx="44">
                  <c:v>5127.9583192003838</c:v>
                </c:pt>
                <c:pt idx="45">
                  <c:v>5266.9597676295152</c:v>
                </c:pt>
                <c:pt idx="46">
                  <c:v>5400.2867034485798</c:v>
                </c:pt>
                <c:pt idx="47">
                  <c:v>5527.954445094364</c:v>
                </c:pt>
                <c:pt idx="48">
                  <c:v>5650.0099025425607</c:v>
                </c:pt>
                <c:pt idx="49">
                  <c:v>5766.5273287331756</c:v>
                </c:pt>
                <c:pt idx="50">
                  <c:v>5877.6043404154962</c:v>
                </c:pt>
                <c:pt idx="51">
                  <c:v>5983.3582291753874</c:v>
                </c:pt>
                <c:pt idx="52">
                  <c:v>6083.9225733447802</c:v>
                </c:pt>
                <c:pt idx="53">
                  <c:v>6179.4441533225099</c:v>
                </c:pt>
                <c:pt idx="54">
                  <c:v>6270.0801663541388</c:v>
                </c:pt>
              </c:numCache>
            </c:numRef>
          </c:val>
          <c:smooth val="0"/>
          <c:extLst xmlns:c16r2="http://schemas.microsoft.com/office/drawing/2015/06/chart">
            <c:ext xmlns:c16="http://schemas.microsoft.com/office/drawing/2014/chart" uri="{C3380CC4-5D6E-409C-BE32-E72D297353CC}">
              <c16:uniqueId val="{00000001-558D-4A7B-A292-C8E6D7D0E7CD}"/>
            </c:ext>
          </c:extLst>
        </c:ser>
        <c:dLbls>
          <c:showLegendKey val="0"/>
          <c:showVal val="0"/>
          <c:showCatName val="0"/>
          <c:showSerName val="0"/>
          <c:showPercent val="0"/>
          <c:showBubbleSize val="0"/>
        </c:dLbls>
        <c:smooth val="0"/>
        <c:axId val="-1763732544"/>
        <c:axId val="-1763729280"/>
      </c:lineChart>
      <c:catAx>
        <c:axId val="-176373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9280"/>
        <c:crosses val="autoZero"/>
        <c:auto val="1"/>
        <c:lblAlgn val="ctr"/>
        <c:lblOffset val="100"/>
        <c:noMultiLvlLbl val="0"/>
      </c:catAx>
      <c:valAx>
        <c:axId val="-17637292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2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Gompertz model training</a:t>
            </a:r>
            <a:endParaRPr lang="ru-RU" sz="1050">
              <a:effectLst/>
            </a:endParaRPr>
          </a:p>
        </c:rich>
      </c:tx>
      <c:layout>
        <c:manualLayout>
          <c:xMode val="edge"/>
          <c:yMode val="edge"/>
          <c:x val="0.255890005742357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6875-4935-B131-7EF6088C74EA}"/>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AH$7</c:f>
              <c:numCache>
                <c:formatCode>General</c:formatCode>
                <c:ptCount val="2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numCache>
            </c:numRef>
          </c:val>
          <c:smooth val="0"/>
          <c:extLst xmlns:c16r2="http://schemas.microsoft.com/office/drawing/2015/06/chart">
            <c:ext xmlns:c16="http://schemas.microsoft.com/office/drawing/2014/chart" uri="{C3380CC4-5D6E-409C-BE32-E72D297353CC}">
              <c16:uniqueId val="{00000001-6875-4935-B131-7EF6088C74EA}"/>
            </c:ext>
          </c:extLst>
        </c:ser>
        <c:dLbls>
          <c:showLegendKey val="0"/>
          <c:showVal val="0"/>
          <c:showCatName val="0"/>
          <c:showSerName val="0"/>
          <c:showPercent val="0"/>
          <c:showBubbleSize val="0"/>
        </c:dLbls>
        <c:smooth val="0"/>
        <c:axId val="-1763721664"/>
        <c:axId val="-1763728736"/>
      </c:lineChart>
      <c:catAx>
        <c:axId val="-176372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8736"/>
        <c:crosses val="autoZero"/>
        <c:auto val="1"/>
        <c:lblAlgn val="ctr"/>
        <c:lblOffset val="100"/>
        <c:noMultiLvlLbl val="0"/>
      </c:catAx>
      <c:valAx>
        <c:axId val="-17637287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1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37868506479747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8302-48C6-9BA3-B619EC12018C}"/>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BL$7</c:f>
              <c:numCache>
                <c:formatCode>General</c:formatCode>
                <c:ptCount val="5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pt idx="25">
                  <c:v>1701.707706398701</c:v>
                </c:pt>
                <c:pt idx="26">
                  <c:v>1903.5887525669029</c:v>
                </c:pt>
                <c:pt idx="27">
                  <c:v>2078.7773099315386</c:v>
                </c:pt>
                <c:pt idx="28">
                  <c:v>2257.4480838098548</c:v>
                </c:pt>
                <c:pt idx="29">
                  <c:v>2438.8235657373398</c:v>
                </c:pt>
                <c:pt idx="30">
                  <c:v>2622.1682639320561</c:v>
                </c:pt>
                <c:pt idx="31">
                  <c:v>2806.7960338283215</c:v>
                </c:pt>
                <c:pt idx="32">
                  <c:v>2992.0751440883655</c:v>
                </c:pt>
                <c:pt idx="33">
                  <c:v>3177.4313364593386</c:v>
                </c:pt>
                <c:pt idx="34">
                  <c:v>3362.3491588789075</c:v>
                </c:pt>
                <c:pt idx="35">
                  <c:v>3546.3718545560387</c:v>
                </c:pt>
                <c:pt idx="36">
                  <c:v>3729.1000799050971</c:v>
                </c:pt>
                <c:pt idx="37">
                  <c:v>3910.189705218766</c:v>
                </c:pt>
                <c:pt idx="38">
                  <c:v>4089.3489272092729</c:v>
                </c:pt>
                <c:pt idx="39">
                  <c:v>4266.3348947602753</c:v>
                </c:pt>
                <c:pt idx="40">
                  <c:v>4440.9500205053391</c:v>
                </c:pt>
                <c:pt idx="41">
                  <c:v>4613.0381227264988</c:v>
                </c:pt>
                <c:pt idx="42">
                  <c:v>4782.4805156003004</c:v>
                </c:pt>
                <c:pt idx="43">
                  <c:v>4949.1921416830892</c:v>
                </c:pt>
                <c:pt idx="44">
                  <c:v>5113.1178190812052</c:v>
                </c:pt>
                <c:pt idx="45">
                  <c:v>5274.2286571260702</c:v>
                </c:pt>
                <c:pt idx="46">
                  <c:v>5432.518678538192</c:v>
                </c:pt>
                <c:pt idx="47">
                  <c:v>5588.0016728634746</c:v>
                </c:pt>
                <c:pt idx="48">
                  <c:v>5740.7082951885995</c:v>
                </c:pt>
                <c:pt idx="49">
                  <c:v>5890.6834155247616</c:v>
                </c:pt>
                <c:pt idx="50">
                  <c:v>6037.983717526944</c:v>
                </c:pt>
                <c:pt idx="51">
                  <c:v>6182.675540111687</c:v>
                </c:pt>
                <c:pt idx="52">
                  <c:v>6324.8329518027349</c:v>
                </c:pt>
                <c:pt idx="53">
                  <c:v>6464.536045027724</c:v>
                </c:pt>
                <c:pt idx="54">
                  <c:v>6601.8694359081792</c:v>
                </c:pt>
              </c:numCache>
            </c:numRef>
          </c:val>
          <c:smooth val="0"/>
          <c:extLst xmlns:c16r2="http://schemas.microsoft.com/office/drawing/2015/06/chart">
            <c:ext xmlns:c16="http://schemas.microsoft.com/office/drawing/2014/chart" uri="{C3380CC4-5D6E-409C-BE32-E72D297353CC}">
              <c16:uniqueId val="{00000001-8302-48C6-9BA3-B619EC12018C}"/>
            </c:ext>
          </c:extLst>
        </c:ser>
        <c:dLbls>
          <c:showLegendKey val="0"/>
          <c:showVal val="0"/>
          <c:showCatName val="0"/>
          <c:showSerName val="0"/>
          <c:showPercent val="0"/>
          <c:showBubbleSize val="0"/>
        </c:dLbls>
        <c:smooth val="0"/>
        <c:axId val="-1763727648"/>
        <c:axId val="-1763720576"/>
      </c:lineChart>
      <c:catAx>
        <c:axId val="-1763727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0576"/>
        <c:crosses val="autoZero"/>
        <c:auto val="1"/>
        <c:lblAlgn val="ctr"/>
        <c:lblOffset val="100"/>
        <c:noMultiLvlLbl val="0"/>
      </c:catAx>
      <c:valAx>
        <c:axId val="-17637205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7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a:t>
            </a:r>
            <a:r>
              <a:rPr lang="en-US" sz="1050" baseline="0"/>
              <a:t> training</a:t>
            </a:r>
            <a:endParaRPr lang="ru-RU" sz="1050"/>
          </a:p>
        </c:rich>
      </c:tx>
      <c:layout>
        <c:manualLayout>
          <c:xMode val="edge"/>
          <c:yMode val="edge"/>
          <c:x val="0.25579108854665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2413-4712-9693-9E51756C0AB2}"/>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AH$7</c:f>
              <c:numCache>
                <c:formatCode>General</c:formatCode>
                <c:ptCount val="2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numCache>
            </c:numRef>
          </c:val>
          <c:smooth val="0"/>
          <c:extLst xmlns:c16r2="http://schemas.microsoft.com/office/drawing/2015/06/chart">
            <c:ext xmlns:c16="http://schemas.microsoft.com/office/drawing/2014/chart" uri="{C3380CC4-5D6E-409C-BE32-E72D297353CC}">
              <c16:uniqueId val="{00000001-2413-4712-9693-9E51756C0AB2}"/>
            </c:ext>
          </c:extLst>
        </c:ser>
        <c:dLbls>
          <c:showLegendKey val="0"/>
          <c:showVal val="0"/>
          <c:showCatName val="0"/>
          <c:showSerName val="0"/>
          <c:showPercent val="0"/>
          <c:showBubbleSize val="0"/>
        </c:dLbls>
        <c:smooth val="0"/>
        <c:axId val="-1763734176"/>
        <c:axId val="-1763728192"/>
      </c:lineChart>
      <c:catAx>
        <c:axId val="-176373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8192"/>
        <c:crosses val="autoZero"/>
        <c:auto val="1"/>
        <c:lblAlgn val="ctr"/>
        <c:lblOffset val="100"/>
        <c:noMultiLvlLbl val="0"/>
      </c:catAx>
      <c:valAx>
        <c:axId val="-17637281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4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296636085626911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1547-4A5D-B7E4-4A43A383F26D}"/>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BL$7</c:f>
              <c:numCache>
                <c:formatCode>General</c:formatCode>
                <c:ptCount val="5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pt idx="25">
                  <c:v>1715.2920203910369</c:v>
                </c:pt>
                <c:pt idx="26">
                  <c:v>1924.4105145837077</c:v>
                </c:pt>
                <c:pt idx="27">
                  <c:v>2108.2762773033046</c:v>
                </c:pt>
                <c:pt idx="28">
                  <c:v>2297.4126600825016</c:v>
                </c:pt>
                <c:pt idx="29">
                  <c:v>2491.1141351471938</c:v>
                </c:pt>
                <c:pt idx="30">
                  <c:v>2688.6886563330308</c:v>
                </c:pt>
                <c:pt idx="31">
                  <c:v>2889.4655591074784</c:v>
                </c:pt>
                <c:pt idx="32">
                  <c:v>3092.8020231214291</c:v>
                </c:pt>
                <c:pt idx="33">
                  <c:v>3298.0881836648005</c:v>
                </c:pt>
                <c:pt idx="34">
                  <c:v>3504.7509993287081</c:v>
                </c:pt>
                <c:pt idx="35">
                  <c:v>3712.256995681732</c:v>
                </c:pt>
                <c:pt idx="36">
                  <c:v>3920.1140106178659</c:v>
                </c:pt>
                <c:pt idx="37">
                  <c:v>4127.8720677792062</c:v>
                </c:pt>
                <c:pt idx="38">
                  <c:v>4335.1235013936966</c:v>
                </c:pt>
                <c:pt idx="39">
                  <c:v>4541.5024500749696</c:v>
                </c:pt>
                <c:pt idx="40">
                  <c:v>4746.6838294637773</c:v>
                </c:pt>
                <c:pt idx="41">
                  <c:v>4950.3818847388575</c:v>
                </c:pt>
                <c:pt idx="42">
                  <c:v>5152.3484145152433</c:v>
                </c:pt>
                <c:pt idx="43">
                  <c:v>5352.3707478950728</c:v>
                </c:pt>
                <c:pt idx="44">
                  <c:v>5550.2695467458025</c:v>
                </c:pt>
                <c:pt idx="45">
                  <c:v>5745.8964958824836</c:v>
                </c:pt>
                <c:pt idx="46">
                  <c:v>5939.1319348944535</c:v>
                </c:pt>
                <c:pt idx="47">
                  <c:v>6129.8824769905414</c:v>
                </c:pt>
                <c:pt idx="48">
                  <c:v>6318.078652523679</c:v>
                </c:pt>
                <c:pt idx="49">
                  <c:v>6503.6726078297897</c:v>
                </c:pt>
                <c:pt idx="50">
                  <c:v>6686.6358837030648</c:v>
                </c:pt>
                <c:pt idx="51">
                  <c:v>6866.9572922185826</c:v>
                </c:pt>
                <c:pt idx="52">
                  <c:v>7044.6409056944012</c:v>
                </c:pt>
                <c:pt idx="53">
                  <c:v>7219.704167319258</c:v>
                </c:pt>
                <c:pt idx="54">
                  <c:v>7392.1761293292238</c:v>
                </c:pt>
              </c:numCache>
            </c:numRef>
          </c:val>
          <c:smooth val="0"/>
          <c:extLst xmlns:c16r2="http://schemas.microsoft.com/office/drawing/2015/06/chart">
            <c:ext xmlns:c16="http://schemas.microsoft.com/office/drawing/2014/chart" uri="{C3380CC4-5D6E-409C-BE32-E72D297353CC}">
              <c16:uniqueId val="{00000001-1547-4A5D-B7E4-4A43A383F26D}"/>
            </c:ext>
          </c:extLst>
        </c:ser>
        <c:dLbls>
          <c:showLegendKey val="0"/>
          <c:showVal val="0"/>
          <c:showCatName val="0"/>
          <c:showSerName val="0"/>
          <c:showPercent val="0"/>
          <c:showBubbleSize val="0"/>
        </c:dLbls>
        <c:smooth val="0"/>
        <c:axId val="-1763732000"/>
        <c:axId val="-1763710784"/>
      </c:lineChart>
      <c:catAx>
        <c:axId val="-1763732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0784"/>
        <c:crosses val="autoZero"/>
        <c:auto val="1"/>
        <c:lblAlgn val="ctr"/>
        <c:lblOffset val="100"/>
        <c:noMultiLvlLbl val="0"/>
      </c:catAx>
      <c:valAx>
        <c:axId val="-17637107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training</a:t>
            </a:r>
            <a:endParaRPr lang="ru-RU" sz="1050">
              <a:effectLst/>
            </a:endParaRPr>
          </a:p>
        </c:rich>
      </c:tx>
      <c:layout>
        <c:manualLayout>
          <c:xMode val="edge"/>
          <c:yMode val="edge"/>
          <c:x val="0.268693635660912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4A5-4824-B796-4B81A7397AA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numCache>
            </c:numRef>
          </c:val>
          <c:smooth val="0"/>
          <c:extLst xmlns:c16r2="http://schemas.microsoft.com/office/drawing/2015/06/chart">
            <c:ext xmlns:c16="http://schemas.microsoft.com/office/drawing/2014/chart" uri="{C3380CC4-5D6E-409C-BE32-E72D297353CC}">
              <c16:uniqueId val="{00000001-D4A5-4824-B796-4B81A7397AA3}"/>
            </c:ext>
          </c:extLst>
        </c:ser>
        <c:dLbls>
          <c:showLegendKey val="0"/>
          <c:showVal val="0"/>
          <c:showCatName val="0"/>
          <c:showSerName val="0"/>
          <c:showPercent val="0"/>
          <c:showBubbleSize val="0"/>
        </c:dLbls>
        <c:smooth val="0"/>
        <c:axId val="-1763720032"/>
        <c:axId val="-1763727104"/>
      </c:lineChart>
      <c:catAx>
        <c:axId val="-176372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7104"/>
        <c:crosses val="autoZero"/>
        <c:auto val="1"/>
        <c:lblAlgn val="ctr"/>
        <c:lblOffset val="100"/>
        <c:noMultiLvlLbl val="0"/>
      </c:catAx>
      <c:valAx>
        <c:axId val="-17637271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0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834212555113778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18DD-4417-861B-70294648DA3A}"/>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pt idx="25">
                  <c:v>542.52499659802584</c:v>
                </c:pt>
                <c:pt idx="26">
                  <c:v>583.22473588904199</c:v>
                </c:pt>
                <c:pt idx="27">
                  <c:v>622.72306712131456</c:v>
                </c:pt>
                <c:pt idx="28">
                  <c:v>660.5137710376265</c:v>
                </c:pt>
                <c:pt idx="29">
                  <c:v>696.17120754985274</c:v>
                </c:pt>
                <c:pt idx="30">
                  <c:v>729.36794735633021</c:v>
                </c:pt>
                <c:pt idx="31">
                  <c:v>759.88293493283254</c:v>
                </c:pt>
                <c:pt idx="32">
                  <c:v>787.60035492003828</c:v>
                </c:pt>
                <c:pt idx="33">
                  <c:v>812.50067685673139</c:v>
                </c:pt>
                <c:pt idx="34">
                  <c:v>834.64617291124148</c:v>
                </c:pt>
                <c:pt idx="35">
                  <c:v>854.16346126836652</c:v>
                </c:pt>
                <c:pt idx="36">
                  <c:v>871.22540538752958</c:v>
                </c:pt>
                <c:pt idx="37">
                  <c:v>886.03417134930464</c:v>
                </c:pt>
                <c:pt idx="38">
                  <c:v>898.80660351102392</c:v>
                </c:pt>
                <c:pt idx="39">
                  <c:v>909.76247479539325</c:v>
                </c:pt>
                <c:pt idx="40">
                  <c:v>919.11569124133598</c:v>
                </c:pt>
                <c:pt idx="41">
                  <c:v>927.06821072529419</c:v>
                </c:pt>
                <c:pt idx="42">
                  <c:v>933.80626142005144</c:v>
                </c:pt>
                <c:pt idx="43">
                  <c:v>939.4983840566299</c:v>
                </c:pt>
                <c:pt idx="44">
                  <c:v>944.29483587848836</c:v>
                </c:pt>
                <c:pt idx="45">
                  <c:v>948.32795030686111</c:v>
                </c:pt>
                <c:pt idx="46">
                  <c:v>951.71312012103203</c:v>
                </c:pt>
                <c:pt idx="47">
                  <c:v>954.55014735983912</c:v>
                </c:pt>
                <c:pt idx="48">
                  <c:v>956.92477120861975</c:v>
                </c:pt>
                <c:pt idx="49">
                  <c:v>958.91024191671829</c:v>
                </c:pt>
                <c:pt idx="50">
                  <c:v>960.56885352284121</c:v>
                </c:pt>
                <c:pt idx="51">
                  <c:v>961.95338180897534</c:v>
                </c:pt>
                <c:pt idx="52">
                  <c:v>963.10839818452007</c:v>
                </c:pt>
                <c:pt idx="53">
                  <c:v>964.07144702852554</c:v>
                </c:pt>
                <c:pt idx="54">
                  <c:v>964.87408516669086</c:v>
                </c:pt>
              </c:numCache>
            </c:numRef>
          </c:val>
          <c:smooth val="0"/>
          <c:extLst xmlns:c16r2="http://schemas.microsoft.com/office/drawing/2015/06/chart">
            <c:ext xmlns:c16="http://schemas.microsoft.com/office/drawing/2014/chart" uri="{C3380CC4-5D6E-409C-BE32-E72D297353CC}">
              <c16:uniqueId val="{00000001-18DD-4417-861B-70294648DA3A}"/>
            </c:ext>
          </c:extLst>
        </c:ser>
        <c:dLbls>
          <c:showLegendKey val="0"/>
          <c:showVal val="0"/>
          <c:showCatName val="0"/>
          <c:showSerName val="0"/>
          <c:showPercent val="0"/>
          <c:showBubbleSize val="0"/>
        </c:dLbls>
        <c:smooth val="0"/>
        <c:axId val="-1763708064"/>
        <c:axId val="-1763715136"/>
      </c:lineChart>
      <c:catAx>
        <c:axId val="-1763708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5136"/>
        <c:crosses val="autoZero"/>
        <c:auto val="1"/>
        <c:lblAlgn val="ctr"/>
        <c:lblOffset val="100"/>
        <c:noMultiLvlLbl val="0"/>
      </c:catAx>
      <c:valAx>
        <c:axId val="-17637151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8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a:t>
            </a:r>
            <a:r>
              <a:rPr lang="en-US" baseline="0"/>
              <a:t> limit cosidering costs exampl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1"/>
          <c:order val="0"/>
          <c:tx>
            <c:v>R = 0,2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4:$K$4</c:f>
              <c:numCache>
                <c:formatCode>General</c:formatCode>
                <c:ptCount val="9"/>
                <c:pt idx="0">
                  <c:v>0.99601593625498008</c:v>
                </c:pt>
                <c:pt idx="1">
                  <c:v>0.99206349206349209</c:v>
                </c:pt>
                <c:pt idx="2">
                  <c:v>0.98425196850393704</c:v>
                </c:pt>
                <c:pt idx="3">
                  <c:v>0.96899224806201545</c:v>
                </c:pt>
                <c:pt idx="4">
                  <c:v>0.93984962406015038</c:v>
                </c:pt>
                <c:pt idx="5">
                  <c:v>0.88652482269503541</c:v>
                </c:pt>
                <c:pt idx="6">
                  <c:v>0.79617834394904463</c:v>
                </c:pt>
                <c:pt idx="7">
                  <c:v>0.66137566137566139</c:v>
                </c:pt>
                <c:pt idx="8">
                  <c:v>0.49407114624505927</c:v>
                </c:pt>
              </c:numCache>
            </c:numRef>
          </c:yVal>
          <c:smooth val="1"/>
          <c:extLst xmlns:c16r2="http://schemas.microsoft.com/office/drawing/2015/06/chart">
            <c:ext xmlns:c16="http://schemas.microsoft.com/office/drawing/2014/chart" uri="{C3380CC4-5D6E-409C-BE32-E72D297353CC}">
              <c16:uniqueId val="{00000000-34E3-4621-AE8E-F81AA0B08CBD}"/>
            </c:ext>
          </c:extLst>
        </c:ser>
        <c:ser>
          <c:idx val="2"/>
          <c:order val="1"/>
          <c:tx>
            <c:v>R = 0,1</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5:$K$5</c:f>
              <c:numCache>
                <c:formatCode>General</c:formatCode>
                <c:ptCount val="9"/>
                <c:pt idx="0">
                  <c:v>0.99009900990099009</c:v>
                </c:pt>
                <c:pt idx="1">
                  <c:v>0.98039215686274506</c:v>
                </c:pt>
                <c:pt idx="2">
                  <c:v>0.96153846153846145</c:v>
                </c:pt>
                <c:pt idx="3">
                  <c:v>0.92592592592592582</c:v>
                </c:pt>
                <c:pt idx="4">
                  <c:v>0.86206896551724144</c:v>
                </c:pt>
                <c:pt idx="5">
                  <c:v>0.75757575757575757</c:v>
                </c:pt>
                <c:pt idx="6">
                  <c:v>0.6097560975609756</c:v>
                </c:pt>
                <c:pt idx="7">
                  <c:v>0.43859649122807021</c:v>
                </c:pt>
                <c:pt idx="8">
                  <c:v>0.2808988764044944</c:v>
                </c:pt>
              </c:numCache>
            </c:numRef>
          </c:yVal>
          <c:smooth val="1"/>
          <c:extLst xmlns:c16r2="http://schemas.microsoft.com/office/drawing/2015/06/chart">
            <c:ext xmlns:c16="http://schemas.microsoft.com/office/drawing/2014/chart" uri="{C3380CC4-5D6E-409C-BE32-E72D297353CC}">
              <c16:uniqueId val="{00000001-34E3-4621-AE8E-F81AA0B08CBD}"/>
            </c:ext>
          </c:extLst>
        </c:ser>
        <c:ser>
          <c:idx val="3"/>
          <c:order val="2"/>
          <c:tx>
            <c:v>R = 0,025</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6:$K$6</c:f>
              <c:numCache>
                <c:formatCode>General</c:formatCode>
                <c:ptCount val="9"/>
                <c:pt idx="0">
                  <c:v>0.96153846153846145</c:v>
                </c:pt>
                <c:pt idx="1">
                  <c:v>0.92592592592592582</c:v>
                </c:pt>
                <c:pt idx="2">
                  <c:v>0.86206896551724144</c:v>
                </c:pt>
                <c:pt idx="3">
                  <c:v>0.75757575757575757</c:v>
                </c:pt>
                <c:pt idx="4">
                  <c:v>0.6097560975609756</c:v>
                </c:pt>
                <c:pt idx="5">
                  <c:v>0.43859649122807021</c:v>
                </c:pt>
                <c:pt idx="6">
                  <c:v>0.2808988764044944</c:v>
                </c:pt>
                <c:pt idx="7">
                  <c:v>0.16339869281045752</c:v>
                </c:pt>
                <c:pt idx="8">
                  <c:v>8.8967971530249101E-2</c:v>
                </c:pt>
              </c:numCache>
            </c:numRef>
          </c:yVal>
          <c:smooth val="1"/>
          <c:extLst xmlns:c16r2="http://schemas.microsoft.com/office/drawing/2015/06/chart">
            <c:ext xmlns:c16="http://schemas.microsoft.com/office/drawing/2014/chart" uri="{C3380CC4-5D6E-409C-BE32-E72D297353CC}">
              <c16:uniqueId val="{00000002-34E3-4621-AE8E-F81AA0B08CBD}"/>
            </c:ext>
          </c:extLst>
        </c:ser>
        <c:ser>
          <c:idx val="4"/>
          <c:order val="3"/>
          <c:tx>
            <c:v>R = 0,00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7:$K$7</c:f>
              <c:numCache>
                <c:formatCode>General</c:formatCode>
                <c:ptCount val="9"/>
                <c:pt idx="0">
                  <c:v>0.83333333333333337</c:v>
                </c:pt>
                <c:pt idx="1">
                  <c:v>0.7142857142857143</c:v>
                </c:pt>
                <c:pt idx="2">
                  <c:v>0.55555555555555547</c:v>
                </c:pt>
                <c:pt idx="3">
                  <c:v>0.38461538461538458</c:v>
                </c:pt>
                <c:pt idx="4">
                  <c:v>0.23809523809523808</c:v>
                </c:pt>
                <c:pt idx="5">
                  <c:v>0.13513513513513514</c:v>
                </c:pt>
                <c:pt idx="6">
                  <c:v>7.2463768115942018E-2</c:v>
                </c:pt>
                <c:pt idx="7">
                  <c:v>3.7593984962406013E-2</c:v>
                </c:pt>
                <c:pt idx="8">
                  <c:v>1.9157088122605363E-2</c:v>
                </c:pt>
              </c:numCache>
            </c:numRef>
          </c:yVal>
          <c:smooth val="1"/>
          <c:extLst xmlns:c16r2="http://schemas.microsoft.com/office/drawing/2015/06/chart">
            <c:ext xmlns:c16="http://schemas.microsoft.com/office/drawing/2014/chart" uri="{C3380CC4-5D6E-409C-BE32-E72D297353CC}">
              <c16:uniqueId val="{00000003-34E3-4621-AE8E-F81AA0B08CBD}"/>
            </c:ext>
          </c:extLst>
        </c:ser>
        <c:dLbls>
          <c:showLegendKey val="0"/>
          <c:showVal val="0"/>
          <c:showCatName val="0"/>
          <c:showSerName val="0"/>
          <c:showPercent val="0"/>
          <c:showBubbleSize val="0"/>
        </c:dLbls>
        <c:axId val="-1802773888"/>
        <c:axId val="-1802751584"/>
      </c:scatterChart>
      <c:valAx>
        <c:axId val="-18027738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 (WE costs per 1 KWH)</a:t>
                </a:r>
                <a:endParaRPr lang="ru-RU"/>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51584"/>
        <c:crosses val="autoZero"/>
        <c:crossBetween val="midCat"/>
      </c:valAx>
      <c:valAx>
        <c:axId val="-180275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 (WE share limit)</a:t>
                </a:r>
                <a:endParaRPr lang="ru-R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3888"/>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training</a:t>
            </a:r>
            <a:endParaRPr lang="ru-RU" sz="1050">
              <a:effectLst/>
            </a:endParaRPr>
          </a:p>
        </c:rich>
      </c:tx>
      <c:layout>
        <c:manualLayout>
          <c:xMode val="edge"/>
          <c:yMode val="edge"/>
          <c:x val="0.22507633420822395"/>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78D2-4509-9B06-E89C0EF57086}"/>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2:$AH$32</c:f>
              <c:numCache>
                <c:formatCode>General</c:formatCode>
                <c:ptCount val="2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numCache>
            </c:numRef>
          </c:val>
          <c:smooth val="0"/>
          <c:extLst xmlns:c16r2="http://schemas.microsoft.com/office/drawing/2015/06/chart">
            <c:ext xmlns:c16="http://schemas.microsoft.com/office/drawing/2014/chart" uri="{C3380CC4-5D6E-409C-BE32-E72D297353CC}">
              <c16:uniqueId val="{00000001-78D2-4509-9B06-E89C0EF57086}"/>
            </c:ext>
          </c:extLst>
        </c:ser>
        <c:dLbls>
          <c:showLegendKey val="0"/>
          <c:showVal val="0"/>
          <c:showCatName val="0"/>
          <c:showSerName val="0"/>
          <c:showPercent val="0"/>
          <c:showBubbleSize val="0"/>
        </c:dLbls>
        <c:smooth val="0"/>
        <c:axId val="-1763715680"/>
        <c:axId val="-1763726560"/>
      </c:lineChart>
      <c:catAx>
        <c:axId val="-176371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6560"/>
        <c:crosses val="autoZero"/>
        <c:auto val="1"/>
        <c:lblAlgn val="ctr"/>
        <c:lblOffset val="100"/>
        <c:noMultiLvlLbl val="0"/>
      </c:catAx>
      <c:valAx>
        <c:axId val="-17637265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prognosis</a:t>
            </a:r>
            <a:endParaRPr lang="ru-RU" sz="1050">
              <a:effectLst/>
            </a:endParaRPr>
          </a:p>
        </c:rich>
      </c:tx>
      <c:layout>
        <c:manualLayout>
          <c:xMode val="edge"/>
          <c:yMode val="edge"/>
          <c:x val="0.1394322607237272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737-49D7-897E-EA20B1B8BBB3}"/>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2:$BL$32</c:f>
              <c:numCache>
                <c:formatCode>General</c:formatCode>
                <c:ptCount val="5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pt idx="25">
                  <c:v>541.72859269079129</c:v>
                </c:pt>
                <c:pt idx="26">
                  <c:v>585.44062694848344</c:v>
                </c:pt>
                <c:pt idx="27">
                  <c:v>628.84510383373276</c:v>
                </c:pt>
                <c:pt idx="28">
                  <c:v>671.46449068692743</c:v>
                </c:pt>
                <c:pt idx="29">
                  <c:v>712.86267546633758</c:v>
                </c:pt>
                <c:pt idx="30">
                  <c:v>752.66371574655773</c:v>
                </c:pt>
                <c:pt idx="31">
                  <c:v>790.56506852343477</c:v>
                </c:pt>
                <c:pt idx="32">
                  <c:v>826.34448523876722</c:v>
                </c:pt>
                <c:pt idx="33">
                  <c:v>859.86065095748552</c:v>
                </c:pt>
                <c:pt idx="34">
                  <c:v>891.04840813438886</c:v>
                </c:pt>
                <c:pt idx="35">
                  <c:v>919.90990863331649</c:v>
                </c:pt>
                <c:pt idx="36">
                  <c:v>946.50324015165302</c:v>
                </c:pt>
                <c:pt idx="37">
                  <c:v>970.93000817679956</c:v>
                </c:pt>
                <c:pt idx="38">
                  <c:v>993.32310292951854</c:v>
                </c:pt>
                <c:pt idx="39">
                  <c:v>1013.8355373641505</c:v>
                </c:pt>
                <c:pt idx="40">
                  <c:v>1032.6308896178466</c:v>
                </c:pt>
                <c:pt idx="41">
                  <c:v>1049.8755773489988</c:v>
                </c:pt>
                <c:pt idx="42">
                  <c:v>1065.732959788055</c:v>
                </c:pt>
                <c:pt idx="43">
                  <c:v>1080.3591108110941</c:v>
                </c:pt>
                <c:pt idx="44">
                  <c:v>1093.9000232714236</c:v>
                </c:pt>
                <c:pt idx="45">
                  <c:v>1106.489974928556</c:v>
                </c:pt>
                <c:pt idx="46">
                  <c:v>1118.2507924095653</c:v>
                </c:pt>
                <c:pt idx="47">
                  <c:v>1129.2917768410734</c:v>
                </c:pt>
                <c:pt idx="48">
                  <c:v>1139.7100918094009</c:v>
                </c:pt>
                <c:pt idx="49">
                  <c:v>1149.5914534860033</c:v>
                </c:pt>
                <c:pt idx="50">
                  <c:v>1159.0109994905763</c:v>
                </c:pt>
                <c:pt idx="51">
                  <c:v>1168.0342450154042</c:v>
                </c:pt>
                <c:pt idx="52">
                  <c:v>1176.7180610810979</c:v>
                </c:pt>
                <c:pt idx="53">
                  <c:v>1185.1116306335225</c:v>
                </c:pt>
                <c:pt idx="54">
                  <c:v>1193.2573541068014</c:v>
                </c:pt>
              </c:numCache>
            </c:numRef>
          </c:val>
          <c:smooth val="0"/>
          <c:extLst xmlns:c16r2="http://schemas.microsoft.com/office/drawing/2015/06/chart">
            <c:ext xmlns:c16="http://schemas.microsoft.com/office/drawing/2014/chart" uri="{C3380CC4-5D6E-409C-BE32-E72D297353CC}">
              <c16:uniqueId val="{00000001-A737-49D7-897E-EA20B1B8BBB3}"/>
            </c:ext>
          </c:extLst>
        </c:ser>
        <c:dLbls>
          <c:showLegendKey val="0"/>
          <c:showVal val="0"/>
          <c:showCatName val="0"/>
          <c:showSerName val="0"/>
          <c:showPercent val="0"/>
          <c:showBubbleSize val="0"/>
        </c:dLbls>
        <c:smooth val="0"/>
        <c:axId val="-1763711328"/>
        <c:axId val="-1763708608"/>
      </c:lineChart>
      <c:catAx>
        <c:axId val="-1763711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8608"/>
        <c:crosses val="autoZero"/>
        <c:auto val="1"/>
        <c:lblAlgn val="ctr"/>
        <c:lblOffset val="100"/>
        <c:noMultiLvlLbl val="0"/>
      </c:catAx>
      <c:valAx>
        <c:axId val="-17637086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1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training</a:t>
            </a:r>
            <a:endParaRPr lang="ru-RU" sz="1050"/>
          </a:p>
        </c:rich>
      </c:tx>
      <c:layout>
        <c:manualLayout>
          <c:xMode val="edge"/>
          <c:yMode val="edge"/>
          <c:x val="0.300509785270129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89CA-4C64-A140-013946706325}"/>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4:$AH$34</c:f>
              <c:numCache>
                <c:formatCode>General</c:formatCode>
                <c:ptCount val="2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numCache>
            </c:numRef>
          </c:val>
          <c:smooth val="0"/>
          <c:extLst xmlns:c16r2="http://schemas.microsoft.com/office/drawing/2015/06/chart">
            <c:ext xmlns:c16="http://schemas.microsoft.com/office/drawing/2014/chart" uri="{C3380CC4-5D6E-409C-BE32-E72D297353CC}">
              <c16:uniqueId val="{00000001-89CA-4C64-A140-013946706325}"/>
            </c:ext>
          </c:extLst>
        </c:ser>
        <c:dLbls>
          <c:showLegendKey val="0"/>
          <c:showVal val="0"/>
          <c:showCatName val="0"/>
          <c:showSerName val="0"/>
          <c:showPercent val="0"/>
          <c:showBubbleSize val="0"/>
        </c:dLbls>
        <c:smooth val="0"/>
        <c:axId val="-1763725472"/>
        <c:axId val="-1763724928"/>
      </c:lineChart>
      <c:catAx>
        <c:axId val="-176372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4928"/>
        <c:crosses val="autoZero"/>
        <c:auto val="1"/>
        <c:lblAlgn val="ctr"/>
        <c:lblOffset val="100"/>
        <c:noMultiLvlLbl val="0"/>
      </c:catAx>
      <c:valAx>
        <c:axId val="-17637249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5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prognosis</a:t>
            </a:r>
            <a:endParaRPr lang="ru-RU" sz="1050"/>
          </a:p>
        </c:rich>
      </c:tx>
      <c:layout>
        <c:manualLayout>
          <c:xMode val="edge"/>
          <c:yMode val="edge"/>
          <c:x val="0.2926983979073621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2326-47B2-A90B-FB50C04908F3}"/>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4:$BL$34</c:f>
              <c:numCache>
                <c:formatCode>General</c:formatCode>
                <c:ptCount val="5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pt idx="25">
                  <c:v>542.12689776281991</c:v>
                </c:pt>
                <c:pt idx="26">
                  <c:v>586.2253970835751</c:v>
                </c:pt>
                <c:pt idx="27">
                  <c:v>630.66415628636196</c:v>
                </c:pt>
                <c:pt idx="28">
                  <c:v>675.15398904166</c:v>
                </c:pt>
                <c:pt idx="29">
                  <c:v>719.42862525994326</c:v>
                </c:pt>
                <c:pt idx="30">
                  <c:v>763.25102028173205</c:v>
                </c:pt>
                <c:pt idx="31">
                  <c:v>806.41738213688154</c:v>
                </c:pt>
                <c:pt idx="32">
                  <c:v>848.75897701606073</c:v>
                </c:pt>
                <c:pt idx="33">
                  <c:v>890.14196542219406</c:v>
                </c:pt>
                <c:pt idx="34">
                  <c:v>930.46564700880901</c:v>
                </c:pt>
                <c:pt idx="35">
                  <c:v>969.65954852489426</c:v>
                </c:pt>
                <c:pt idx="36">
                  <c:v>1007.6797860500908</c:v>
                </c:pt>
                <c:pt idx="37">
                  <c:v>1044.505086050739</c:v>
                </c:pt>
                <c:pt idx="38">
                  <c:v>1080.1327777351655</c:v>
                </c:pt>
                <c:pt idx="39">
                  <c:v>1114.5749878369195</c:v>
                </c:pt>
                <c:pt idx="40">
                  <c:v>1147.8551904541207</c:v>
                </c:pt>
                <c:pt idx="41">
                  <c:v>1180.0051965694111</c:v>
                </c:pt>
                <c:pt idx="42">
                  <c:v>1211.0626139958808</c:v>
                </c:pt>
                <c:pt idx="43">
                  <c:v>1241.0687693353341</c:v>
                </c:pt>
                <c:pt idx="44">
                  <c:v>1270.0670577514572</c:v>
                </c:pt>
                <c:pt idx="45">
                  <c:v>1298.1016716140575</c:v>
                </c:pt>
                <c:pt idx="46">
                  <c:v>1325.2166527296977</c:v>
                </c:pt>
                <c:pt idx="47">
                  <c:v>1351.4552124551999</c:v>
                </c:pt>
                <c:pt idx="48">
                  <c:v>1376.8592673888863</c:v>
                </c:pt>
                <c:pt idx="49">
                  <c:v>1401.4691439037008</c:v>
                </c:pt>
                <c:pt idx="50">
                  <c:v>1425.3234113252399</c:v>
                </c:pt>
                <c:pt idx="51">
                  <c:v>1448.4588102483942</c:v>
                </c:pt>
                <c:pt idx="52">
                  <c:v>1470.9102488157159</c:v>
                </c:pt>
                <c:pt idx="53">
                  <c:v>1492.7108454623954</c:v>
                </c:pt>
                <c:pt idx="54">
                  <c:v>1513.8920015395495</c:v>
                </c:pt>
              </c:numCache>
            </c:numRef>
          </c:val>
          <c:smooth val="0"/>
          <c:extLst xmlns:c16r2="http://schemas.microsoft.com/office/drawing/2015/06/chart">
            <c:ext xmlns:c16="http://schemas.microsoft.com/office/drawing/2014/chart" uri="{C3380CC4-5D6E-409C-BE32-E72D297353CC}">
              <c16:uniqueId val="{00000001-2326-47B2-A90B-FB50C04908F3}"/>
            </c:ext>
          </c:extLst>
        </c:ser>
        <c:dLbls>
          <c:showLegendKey val="0"/>
          <c:showVal val="0"/>
          <c:showCatName val="0"/>
          <c:showSerName val="0"/>
          <c:showPercent val="0"/>
          <c:showBubbleSize val="0"/>
        </c:dLbls>
        <c:smooth val="0"/>
        <c:axId val="-1763737440"/>
        <c:axId val="-1763724384"/>
      </c:lineChart>
      <c:catAx>
        <c:axId val="-176373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4384"/>
        <c:crosses val="autoZero"/>
        <c:auto val="1"/>
        <c:lblAlgn val="ctr"/>
        <c:lblOffset val="100"/>
        <c:noMultiLvlLbl val="0"/>
      </c:catAx>
      <c:valAx>
        <c:axId val="-17637243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37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847213035550979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FA7B-438F-8AF0-D214B5EEE6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numCache>
            </c:numRef>
          </c:val>
          <c:smooth val="0"/>
          <c:extLst xmlns:c16r2="http://schemas.microsoft.com/office/drawing/2015/06/chart">
            <c:ext xmlns:c16="http://schemas.microsoft.com/office/drawing/2014/chart" uri="{C3380CC4-5D6E-409C-BE32-E72D297353CC}">
              <c16:uniqueId val="{00000001-FA7B-438F-8AF0-D214B5EEE646}"/>
            </c:ext>
          </c:extLst>
        </c:ser>
        <c:dLbls>
          <c:showLegendKey val="0"/>
          <c:showVal val="0"/>
          <c:showCatName val="0"/>
          <c:showSerName val="0"/>
          <c:showPercent val="0"/>
          <c:showBubbleSize val="0"/>
        </c:dLbls>
        <c:smooth val="0"/>
        <c:axId val="-1763723296"/>
        <c:axId val="-1763710240"/>
      </c:lineChart>
      <c:catAx>
        <c:axId val="-1763723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0240"/>
        <c:crosses val="autoZero"/>
        <c:auto val="1"/>
        <c:lblAlgn val="ctr"/>
        <c:lblOffset val="100"/>
        <c:noMultiLvlLbl val="0"/>
      </c:catAx>
      <c:valAx>
        <c:axId val="-17637102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3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manualLayout>
          <c:xMode val="edge"/>
          <c:yMode val="edge"/>
          <c:x val="0.2248118700667395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737-478A-8558-23A0DAC389D2}"/>
            </c:ext>
          </c:extLst>
        </c:ser>
        <c:ser>
          <c:idx val="1"/>
          <c:order val="1"/>
          <c:tx>
            <c:v>Model</c:v>
          </c:tx>
          <c:spPr>
            <a:ln w="28575" cap="rnd">
              <a:solidFill>
                <a:schemeClr val="accent2"/>
              </a:solidFill>
              <a:round/>
            </a:ln>
            <a:effectLst/>
          </c:spPr>
          <c:marker>
            <c:symbol val="none"/>
          </c:marker>
          <c:dPt>
            <c:idx val="54"/>
            <c:marker>
              <c:symbol val="none"/>
            </c:marker>
            <c:bubble3D val="0"/>
            <c:spPr>
              <a:ln w="28575" cap="rnd">
                <a:solidFill>
                  <a:schemeClr val="accent2"/>
                </a:solidFill>
                <a:round/>
              </a:ln>
              <a:effectLst/>
            </c:spPr>
            <c:extLst xmlns:c16r2="http://schemas.microsoft.com/office/drawing/2015/06/chart">
              <c:ext xmlns:c16="http://schemas.microsoft.com/office/drawing/2014/chart" uri="{C3380CC4-5D6E-409C-BE32-E72D297353CC}">
                <c16:uniqueId val="{00000002-0737-478A-8558-23A0DAC389D2}"/>
              </c:ext>
            </c:extLst>
          </c:dPt>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pt idx="25">
                  <c:v>530.12664394079502</c:v>
                </c:pt>
                <c:pt idx="26">
                  <c:v>562.73158169936426</c:v>
                </c:pt>
                <c:pt idx="27">
                  <c:v>592.76136452686671</c:v>
                </c:pt>
                <c:pt idx="28">
                  <c:v>620.01091322184755</c:v>
                </c:pt>
                <c:pt idx="29">
                  <c:v>644.40580865574054</c:v>
                </c:pt>
                <c:pt idx="30">
                  <c:v>665.98236357369524</c:v>
                </c:pt>
                <c:pt idx="31">
                  <c:v>684.86283280178611</c:v>
                </c:pt>
                <c:pt idx="32">
                  <c:v>701.22985344701249</c:v>
                </c:pt>
                <c:pt idx="33">
                  <c:v>715.30305052886843</c:v>
                </c:pt>
                <c:pt idx="34">
                  <c:v>727.31948765534321</c:v>
                </c:pt>
                <c:pt idx="35">
                  <c:v>737.51857865586521</c:v>
                </c:pt>
                <c:pt idx="36">
                  <c:v>746.13132814255289</c:v>
                </c:pt>
                <c:pt idx="37">
                  <c:v>753.37333700711292</c:v>
                </c:pt>
                <c:pt idx="38">
                  <c:v>759.44082829662534</c:v>
                </c:pt>
                <c:pt idx="39">
                  <c:v>764.50893696642618</c:v>
                </c:pt>
                <c:pt idx="40">
                  <c:v>768.73158976135539</c:v>
                </c:pt>
                <c:pt idx="41">
                  <c:v>772.24242447840436</c:v>
                </c:pt>
                <c:pt idx="42">
                  <c:v>775.15632663852011</c:v>
                </c:pt>
                <c:pt idx="43">
                  <c:v>777.57127759586172</c:v>
                </c:pt>
                <c:pt idx="44">
                  <c:v>779.57030365744765</c:v>
                </c:pt>
                <c:pt idx="45">
                  <c:v>781.22338968118379</c:v>
                </c:pt>
                <c:pt idx="46">
                  <c:v>782.58927499597598</c:v>
                </c:pt>
                <c:pt idx="47">
                  <c:v>783.71708778501898</c:v>
                </c:pt>
                <c:pt idx="48">
                  <c:v>784.64779990690658</c:v>
                </c:pt>
                <c:pt idx="49">
                  <c:v>785.41550073339579</c:v>
                </c:pt>
                <c:pt idx="50">
                  <c:v>786.04849860816739</c:v>
                </c:pt>
                <c:pt idx="51">
                  <c:v>786.57026402831605</c:v>
                </c:pt>
                <c:pt idx="52">
                  <c:v>787.00023114036776</c:v>
                </c:pt>
                <c:pt idx="53">
                  <c:v>787.35447471566829</c:v>
                </c:pt>
                <c:pt idx="54">
                  <c:v>787.64627918486576</c:v>
                </c:pt>
              </c:numCache>
            </c:numRef>
          </c:val>
          <c:smooth val="0"/>
          <c:extLst xmlns:c16r2="http://schemas.microsoft.com/office/drawing/2015/06/chart">
            <c:ext xmlns:c16="http://schemas.microsoft.com/office/drawing/2014/chart" uri="{C3380CC4-5D6E-409C-BE32-E72D297353CC}">
              <c16:uniqueId val="{00000003-0737-478A-8558-23A0DAC389D2}"/>
            </c:ext>
          </c:extLst>
        </c:ser>
        <c:dLbls>
          <c:showLegendKey val="0"/>
          <c:showVal val="0"/>
          <c:showCatName val="0"/>
          <c:showSerName val="0"/>
          <c:showPercent val="0"/>
          <c:showBubbleSize val="0"/>
        </c:dLbls>
        <c:smooth val="0"/>
        <c:axId val="-1763722208"/>
        <c:axId val="-1763714048"/>
      </c:lineChart>
      <c:catAx>
        <c:axId val="-176372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4048"/>
        <c:crosses val="autoZero"/>
        <c:auto val="1"/>
        <c:lblAlgn val="ctr"/>
        <c:lblOffset val="100"/>
        <c:noMultiLvlLbl val="0"/>
      </c:catAx>
      <c:valAx>
        <c:axId val="-17637140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2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a:t>
            </a:r>
            <a:r>
              <a:rPr lang="en-US" sz="1000" baseline="0"/>
              <a:t> Growth training</a:t>
            </a:r>
            <a:endParaRPr lang="ru-RU" sz="1000"/>
          </a:p>
        </c:rich>
      </c:tx>
      <c:layout>
        <c:manualLayout>
          <c:xMode val="edge"/>
          <c:yMode val="edge"/>
          <c:x val="0.272266986291680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19BD-4B91-A44C-57C13DE9876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numCache>
            </c:numRef>
          </c:val>
          <c:smooth val="0"/>
          <c:extLst xmlns:c16r2="http://schemas.microsoft.com/office/drawing/2015/06/chart">
            <c:ext xmlns:c16="http://schemas.microsoft.com/office/drawing/2014/chart" uri="{C3380CC4-5D6E-409C-BE32-E72D297353CC}">
              <c16:uniqueId val="{00000001-19BD-4B91-A44C-57C13DE9876A}"/>
            </c:ext>
          </c:extLst>
        </c:ser>
        <c:dLbls>
          <c:showLegendKey val="0"/>
          <c:showVal val="0"/>
          <c:showCatName val="0"/>
          <c:showSerName val="0"/>
          <c:showPercent val="0"/>
          <c:showBubbleSize val="0"/>
        </c:dLbls>
        <c:smooth val="0"/>
        <c:axId val="-1763721120"/>
        <c:axId val="-1763718944"/>
      </c:lineChart>
      <c:catAx>
        <c:axId val="-1763721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8944"/>
        <c:crosses val="autoZero"/>
        <c:auto val="1"/>
        <c:lblAlgn val="ctr"/>
        <c:lblOffset val="100"/>
        <c:noMultiLvlLbl val="0"/>
      </c:catAx>
      <c:valAx>
        <c:axId val="-17637189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21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prognosis</a:t>
            </a:r>
            <a:endParaRPr lang="ru-RU" sz="1000"/>
          </a:p>
        </c:rich>
      </c:tx>
      <c:layout>
        <c:manualLayout>
          <c:xMode val="edge"/>
          <c:yMode val="edge"/>
          <c:x val="0.269630608254505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CA7B-4A59-A9CF-92567B32D380}"/>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2:$BL$32</c:f>
              <c:numCache>
                <c:formatCode>General</c:formatCode>
                <c:ptCount val="5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pt idx="25">
                  <c:v>512.49093617867436</c:v>
                </c:pt>
                <c:pt idx="26">
                  <c:v>592.0495781117188</c:v>
                </c:pt>
                <c:pt idx="27">
                  <c:v>629.33984844445979</c:v>
                </c:pt>
                <c:pt idx="28">
                  <c:v>664.30317083690272</c:v>
                </c:pt>
                <c:pt idx="29">
                  <c:v>696.73097054165851</c:v>
                </c:pt>
                <c:pt idx="30">
                  <c:v>726.53251516735475</c:v>
                </c:pt>
                <c:pt idx="31">
                  <c:v>753.71771067237648</c:v>
                </c:pt>
                <c:pt idx="32">
                  <c:v>778.37591417334897</c:v>
                </c:pt>
                <c:pt idx="33">
                  <c:v>800.65403507620624</c:v>
                </c:pt>
                <c:pt idx="34">
                  <c:v>820.73628410368542</c:v>
                </c:pt>
                <c:pt idx="35">
                  <c:v>838.82695780492088</c:v>
                </c:pt>
                <c:pt idx="36">
                  <c:v>855.13681943752977</c:v>
                </c:pt>
                <c:pt idx="37">
                  <c:v>869.873043661152</c:v>
                </c:pt>
                <c:pt idx="38">
                  <c:v>883.23233448721169</c:v>
                </c:pt>
                <c:pt idx="39">
                  <c:v>895.39665948954917</c:v>
                </c:pt>
                <c:pt idx="40">
                  <c:v>906.53101003362519</c:v>
                </c:pt>
                <c:pt idx="41">
                  <c:v>916.78264339757175</c:v>
                </c:pt>
                <c:pt idx="42">
                  <c:v>926.28134694312507</c:v>
                </c:pt>
                <c:pt idx="43">
                  <c:v>935.14035953082998</c:v>
                </c:pt>
                <c:pt idx="44">
                  <c:v>943.45767527052953</c:v>
                </c:pt>
                <c:pt idx="45">
                  <c:v>951.31753183207809</c:v>
                </c:pt>
                <c:pt idx="46">
                  <c:v>958.79194754401306</c:v>
                </c:pt>
                <c:pt idx="47">
                  <c:v>965.94221895636588</c:v>
                </c:pt>
                <c:pt idx="48">
                  <c:v>972.82032540234638</c:v>
                </c:pt>
                <c:pt idx="49">
                  <c:v>979.47021176544388</c:v>
                </c:pt>
                <c:pt idx="50">
                  <c:v>985.92893747332766</c:v>
                </c:pt>
                <c:pt idx="51">
                  <c:v>992.22769071754726</c:v>
                </c:pt>
                <c:pt idx="52">
                  <c:v>998.3926736764862</c:v>
                </c:pt>
                <c:pt idx="53">
                  <c:v>1004.4458683653944</c:v>
                </c:pt>
                <c:pt idx="54">
                  <c:v>1010.4056945990008</c:v>
                </c:pt>
              </c:numCache>
            </c:numRef>
          </c:val>
          <c:smooth val="0"/>
          <c:extLst xmlns:c16r2="http://schemas.microsoft.com/office/drawing/2015/06/chart">
            <c:ext xmlns:c16="http://schemas.microsoft.com/office/drawing/2014/chart" uri="{C3380CC4-5D6E-409C-BE32-E72D297353CC}">
              <c16:uniqueId val="{00000001-CA7B-4A59-A9CF-92567B32D380}"/>
            </c:ext>
          </c:extLst>
        </c:ser>
        <c:dLbls>
          <c:showLegendKey val="0"/>
          <c:showVal val="0"/>
          <c:showCatName val="0"/>
          <c:showSerName val="0"/>
          <c:showPercent val="0"/>
          <c:showBubbleSize val="0"/>
        </c:dLbls>
        <c:smooth val="0"/>
        <c:axId val="-1763717856"/>
        <c:axId val="-1763706976"/>
      </c:lineChart>
      <c:catAx>
        <c:axId val="-176371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6976"/>
        <c:crosses val="autoZero"/>
        <c:auto val="1"/>
        <c:lblAlgn val="ctr"/>
        <c:lblOffset val="100"/>
        <c:noMultiLvlLbl val="0"/>
      </c:catAx>
      <c:valAx>
        <c:axId val="-17637069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73824334411545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447-4A80-9E30-34DA5BACCB1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2:$AH$32</c:f>
              <c:numCache>
                <c:formatCode>General</c:formatCode>
                <c:ptCount val="2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numCache>
            </c:numRef>
          </c:val>
          <c:smooth val="0"/>
          <c:extLst xmlns:c16r2="http://schemas.microsoft.com/office/drawing/2015/06/chart">
            <c:ext xmlns:c16="http://schemas.microsoft.com/office/drawing/2014/chart" uri="{C3380CC4-5D6E-409C-BE32-E72D297353CC}">
              <c16:uniqueId val="{00000001-D447-4A80-9E30-34DA5BACCB1B}"/>
            </c:ext>
          </c:extLst>
        </c:ser>
        <c:dLbls>
          <c:showLegendKey val="0"/>
          <c:showVal val="0"/>
          <c:showCatName val="0"/>
          <c:showSerName val="0"/>
          <c:showPercent val="0"/>
          <c:showBubbleSize val="0"/>
        </c:dLbls>
        <c:smooth val="0"/>
        <c:axId val="-1763717312"/>
        <c:axId val="-1763716768"/>
      </c:lineChart>
      <c:catAx>
        <c:axId val="-176371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6768"/>
        <c:crosses val="autoZero"/>
        <c:auto val="1"/>
        <c:lblAlgn val="ctr"/>
        <c:lblOffset val="100"/>
        <c:noMultiLvlLbl val="0"/>
      </c:catAx>
      <c:valAx>
        <c:axId val="-17637167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a:t>
            </a:r>
            <a:r>
              <a:rPr lang="en-US" sz="1000" baseline="0"/>
              <a:t> prognosis</a:t>
            </a:r>
            <a:endParaRPr lang="ru-RU" sz="1000"/>
          </a:p>
        </c:rich>
      </c:tx>
      <c:layout>
        <c:manualLayout>
          <c:xMode val="edge"/>
          <c:yMode val="edge"/>
          <c:x val="0.2158256295848971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D69-4EAF-BDCE-BA14B6C6315F}"/>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2:$BL$32</c:f>
              <c:numCache>
                <c:formatCode>General</c:formatCode>
                <c:ptCount val="5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pt idx="25">
                  <c:v>516.53787779974448</c:v>
                </c:pt>
                <c:pt idx="26">
                  <c:v>600.81048306417813</c:v>
                </c:pt>
                <c:pt idx="27">
                  <c:v>644.01970987562368</c:v>
                </c:pt>
                <c:pt idx="28">
                  <c:v>686.4743642422095</c:v>
                </c:pt>
                <c:pt idx="29">
                  <c:v>727.94067040948437</c:v>
                </c:pt>
                <c:pt idx="30">
                  <c:v>768.23958276778615</c:v>
                </c:pt>
                <c:pt idx="31">
                  <c:v>807.24328280579334</c:v>
                </c:pt>
                <c:pt idx="32">
                  <c:v>844.86961111414917</c:v>
                </c:pt>
                <c:pt idx="33">
                  <c:v>881.07538285955638</c:v>
                </c:pt>
                <c:pt idx="34">
                  <c:v>915.84936639166563</c:v>
                </c:pt>
                <c:pt idx="35">
                  <c:v>949.20549925201169</c:v>
                </c:pt>
                <c:pt idx="36">
                  <c:v>981.17671549784654</c:v>
                </c:pt>
                <c:pt idx="37">
                  <c:v>1011.8095875749001</c:v>
                </c:pt>
                <c:pt idx="38">
                  <c:v>1041.1598551993902</c:v>
                </c:pt>
                <c:pt idx="39">
                  <c:v>1069.2888230700289</c:v>
                </c:pt>
                <c:pt idx="40">
                  <c:v>1096.2605533057858</c:v>
                </c:pt>
                <c:pt idx="41">
                  <c:v>1122.1397495948772</c:v>
                </c:pt>
                <c:pt idx="42">
                  <c:v>1146.9902203451957</c:v>
                </c:pt>
                <c:pt idx="43">
                  <c:v>1170.8738109004012</c:v>
                </c:pt>
                <c:pt idx="44">
                  <c:v>1193.8497048708223</c:v>
                </c:pt>
                <c:pt idx="45">
                  <c:v>1215.974008049096</c:v>
                </c:pt>
                <c:pt idx="46">
                  <c:v>1237.2995427310791</c:v>
                </c:pt>
                <c:pt idx="47">
                  <c:v>1257.8757940182775</c:v>
                </c:pt>
                <c:pt idx="48">
                  <c:v>1277.7489620198048</c:v>
                </c:pt>
                <c:pt idx="49">
                  <c:v>1296.9620844524802</c:v>
                </c:pt>
                <c:pt idx="50">
                  <c:v>1315.5552029059713</c:v>
                </c:pt>
                <c:pt idx="51">
                  <c:v>1333.5655531117893</c:v>
                </c:pt>
                <c:pt idx="52">
                  <c:v>1351.0277651304987</c:v>
                </c:pt>
                <c:pt idx="53">
                  <c:v>1367.9740636784088</c:v>
                </c:pt>
                <c:pt idx="54">
                  <c:v>1384.4344620792401</c:v>
                </c:pt>
              </c:numCache>
            </c:numRef>
          </c:val>
          <c:smooth val="0"/>
          <c:extLst xmlns:c16r2="http://schemas.microsoft.com/office/drawing/2015/06/chart">
            <c:ext xmlns:c16="http://schemas.microsoft.com/office/drawing/2014/chart" uri="{C3380CC4-5D6E-409C-BE32-E72D297353CC}">
              <c16:uniqueId val="{00000001-DD69-4EAF-BDCE-BA14B6C6315F}"/>
            </c:ext>
          </c:extLst>
        </c:ser>
        <c:dLbls>
          <c:showLegendKey val="0"/>
          <c:showVal val="0"/>
          <c:showCatName val="0"/>
          <c:showSerName val="0"/>
          <c:showPercent val="0"/>
          <c:showBubbleSize val="0"/>
        </c:dLbls>
        <c:smooth val="0"/>
        <c:axId val="-1763706432"/>
        <c:axId val="-1763714592"/>
      </c:lineChart>
      <c:catAx>
        <c:axId val="-176370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4592"/>
        <c:crosses val="autoZero"/>
        <c:auto val="1"/>
        <c:lblAlgn val="ctr"/>
        <c:lblOffset val="100"/>
        <c:noMultiLvlLbl val="0"/>
      </c:catAx>
      <c:valAx>
        <c:axId val="-17637145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 electricity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2:$B$27</c:f>
              <c:numCache>
                <c:formatCode>General</c:formatCode>
                <c:ptCount val="26"/>
                <c:pt idx="0">
                  <c:v>13375.243963405272</c:v>
                </c:pt>
                <c:pt idx="1">
                  <c:v>13789.249527706444</c:v>
                </c:pt>
                <c:pt idx="2">
                  <c:v>14120.517134509744</c:v>
                </c:pt>
                <c:pt idx="3">
                  <c:v>14502.91924343678</c:v>
                </c:pt>
                <c:pt idx="4">
                  <c:v>14917.763755393564</c:v>
                </c:pt>
                <c:pt idx="5">
                  <c:v>15555.548290631683</c:v>
                </c:pt>
                <c:pt idx="6">
                  <c:v>15788.860610722248</c:v>
                </c:pt>
                <c:pt idx="7">
                  <c:v>16345.484319587606</c:v>
                </c:pt>
                <c:pt idx="8">
                  <c:v>16924.018406002466</c:v>
                </c:pt>
                <c:pt idx="9">
                  <c:v>17726.747512207581</c:v>
                </c:pt>
                <c:pt idx="10">
                  <c:v>18454.118810450738</c:v>
                </c:pt>
                <c:pt idx="11">
                  <c:v>19155.291117648791</c:v>
                </c:pt>
                <c:pt idx="12">
                  <c:v>20045.982995705115</c:v>
                </c:pt>
                <c:pt idx="13">
                  <c:v>20421.6373537822</c:v>
                </c:pt>
                <c:pt idx="14">
                  <c:v>20264.891059648478</c:v>
                </c:pt>
                <c:pt idx="15">
                  <c:v>21570.688861983443</c:v>
                </c:pt>
                <c:pt idx="16">
                  <c:v>22256.995244363818</c:v>
                </c:pt>
                <c:pt idx="17">
                  <c:v>22806.276479940283</c:v>
                </c:pt>
                <c:pt idx="18">
                  <c:v>23435.238212380838</c:v>
                </c:pt>
                <c:pt idx="19">
                  <c:v>24031.707049616718</c:v>
                </c:pt>
                <c:pt idx="20">
                  <c:v>24270.500940949612</c:v>
                </c:pt>
                <c:pt idx="21">
                  <c:v>24915.187108189115</c:v>
                </c:pt>
                <c:pt idx="22">
                  <c:v>25623.892250783552</c:v>
                </c:pt>
                <c:pt idx="23">
                  <c:v>26659.136238092451</c:v>
                </c:pt>
                <c:pt idx="24">
                  <c:v>27000.950850926718</c:v>
                </c:pt>
                <c:pt idx="25">
                  <c:v>26823.248350022292</c:v>
                </c:pt>
              </c:numCache>
            </c:numRef>
          </c:val>
          <c:smooth val="0"/>
          <c:extLst xmlns:c16r2="http://schemas.microsoft.com/office/drawing/2015/06/chart">
            <c:ext xmlns:c16="http://schemas.microsoft.com/office/drawing/2014/chart" uri="{C3380CC4-5D6E-409C-BE32-E72D297353CC}">
              <c16:uniqueId val="{00000000-1598-4856-9180-881FEEAE44CE}"/>
            </c:ext>
          </c:extLst>
        </c:ser>
        <c:ser>
          <c:idx val="1"/>
          <c:order val="1"/>
          <c:tx>
            <c:v>Regression</c:v>
          </c:tx>
          <c:spPr>
            <a:ln w="28575" cap="rnd">
              <a:solidFill>
                <a:schemeClr val="accent2"/>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2:$C$27</c:f>
              <c:numCache>
                <c:formatCode>General</c:formatCode>
                <c:ptCount val="26"/>
                <c:pt idx="0">
                  <c:v>12746.136701997835</c:v>
                </c:pt>
                <c:pt idx="1">
                  <c:v>13328.852214109153</c:v>
                </c:pt>
                <c:pt idx="2">
                  <c:v>13911.567726220237</c:v>
                </c:pt>
                <c:pt idx="3">
                  <c:v>14494.283238331554</c:v>
                </c:pt>
                <c:pt idx="4">
                  <c:v>15076.998750442639</c:v>
                </c:pt>
                <c:pt idx="5">
                  <c:v>15659.714262553956</c:v>
                </c:pt>
                <c:pt idx="6">
                  <c:v>16242.429774665041</c:v>
                </c:pt>
                <c:pt idx="7">
                  <c:v>16825.145286776358</c:v>
                </c:pt>
                <c:pt idx="8">
                  <c:v>17407.860798887443</c:v>
                </c:pt>
                <c:pt idx="9">
                  <c:v>17990.57631099876</c:v>
                </c:pt>
                <c:pt idx="10">
                  <c:v>18573.291823109845</c:v>
                </c:pt>
                <c:pt idx="11">
                  <c:v>19156.007335221162</c:v>
                </c:pt>
                <c:pt idx="12">
                  <c:v>19738.722847332247</c:v>
                </c:pt>
                <c:pt idx="13">
                  <c:v>20321.438359443331</c:v>
                </c:pt>
                <c:pt idx="14">
                  <c:v>20904.153871554649</c:v>
                </c:pt>
                <c:pt idx="15">
                  <c:v>21486.869383665733</c:v>
                </c:pt>
                <c:pt idx="16">
                  <c:v>22069.58489577705</c:v>
                </c:pt>
                <c:pt idx="17">
                  <c:v>22652.300407888135</c:v>
                </c:pt>
                <c:pt idx="18">
                  <c:v>23235.015919999452</c:v>
                </c:pt>
                <c:pt idx="19">
                  <c:v>23817.731432110537</c:v>
                </c:pt>
                <c:pt idx="20">
                  <c:v>24400.446944221854</c:v>
                </c:pt>
                <c:pt idx="21">
                  <c:v>24983.162456332939</c:v>
                </c:pt>
                <c:pt idx="22">
                  <c:v>25565.877968444256</c:v>
                </c:pt>
                <c:pt idx="23">
                  <c:v>26148.593480555341</c:v>
                </c:pt>
                <c:pt idx="24">
                  <c:v>26731.308992666658</c:v>
                </c:pt>
                <c:pt idx="25">
                  <c:v>27314.024504777743</c:v>
                </c:pt>
              </c:numCache>
            </c:numRef>
          </c:val>
          <c:smooth val="0"/>
          <c:extLst xmlns:c16r2="http://schemas.microsoft.com/office/drawing/2015/06/chart">
            <c:ext xmlns:c16="http://schemas.microsoft.com/office/drawing/2014/chart" uri="{C3380CC4-5D6E-409C-BE32-E72D297353CC}">
              <c16:uniqueId val="{00000001-1598-4856-9180-881FEEAE44CE}"/>
            </c:ext>
          </c:extLst>
        </c:ser>
        <c:dLbls>
          <c:showLegendKey val="0"/>
          <c:showVal val="0"/>
          <c:showCatName val="0"/>
          <c:showSerName val="0"/>
          <c:showPercent val="0"/>
          <c:showBubbleSize val="0"/>
        </c:dLbls>
        <c:smooth val="0"/>
        <c:axId val="-1802779328"/>
        <c:axId val="-1802774432"/>
      </c:lineChart>
      <c:catAx>
        <c:axId val="-1802779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4432"/>
        <c:crosses val="autoZero"/>
        <c:auto val="1"/>
        <c:lblAlgn val="ctr"/>
        <c:lblOffset val="100"/>
        <c:noMultiLvlLbl val="0"/>
      </c:catAx>
      <c:valAx>
        <c:axId val="-180277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7793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781486790907229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FCA-46B3-B426-5B72125A6C7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numCache>
            </c:numRef>
          </c:val>
          <c:smooth val="0"/>
          <c:extLst xmlns:c16r2="http://schemas.microsoft.com/office/drawing/2015/06/chart">
            <c:ext xmlns:c16="http://schemas.microsoft.com/office/drawing/2014/chart" uri="{C3380CC4-5D6E-409C-BE32-E72D297353CC}">
              <c16:uniqueId val="{00000001-0FCA-46B3-B426-5B72125A6C74}"/>
            </c:ext>
          </c:extLst>
        </c:ser>
        <c:dLbls>
          <c:showLegendKey val="0"/>
          <c:showVal val="0"/>
          <c:showCatName val="0"/>
          <c:showSerName val="0"/>
          <c:showPercent val="0"/>
          <c:showBubbleSize val="0"/>
        </c:dLbls>
        <c:smooth val="0"/>
        <c:axId val="-1763703712"/>
        <c:axId val="-1763703168"/>
      </c:lineChart>
      <c:catAx>
        <c:axId val="-1763703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3168"/>
        <c:crosses val="autoZero"/>
        <c:auto val="1"/>
        <c:lblAlgn val="ctr"/>
        <c:lblOffset val="100"/>
        <c:noMultiLvlLbl val="0"/>
      </c:catAx>
      <c:valAx>
        <c:axId val="-17637031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3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F351-44EF-9B0E-5CDCF271C7B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pt idx="25">
                  <c:v>544.22433033708785</c:v>
                </c:pt>
                <c:pt idx="26">
                  <c:v>588.8091867342506</c:v>
                </c:pt>
                <c:pt idx="27">
                  <c:v>634.32167636986901</c:v>
                </c:pt>
                <c:pt idx="28">
                  <c:v>680.58492171643127</c:v>
                </c:pt>
                <c:pt idx="29">
                  <c:v>727.42361127611161</c:v>
                </c:pt>
                <c:pt idx="30">
                  <c:v>774.66599923550507</c:v>
                </c:pt>
                <c:pt idx="31">
                  <c:v>822.14564931458949</c:v>
                </c:pt>
                <c:pt idx="32">
                  <c:v>869.70291692172384</c:v>
                </c:pt>
                <c:pt idx="33">
                  <c:v>917.1861716116556</c:v>
                </c:pt>
                <c:pt idx="34">
                  <c:v>964.45276830042974</c:v>
                </c:pt>
                <c:pt idx="35">
                  <c:v>1011.3697807563783</c:v>
                </c:pt>
                <c:pt idx="36">
                  <c:v>1057.8145146488284</c:v>
                </c:pt>
                <c:pt idx="37">
                  <c:v>1103.6748200199381</c:v>
                </c:pt>
                <c:pt idx="38">
                  <c:v>1148.8492245954542</c:v>
                </c:pt>
                <c:pt idx="39">
                  <c:v>1193.2469100216097</c:v>
                </c:pt>
                <c:pt idx="40">
                  <c:v>1236.7875530625354</c:v>
                </c:pt>
                <c:pt idx="41">
                  <c:v>1279.4010531631659</c:v>
                </c:pt>
                <c:pt idx="42">
                  <c:v>1321.0271667130603</c:v>
                </c:pt>
                <c:pt idx="43">
                  <c:v>1361.6150669587</c:v>
                </c:pt>
                <c:pt idx="44">
                  <c:v>1401.1228469115988</c:v>
                </c:pt>
                <c:pt idx="45">
                  <c:v>1439.5169808765841</c:v>
                </c:pt>
                <c:pt idx="46">
                  <c:v>1476.7717584526461</c:v>
                </c:pt>
                <c:pt idx="47">
                  <c:v>1512.8687030966576</c:v>
                </c:pt>
                <c:pt idx="48">
                  <c:v>1547.7959856335169</c:v>
                </c:pt>
                <c:pt idx="49">
                  <c:v>1581.5478414784577</c:v>
                </c:pt>
                <c:pt idx="50">
                  <c:v>1614.1239988317559</c:v>
                </c:pt>
                <c:pt idx="51">
                  <c:v>1645.5291237277602</c:v>
                </c:pt>
                <c:pt idx="52">
                  <c:v>1675.7722865768953</c:v>
                </c:pt>
                <c:pt idx="53">
                  <c:v>1704.866453733347</c:v>
                </c:pt>
                <c:pt idx="54">
                  <c:v>1732.8280066504706</c:v>
                </c:pt>
              </c:numCache>
            </c:numRef>
          </c:val>
          <c:smooth val="0"/>
          <c:extLst xmlns:c16r2="http://schemas.microsoft.com/office/drawing/2015/06/chart">
            <c:ext xmlns:c16="http://schemas.microsoft.com/office/drawing/2014/chart" uri="{C3380CC4-5D6E-409C-BE32-E72D297353CC}">
              <c16:uniqueId val="{00000001-F351-44EF-9B0E-5CDCF271C7B4}"/>
            </c:ext>
          </c:extLst>
        </c:ser>
        <c:dLbls>
          <c:showLegendKey val="0"/>
          <c:showVal val="0"/>
          <c:showCatName val="0"/>
          <c:showSerName val="0"/>
          <c:showPercent val="0"/>
          <c:showBubbleSize val="0"/>
        </c:dLbls>
        <c:smooth val="0"/>
        <c:axId val="-1763712960"/>
        <c:axId val="-1763713504"/>
      </c:lineChart>
      <c:catAx>
        <c:axId val="-176371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3504"/>
        <c:crosses val="autoZero"/>
        <c:auto val="1"/>
        <c:lblAlgn val="ctr"/>
        <c:lblOffset val="100"/>
        <c:noMultiLvlLbl val="0"/>
      </c:catAx>
      <c:valAx>
        <c:axId val="-17637135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12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3523193350831146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B950-46FE-8563-909D1A124171}"/>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2:$AH$32</c:f>
              <c:numCache>
                <c:formatCode>General</c:formatCode>
                <c:ptCount val="2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numCache>
            </c:numRef>
          </c:val>
          <c:smooth val="0"/>
          <c:extLst xmlns:c16r2="http://schemas.microsoft.com/office/drawing/2015/06/chart">
            <c:ext xmlns:c16="http://schemas.microsoft.com/office/drawing/2014/chart" uri="{C3380CC4-5D6E-409C-BE32-E72D297353CC}">
              <c16:uniqueId val="{00000001-B950-46FE-8563-909D1A124171}"/>
            </c:ext>
          </c:extLst>
        </c:ser>
        <c:dLbls>
          <c:showLegendKey val="0"/>
          <c:showVal val="0"/>
          <c:showCatName val="0"/>
          <c:showSerName val="0"/>
          <c:showPercent val="0"/>
          <c:showBubbleSize val="0"/>
        </c:dLbls>
        <c:smooth val="0"/>
        <c:axId val="-1763676512"/>
        <c:axId val="-1763680864"/>
      </c:lineChart>
      <c:catAx>
        <c:axId val="-176367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0864"/>
        <c:crosses val="autoZero"/>
        <c:auto val="1"/>
        <c:lblAlgn val="ctr"/>
        <c:lblOffset val="100"/>
        <c:noMultiLvlLbl val="0"/>
      </c:catAx>
      <c:valAx>
        <c:axId val="-1763680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DC6-4DB8-B124-DB31D05625C6}"/>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2:$BL$32</c:f>
              <c:numCache>
                <c:formatCode>General</c:formatCode>
                <c:ptCount val="5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pt idx="25">
                  <c:v>522.3698943804053</c:v>
                </c:pt>
                <c:pt idx="26">
                  <c:v>613.394649028196</c:v>
                </c:pt>
                <c:pt idx="27">
                  <c:v>664.98170640801175</c:v>
                </c:pt>
                <c:pt idx="28">
                  <c:v>718.03101263815756</c:v>
                </c:pt>
                <c:pt idx="29">
                  <c:v>772.37909196724434</c:v>
                </c:pt>
                <c:pt idx="30">
                  <c:v>827.86067943484795</c:v>
                </c:pt>
                <c:pt idx="31">
                  <c:v>884.310637508892</c:v>
                </c:pt>
                <c:pt idx="32">
                  <c:v>941.56568922330518</c:v>
                </c:pt>
                <c:pt idx="33">
                  <c:v>999.46595549607639</c:v>
                </c:pt>
                <c:pt idx="34">
                  <c:v>1057.8562909129985</c:v>
                </c:pt>
                <c:pt idx="35">
                  <c:v>1116.5874179314715</c:v>
                </c:pt>
                <c:pt idx="36">
                  <c:v>1175.5168641718308</c:v>
                </c:pt>
                <c:pt idx="37">
                  <c:v>1234.5097112427325</c:v>
                </c:pt>
                <c:pt idx="38">
                  <c:v>1293.4391664467548</c:v>
                </c:pt>
                <c:pt idx="39">
                  <c:v>1352.1869708083011</c:v>
                </c:pt>
                <c:pt idx="40">
                  <c:v>1410.6436582484266</c:v>
                </c:pt>
                <c:pt idx="41">
                  <c:v>1468.7086814963457</c:v>
                </c:pt>
                <c:pt idx="42">
                  <c:v>1526.2904205732189</c:v>
                </c:pt>
                <c:pt idx="43">
                  <c:v>1583.3060895044221</c:v>
                </c:pt>
                <c:pt idx="44">
                  <c:v>1639.6815564009007</c:v>
                </c:pt>
                <c:pt idx="45">
                  <c:v>1695.3510912783104</c:v>
                </c:pt>
                <c:pt idx="46">
                  <c:v>1750.2570550263652</c:v>
                </c:pt>
                <c:pt idx="47">
                  <c:v>1804.3495418612192</c:v>
                </c:pt>
                <c:pt idx="48">
                  <c:v>1857.5859864435627</c:v>
                </c:pt>
                <c:pt idx="49">
                  <c:v>1909.9307456667734</c:v>
                </c:pt>
                <c:pt idx="50">
                  <c:v>1961.3546639480508</c:v>
                </c:pt>
                <c:pt idx="51">
                  <c:v>2011.8346297172418</c:v>
                </c:pt>
                <c:pt idx="52">
                  <c:v>2061.3531297137993</c:v>
                </c:pt>
                <c:pt idx="53">
                  <c:v>2109.8978066856871</c:v>
                </c:pt>
                <c:pt idx="54">
                  <c:v>2157.4610251451854</c:v>
                </c:pt>
              </c:numCache>
            </c:numRef>
          </c:val>
          <c:smooth val="0"/>
          <c:extLst xmlns:c16r2="http://schemas.microsoft.com/office/drawing/2015/06/chart">
            <c:ext xmlns:c16="http://schemas.microsoft.com/office/drawing/2014/chart" uri="{C3380CC4-5D6E-409C-BE32-E72D297353CC}">
              <c16:uniqueId val="{00000001-ADC6-4DB8-B124-DB31D05625C6}"/>
            </c:ext>
          </c:extLst>
        </c:ser>
        <c:dLbls>
          <c:showLegendKey val="0"/>
          <c:showVal val="0"/>
          <c:showCatName val="0"/>
          <c:showSerName val="0"/>
          <c:showPercent val="0"/>
          <c:showBubbleSize val="0"/>
        </c:dLbls>
        <c:smooth val="0"/>
        <c:axId val="-1763689568"/>
        <c:axId val="-1763700448"/>
      </c:lineChart>
      <c:catAx>
        <c:axId val="-176368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700448"/>
        <c:crosses val="autoZero"/>
        <c:auto val="1"/>
        <c:lblAlgn val="ctr"/>
        <c:lblOffset val="100"/>
        <c:noMultiLvlLbl val="0"/>
      </c:catAx>
      <c:valAx>
        <c:axId val="-17637004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218025712887583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4D1B-473B-8AC1-B9A9361E9CB9}"/>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2:$AH$32</c:f>
              <c:numCache>
                <c:formatCode>General</c:formatCode>
                <c:ptCount val="2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numCache>
            </c:numRef>
          </c:val>
          <c:smooth val="0"/>
          <c:extLst xmlns:c16r2="http://schemas.microsoft.com/office/drawing/2015/06/chart">
            <c:ext xmlns:c16="http://schemas.microsoft.com/office/drawing/2014/chart" uri="{C3380CC4-5D6E-409C-BE32-E72D297353CC}">
              <c16:uniqueId val="{00000001-4D1B-473B-8AC1-B9A9361E9CB9}"/>
            </c:ext>
          </c:extLst>
        </c:ser>
        <c:dLbls>
          <c:showLegendKey val="0"/>
          <c:showVal val="0"/>
          <c:showCatName val="0"/>
          <c:showSerName val="0"/>
          <c:showPercent val="0"/>
          <c:showBubbleSize val="0"/>
        </c:dLbls>
        <c:smooth val="0"/>
        <c:axId val="-1763680320"/>
        <c:axId val="-1763690656"/>
      </c:lineChart>
      <c:catAx>
        <c:axId val="-1763680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0656"/>
        <c:crosses val="autoZero"/>
        <c:auto val="1"/>
        <c:lblAlgn val="ctr"/>
        <c:lblOffset val="100"/>
        <c:noMultiLvlLbl val="0"/>
      </c:catAx>
      <c:valAx>
        <c:axId val="-17636906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layout>
        <c:manualLayout>
          <c:xMode val="edge"/>
          <c:yMode val="edge"/>
          <c:x val="0.196829502175852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27C-4A91-888A-8D284CB3469B}"/>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2:$BL$32</c:f>
              <c:numCache>
                <c:formatCode>General</c:formatCode>
                <c:ptCount val="5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pt idx="25">
                  <c:v>523.82014116312848</c:v>
                </c:pt>
                <c:pt idx="26">
                  <c:v>615.47061477620991</c:v>
                </c:pt>
                <c:pt idx="27">
                  <c:v>667.58908926846323</c:v>
                </c:pt>
                <c:pt idx="28">
                  <c:v>721.17596009689919</c:v>
                </c:pt>
                <c:pt idx="29">
                  <c:v>776.05220466410913</c:v>
                </c:pt>
                <c:pt idx="30">
                  <c:v>832.03626139843379</c:v>
                </c:pt>
                <c:pt idx="31">
                  <c:v>888.94635215956509</c:v>
                </c:pt>
                <c:pt idx="32">
                  <c:v>946.60260798063507</c:v>
                </c:pt>
                <c:pt idx="33">
                  <c:v>1004.8289733942805</c:v>
                </c:pt>
                <c:pt idx="34">
                  <c:v>1063.4548737587745</c:v>
                </c:pt>
                <c:pt idx="35">
                  <c:v>1122.3166383072241</c:v>
                </c:pt>
                <c:pt idx="36">
                  <c:v>1181.2586789171987</c:v>
                </c:pt>
                <c:pt idx="37">
                  <c:v>1240.134430744909</c:v>
                </c:pt>
                <c:pt idx="38">
                  <c:v>1298.807065858927</c:v>
                </c:pt>
                <c:pt idx="39">
                  <c:v>1357.1499948682108</c:v>
                </c:pt>
                <c:pt idx="40">
                  <c:v>1415.0471743353976</c:v>
                </c:pt>
                <c:pt idx="41">
                  <c:v>1472.3932395951831</c:v>
                </c:pt>
                <c:pt idx="42">
                  <c:v>1529.0934835756864</c:v>
                </c:pt>
                <c:pt idx="43">
                  <c:v>1585.0637024730668</c:v>
                </c:pt>
                <c:pt idx="44">
                  <c:v>1640.2299287848007</c:v>
                </c:pt>
                <c:pt idx="45">
                  <c:v>1694.5280713882566</c:v>
                </c:pt>
                <c:pt idx="46">
                  <c:v>1747.9034811747158</c:v>
                </c:pt>
                <c:pt idx="47">
                  <c:v>1800.3104593186019</c:v>
                </c:pt>
                <c:pt idx="48">
                  <c:v>1851.7117236692773</c:v>
                </c:pt>
                <c:pt idx="49">
                  <c:v>1902.0778470753537</c:v>
                </c:pt>
                <c:pt idx="50">
                  <c:v>1951.3866797537048</c:v>
                </c:pt>
                <c:pt idx="51">
                  <c:v>1999.6227661474695</c:v>
                </c:pt>
                <c:pt idx="52">
                  <c:v>2046.7767651191587</c:v>
                </c:pt>
                <c:pt idx="53">
                  <c:v>2092.844880824206</c:v>
                </c:pt>
                <c:pt idx="54">
                  <c:v>2137.8283102269788</c:v>
                </c:pt>
              </c:numCache>
            </c:numRef>
          </c:val>
          <c:smooth val="0"/>
          <c:extLst xmlns:c16r2="http://schemas.microsoft.com/office/drawing/2015/06/chart">
            <c:ext xmlns:c16="http://schemas.microsoft.com/office/drawing/2014/chart" uri="{C3380CC4-5D6E-409C-BE32-E72D297353CC}">
              <c16:uniqueId val="{00000001-027C-4A91-888A-8D284CB3469B}"/>
            </c:ext>
          </c:extLst>
        </c:ser>
        <c:dLbls>
          <c:showLegendKey val="0"/>
          <c:showVal val="0"/>
          <c:showCatName val="0"/>
          <c:showSerName val="0"/>
          <c:showPercent val="0"/>
          <c:showBubbleSize val="0"/>
        </c:dLbls>
        <c:smooth val="0"/>
        <c:axId val="-1763683584"/>
        <c:axId val="-1763678144"/>
      </c:lineChart>
      <c:catAx>
        <c:axId val="-176368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8144"/>
        <c:crosses val="autoZero"/>
        <c:auto val="1"/>
        <c:lblAlgn val="ctr"/>
        <c:lblOffset val="100"/>
        <c:noMultiLvlLbl val="0"/>
      </c:catAx>
      <c:valAx>
        <c:axId val="-17636781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7CC0-4344-8F1A-7C88CCF9435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numCache>
            </c:numRef>
          </c:val>
          <c:smooth val="0"/>
          <c:extLst xmlns:c16r2="http://schemas.microsoft.com/office/drawing/2015/06/chart">
            <c:ext xmlns:c16="http://schemas.microsoft.com/office/drawing/2014/chart" uri="{C3380CC4-5D6E-409C-BE32-E72D297353CC}">
              <c16:uniqueId val="{00000001-7CC0-4344-8F1A-7C88CCF94353}"/>
            </c:ext>
          </c:extLst>
        </c:ser>
        <c:dLbls>
          <c:showLegendKey val="0"/>
          <c:showVal val="0"/>
          <c:showCatName val="0"/>
          <c:showSerName val="0"/>
          <c:showPercent val="0"/>
          <c:showBubbleSize val="0"/>
        </c:dLbls>
        <c:smooth val="0"/>
        <c:axId val="-1763696096"/>
        <c:axId val="-1763675424"/>
      </c:lineChart>
      <c:catAx>
        <c:axId val="-176369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5424"/>
        <c:crosses val="autoZero"/>
        <c:auto val="1"/>
        <c:lblAlgn val="ctr"/>
        <c:lblOffset val="100"/>
        <c:noMultiLvlLbl val="0"/>
      </c:catAx>
      <c:valAx>
        <c:axId val="-1763675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Bass model prognosis</a:t>
            </a:r>
            <a:endParaRPr lang="ru-RU" sz="1000"/>
          </a:p>
        </c:rich>
      </c:tx>
      <c:layout>
        <c:manualLayout>
          <c:xMode val="edge"/>
          <c:yMode val="edge"/>
          <c:x val="0.31564507662348656"/>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75B-49CF-826F-8DF84E370621}"/>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pt idx="25">
                  <c:v>403.88016894459605</c:v>
                </c:pt>
                <c:pt idx="26">
                  <c:v>421.11702096697928</c:v>
                </c:pt>
                <c:pt idx="27">
                  <c:v>434.97831825750677</c:v>
                </c:pt>
                <c:pt idx="28">
                  <c:v>445.88096422556043</c:v>
                </c:pt>
                <c:pt idx="29">
                  <c:v>454.30355588887466</c:v>
                </c:pt>
                <c:pt idx="30">
                  <c:v>460.71804922625688</c:v>
                </c:pt>
                <c:pt idx="31">
                  <c:v>465.54930761596705</c:v>
                </c:pt>
                <c:pt idx="32">
                  <c:v>469.15733550375211</c:v>
                </c:pt>
                <c:pt idx="33">
                  <c:v>471.83459791274072</c:v>
                </c:pt>
                <c:pt idx="34">
                  <c:v>473.81167439919801</c:v>
                </c:pt>
                <c:pt idx="35">
                  <c:v>475.2664731675689</c:v>
                </c:pt>
                <c:pt idx="36">
                  <c:v>476.33413483280754</c:v>
                </c:pt>
                <c:pt idx="37">
                  <c:v>477.11615527582433</c:v>
                </c:pt>
                <c:pt idx="38">
                  <c:v>477.68813542635121</c:v>
                </c:pt>
                <c:pt idx="39">
                  <c:v>478.10605067553695</c:v>
                </c:pt>
                <c:pt idx="40">
                  <c:v>478.41116464956542</c:v>
                </c:pt>
                <c:pt idx="41">
                  <c:v>478.63379907169877</c:v>
                </c:pt>
                <c:pt idx="42">
                  <c:v>478.79618357658489</c:v>
                </c:pt>
                <c:pt idx="43">
                  <c:v>478.91458774585078</c:v>
                </c:pt>
                <c:pt idx="44">
                  <c:v>479.0009044149599</c:v>
                </c:pt>
                <c:pt idx="45">
                  <c:v>479.06381928002486</c:v>
                </c:pt>
                <c:pt idx="46">
                  <c:v>479.10967161983382</c:v>
                </c:pt>
                <c:pt idx="47">
                  <c:v>479.14308597033084</c:v>
                </c:pt>
                <c:pt idx="48">
                  <c:v>479.16743478304215</c:v>
                </c:pt>
                <c:pt idx="49">
                  <c:v>479.18517680268474</c:v>
                </c:pt>
                <c:pt idx="50">
                  <c:v>479.19810428979451</c:v>
                </c:pt>
                <c:pt idx="51">
                  <c:v>479.20752350712348</c:v>
                </c:pt>
                <c:pt idx="52">
                  <c:v>479.21438641196886</c:v>
                </c:pt>
                <c:pt idx="53">
                  <c:v>479.21938670712524</c:v>
                </c:pt>
                <c:pt idx="54">
                  <c:v>479.22302987596402</c:v>
                </c:pt>
              </c:numCache>
            </c:numRef>
          </c:val>
          <c:smooth val="0"/>
          <c:extLst xmlns:c16r2="http://schemas.microsoft.com/office/drawing/2015/06/chart">
            <c:ext xmlns:c16="http://schemas.microsoft.com/office/drawing/2014/chart" uri="{C3380CC4-5D6E-409C-BE32-E72D297353CC}">
              <c16:uniqueId val="{00000001-275B-49CF-826F-8DF84E370621}"/>
            </c:ext>
          </c:extLst>
        </c:ser>
        <c:dLbls>
          <c:showLegendKey val="0"/>
          <c:showVal val="0"/>
          <c:showCatName val="0"/>
          <c:showSerName val="0"/>
          <c:showPercent val="0"/>
          <c:showBubbleSize val="0"/>
        </c:dLbls>
        <c:smooth val="0"/>
        <c:axId val="-1763695008"/>
        <c:axId val="-1763688480"/>
      </c:lineChart>
      <c:catAx>
        <c:axId val="-176369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8480"/>
        <c:crosses val="autoZero"/>
        <c:auto val="1"/>
        <c:lblAlgn val="ctr"/>
        <c:lblOffset val="100"/>
        <c:noMultiLvlLbl val="0"/>
      </c:catAx>
      <c:valAx>
        <c:axId val="-17636884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5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F9B-4AE4-AB6A-6EE68D59DDB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5:$AH$55</c:f>
              <c:numCache>
                <c:formatCode>General</c:formatCode>
                <c:ptCount val="2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numCache>
            </c:numRef>
          </c:val>
          <c:smooth val="0"/>
          <c:extLst xmlns:c16r2="http://schemas.microsoft.com/office/drawing/2015/06/chart">
            <c:ext xmlns:c16="http://schemas.microsoft.com/office/drawing/2014/chart" uri="{C3380CC4-5D6E-409C-BE32-E72D297353CC}">
              <c16:uniqueId val="{00000001-4F9B-4AE4-AB6A-6EE68D59DDB7}"/>
            </c:ext>
          </c:extLst>
        </c:ser>
        <c:dLbls>
          <c:showLegendKey val="0"/>
          <c:showVal val="0"/>
          <c:showCatName val="0"/>
          <c:showSerName val="0"/>
          <c:showPercent val="0"/>
          <c:showBubbleSize val="0"/>
        </c:dLbls>
        <c:smooth val="0"/>
        <c:axId val="-1763679776"/>
        <c:axId val="-1763698816"/>
      </c:lineChart>
      <c:catAx>
        <c:axId val="-1763679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98816"/>
        <c:crosses val="autoZero"/>
        <c:auto val="1"/>
        <c:lblAlgn val="ctr"/>
        <c:lblOffset val="100"/>
        <c:noMultiLvlLbl val="0"/>
      </c:catAx>
      <c:valAx>
        <c:axId val="-17636988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9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958709677419355"/>
          <c:y val="0"/>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CA9-40E3-917F-4632D12AD75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5:$BL$55</c:f>
              <c:numCache>
                <c:formatCode>General</c:formatCode>
                <c:ptCount val="5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pt idx="25">
                  <c:v>402.5518777555846</c:v>
                </c:pt>
                <c:pt idx="26">
                  <c:v>423.74004664862508</c:v>
                </c:pt>
                <c:pt idx="27">
                  <c:v>441.81738066436299</c:v>
                </c:pt>
                <c:pt idx="28">
                  <c:v>457.06042068713083</c:v>
                </c:pt>
                <c:pt idx="29">
                  <c:v>469.84339024471041</c:v>
                </c:pt>
                <c:pt idx="30">
                  <c:v>480.57015830014439</c:v>
                </c:pt>
                <c:pt idx="31">
                  <c:v>489.62776788664689</c:v>
                </c:pt>
                <c:pt idx="32">
                  <c:v>497.36049659279934</c:v>
                </c:pt>
                <c:pt idx="33">
                  <c:v>504.05947892697026</c:v>
                </c:pt>
                <c:pt idx="34">
                  <c:v>509.96228479682475</c:v>
                </c:pt>
                <c:pt idx="35">
                  <c:v>515.25786491844553</c:v>
                </c:pt>
                <c:pt idx="36">
                  <c:v>520.09372305598288</c:v>
                </c:pt>
                <c:pt idx="37">
                  <c:v>524.58344569840096</c:v>
                </c:pt>
                <c:pt idx="38">
                  <c:v>528.81362746201285</c:v>
                </c:pt>
                <c:pt idx="39">
                  <c:v>532.84979850707452</c:v>
                </c:pt>
                <c:pt idx="40">
                  <c:v>536.7412780268703</c:v>
                </c:pt>
                <c:pt idx="41">
                  <c:v>540.5250343695601</c:v>
                </c:pt>
                <c:pt idx="42">
                  <c:v>544.22869463411428</c:v>
                </c:pt>
                <c:pt idx="43">
                  <c:v>547.87285866653701</c:v>
                </c:pt>
                <c:pt idx="44">
                  <c:v>551.47286065258072</c:v>
                </c:pt>
                <c:pt idx="45">
                  <c:v>555.04010061523536</c:v>
                </c:pt>
                <c:pt idx="46">
                  <c:v>558.58304560007537</c:v>
                </c:pt>
                <c:pt idx="47">
                  <c:v>562.10797962472918</c:v>
                </c:pt>
                <c:pt idx="48">
                  <c:v>565.61956385871611</c:v>
                </c:pt>
                <c:pt idx="49">
                  <c:v>569.12125418022038</c:v>
                </c:pt>
                <c:pt idx="50">
                  <c:v>572.61561193606087</c:v>
                </c:pt>
                <c:pt idx="51">
                  <c:v>576.1045349476326</c:v>
                </c:pt>
                <c:pt idx="52">
                  <c:v>579.58942907724634</c:v>
                </c:pt>
                <c:pt idx="53">
                  <c:v>583.07133556131078</c:v>
                </c:pt>
                <c:pt idx="54">
                  <c:v>586.55102546373462</c:v>
                </c:pt>
              </c:numCache>
            </c:numRef>
          </c:val>
          <c:smooth val="0"/>
          <c:extLst xmlns:c16r2="http://schemas.microsoft.com/office/drawing/2015/06/chart">
            <c:ext xmlns:c16="http://schemas.microsoft.com/office/drawing/2014/chart" uri="{C3380CC4-5D6E-409C-BE32-E72D297353CC}">
              <c16:uniqueId val="{00000001-9CA9-40E3-917F-4632D12AD75D}"/>
            </c:ext>
          </c:extLst>
        </c:ser>
        <c:dLbls>
          <c:showLegendKey val="0"/>
          <c:showVal val="0"/>
          <c:showCatName val="0"/>
          <c:showSerName val="0"/>
          <c:showPercent val="0"/>
          <c:showBubbleSize val="0"/>
        </c:dLbls>
        <c:smooth val="0"/>
        <c:axId val="-1763683040"/>
        <c:axId val="-1763674336"/>
      </c:lineChart>
      <c:catAx>
        <c:axId val="-1763683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74336"/>
        <c:crosses val="autoZero"/>
        <c:auto val="1"/>
        <c:lblAlgn val="ctr"/>
        <c:lblOffset val="100"/>
        <c:noMultiLvlLbl val="0"/>
      </c:catAx>
      <c:valAx>
        <c:axId val="-17636743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3683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E657C-DAEE-4AD9-B347-E8953FC9E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6002</Words>
  <Characters>34217</Characters>
  <Application>Microsoft Office Word</Application>
  <DocSecurity>4</DocSecurity>
  <Lines>285</Lines>
  <Paragraphs>80</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40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Михаил Михайлович Никифоров</cp:lastModifiedBy>
  <cp:revision>2</cp:revision>
  <cp:lastPrinted>2022-11-18T15:08:00Z</cp:lastPrinted>
  <dcterms:created xsi:type="dcterms:W3CDTF">2023-10-03T11:14:00Z</dcterms:created>
  <dcterms:modified xsi:type="dcterms:W3CDTF">2023-10-0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strategy-reviews</vt:lpwstr>
  </property>
  <property fmtid="{D5CDD505-2E9C-101B-9397-08002B2CF9AE}" pid="13" name="Mendeley Recent Style Name 5_1">
    <vt:lpwstr>Energy Strategy Review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nergy-strategy-reviews</vt:lpwstr>
  </property>
  <property fmtid="{D5CDD505-2E9C-101B-9397-08002B2CF9AE}" pid="24" name="Mendeley Unique User Id_1">
    <vt:lpwstr>07f2fb71-579f-303d-804f-f39658307db1</vt:lpwstr>
  </property>
</Properties>
</file>